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8A679" w14:textId="0C7BAC7A" w:rsidR="009658BE" w:rsidRPr="00AC6524" w:rsidRDefault="009658BE" w:rsidP="000D1CDC">
      <w:pPr>
        <w:spacing w:line="360" w:lineRule="auto"/>
        <w:jc w:val="both"/>
        <w:rPr>
          <w:rStyle w:val="Strong"/>
          <w:rFonts w:ascii="Times New Roman" w:hAnsi="Times New Roman" w:cs="Times New Roman"/>
          <w:sz w:val="48"/>
          <w:szCs w:val="48"/>
        </w:rPr>
      </w:pPr>
      <w:r w:rsidRPr="00AC6524">
        <w:rPr>
          <w:rStyle w:val="Strong"/>
          <w:rFonts w:ascii="Times New Roman" w:hAnsi="Times New Roman" w:cs="Times New Roman"/>
          <w:sz w:val="48"/>
          <w:szCs w:val="48"/>
        </w:rPr>
        <w:t>Bio-based nanoparticles for sustainable Agriculture</w:t>
      </w:r>
    </w:p>
    <w:p w14:paraId="28354BF9" w14:textId="77777777" w:rsidR="00EF22D3" w:rsidRPr="00C8544C" w:rsidRDefault="00EF22D3" w:rsidP="00EF22D3">
      <w:pPr>
        <w:spacing w:after="0" w:line="240" w:lineRule="auto"/>
        <w:jc w:val="both"/>
        <w:rPr>
          <w:rStyle w:val="Strong"/>
          <w:rFonts w:ascii="Times New Roman" w:hAnsi="Times New Roman" w:cs="Times New Roman"/>
          <w:b w:val="0"/>
          <w:bCs w:val="0"/>
          <w:sz w:val="20"/>
          <w:szCs w:val="20"/>
        </w:rPr>
      </w:pPr>
      <w:proofErr w:type="spellStart"/>
      <w:r w:rsidRPr="00C8544C">
        <w:rPr>
          <w:rStyle w:val="Strong"/>
          <w:rFonts w:ascii="Times New Roman" w:hAnsi="Times New Roman" w:cs="Times New Roman"/>
          <w:b w:val="0"/>
          <w:bCs w:val="0"/>
          <w:sz w:val="20"/>
          <w:szCs w:val="20"/>
        </w:rPr>
        <w:t>Dhruba</w:t>
      </w:r>
      <w:proofErr w:type="spellEnd"/>
      <w:r w:rsidRPr="00C8544C">
        <w:rPr>
          <w:rStyle w:val="Strong"/>
          <w:rFonts w:ascii="Times New Roman" w:hAnsi="Times New Roman" w:cs="Times New Roman"/>
          <w:b w:val="0"/>
          <w:bCs w:val="0"/>
          <w:sz w:val="20"/>
          <w:szCs w:val="20"/>
        </w:rPr>
        <w:t xml:space="preserve"> Krishna Deka</w:t>
      </w:r>
      <w:r w:rsidRPr="00C8544C">
        <w:rPr>
          <w:rStyle w:val="Strong"/>
          <w:rFonts w:ascii="Times New Roman" w:hAnsi="Times New Roman" w:cs="Times New Roman"/>
          <w:b w:val="0"/>
          <w:bCs w:val="0"/>
          <w:sz w:val="20"/>
          <w:szCs w:val="20"/>
          <w:vertAlign w:val="superscript"/>
        </w:rPr>
        <w:t>1</w:t>
      </w:r>
      <w:r w:rsidRPr="00C8544C">
        <w:rPr>
          <w:rStyle w:val="Strong"/>
          <w:rFonts w:ascii="Times New Roman" w:hAnsi="Times New Roman" w:cs="Times New Roman"/>
          <w:b w:val="0"/>
          <w:bCs w:val="0"/>
          <w:sz w:val="20"/>
          <w:szCs w:val="20"/>
        </w:rPr>
        <w:t xml:space="preserve">, </w:t>
      </w:r>
      <w:proofErr w:type="spellStart"/>
      <w:r w:rsidRPr="00C8544C">
        <w:rPr>
          <w:rStyle w:val="Strong"/>
          <w:rFonts w:ascii="Times New Roman" w:hAnsi="Times New Roman" w:cs="Times New Roman"/>
          <w:b w:val="0"/>
          <w:bCs w:val="0"/>
          <w:sz w:val="20"/>
          <w:szCs w:val="20"/>
        </w:rPr>
        <w:t>Siddaraju</w:t>
      </w:r>
      <w:proofErr w:type="spellEnd"/>
      <w:r w:rsidRPr="00C8544C">
        <w:rPr>
          <w:rStyle w:val="Strong"/>
          <w:rFonts w:ascii="Times New Roman" w:hAnsi="Times New Roman" w:cs="Times New Roman"/>
          <w:b w:val="0"/>
          <w:bCs w:val="0"/>
          <w:sz w:val="20"/>
          <w:szCs w:val="20"/>
        </w:rPr>
        <w:t xml:space="preserve"> MN</w:t>
      </w:r>
      <w:r w:rsidRPr="00C8544C">
        <w:rPr>
          <w:rStyle w:val="Strong"/>
          <w:rFonts w:ascii="Times New Roman" w:hAnsi="Times New Roman" w:cs="Times New Roman"/>
          <w:b w:val="0"/>
          <w:bCs w:val="0"/>
          <w:sz w:val="20"/>
          <w:szCs w:val="20"/>
          <w:vertAlign w:val="superscript"/>
        </w:rPr>
        <w:t>2</w:t>
      </w:r>
      <w:r w:rsidRPr="00C8544C">
        <w:rPr>
          <w:rStyle w:val="Strong"/>
          <w:rFonts w:ascii="Times New Roman" w:hAnsi="Times New Roman" w:cs="Times New Roman"/>
          <w:b w:val="0"/>
          <w:bCs w:val="0"/>
          <w:sz w:val="20"/>
          <w:szCs w:val="20"/>
        </w:rPr>
        <w:t xml:space="preserve">, </w:t>
      </w:r>
      <w:proofErr w:type="spellStart"/>
      <w:r w:rsidRPr="00C8544C">
        <w:rPr>
          <w:rStyle w:val="Strong"/>
          <w:rFonts w:ascii="Times New Roman" w:hAnsi="Times New Roman" w:cs="Times New Roman"/>
          <w:b w:val="0"/>
          <w:bCs w:val="0"/>
          <w:sz w:val="20"/>
          <w:szCs w:val="20"/>
        </w:rPr>
        <w:t>Dharmeswar</w:t>
      </w:r>
      <w:proofErr w:type="spellEnd"/>
      <w:r w:rsidRPr="00C8544C">
        <w:rPr>
          <w:rStyle w:val="Strong"/>
          <w:rFonts w:ascii="Times New Roman" w:hAnsi="Times New Roman" w:cs="Times New Roman"/>
          <w:b w:val="0"/>
          <w:bCs w:val="0"/>
          <w:sz w:val="20"/>
          <w:szCs w:val="20"/>
        </w:rPr>
        <w:t xml:space="preserve"> Barman</w:t>
      </w:r>
      <w:r w:rsidRPr="00C8544C">
        <w:rPr>
          <w:rStyle w:val="Strong"/>
          <w:rFonts w:ascii="Times New Roman" w:hAnsi="Times New Roman" w:cs="Times New Roman"/>
          <w:b w:val="0"/>
          <w:bCs w:val="0"/>
          <w:sz w:val="20"/>
          <w:szCs w:val="20"/>
          <w:vertAlign w:val="superscript"/>
        </w:rPr>
        <w:t>3</w:t>
      </w:r>
      <w:r w:rsidRPr="00C8544C">
        <w:rPr>
          <w:rStyle w:val="Strong"/>
          <w:rFonts w:ascii="Times New Roman" w:hAnsi="Times New Roman" w:cs="Times New Roman"/>
          <w:b w:val="0"/>
          <w:bCs w:val="0"/>
          <w:sz w:val="20"/>
          <w:szCs w:val="20"/>
        </w:rPr>
        <w:t>, Akan Das</w:t>
      </w:r>
      <w:r w:rsidRPr="00C8544C">
        <w:rPr>
          <w:rStyle w:val="Strong"/>
          <w:rFonts w:ascii="Times New Roman" w:hAnsi="Times New Roman" w:cs="Times New Roman"/>
          <w:b w:val="0"/>
          <w:bCs w:val="0"/>
          <w:sz w:val="20"/>
          <w:szCs w:val="20"/>
          <w:vertAlign w:val="superscript"/>
        </w:rPr>
        <w:t>4#</w:t>
      </w:r>
    </w:p>
    <w:p w14:paraId="1FB0651A" w14:textId="77777777" w:rsidR="00EF22D3" w:rsidRPr="00C8544C" w:rsidRDefault="00EF22D3" w:rsidP="00EF22D3">
      <w:pPr>
        <w:spacing w:after="0" w:line="240" w:lineRule="auto"/>
        <w:jc w:val="both"/>
        <w:rPr>
          <w:rStyle w:val="Strong"/>
          <w:rFonts w:ascii="Times New Roman" w:hAnsi="Times New Roman" w:cs="Times New Roman"/>
          <w:b w:val="0"/>
          <w:bCs w:val="0"/>
          <w:sz w:val="20"/>
          <w:szCs w:val="20"/>
        </w:rPr>
      </w:pPr>
    </w:p>
    <w:p w14:paraId="4D236186" w14:textId="77777777" w:rsidR="00EF22D3" w:rsidRDefault="00EF22D3" w:rsidP="00EF22D3">
      <w:pPr>
        <w:spacing w:after="0" w:line="240" w:lineRule="auto"/>
        <w:jc w:val="both"/>
        <w:rPr>
          <w:rStyle w:val="Strong"/>
          <w:rFonts w:ascii="Times New Roman" w:hAnsi="Times New Roman" w:cs="Times New Roman"/>
          <w:b w:val="0"/>
          <w:bCs w:val="0"/>
          <w:sz w:val="20"/>
          <w:szCs w:val="20"/>
        </w:rPr>
      </w:pPr>
      <w:r w:rsidRPr="00C8544C">
        <w:rPr>
          <w:rStyle w:val="Strong"/>
          <w:rFonts w:ascii="Times New Roman" w:hAnsi="Times New Roman" w:cs="Times New Roman"/>
          <w:b w:val="0"/>
          <w:bCs w:val="0"/>
          <w:sz w:val="20"/>
          <w:szCs w:val="20"/>
          <w:vertAlign w:val="superscript"/>
        </w:rPr>
        <w:t>1</w:t>
      </w:r>
      <w:r w:rsidRPr="00C8544C">
        <w:rPr>
          <w:rStyle w:val="Strong"/>
          <w:rFonts w:ascii="Times New Roman" w:hAnsi="Times New Roman" w:cs="Times New Roman"/>
          <w:b w:val="0"/>
          <w:bCs w:val="0"/>
          <w:sz w:val="20"/>
          <w:szCs w:val="20"/>
        </w:rPr>
        <w:t>Assistant Professor, Dep</w:t>
      </w:r>
      <w:r>
        <w:rPr>
          <w:rStyle w:val="Strong"/>
          <w:rFonts w:ascii="Times New Roman" w:hAnsi="Times New Roman" w:cs="Times New Roman"/>
          <w:b w:val="0"/>
          <w:bCs w:val="0"/>
          <w:sz w:val="20"/>
          <w:szCs w:val="20"/>
        </w:rPr>
        <w:t xml:space="preserve">t. </w:t>
      </w:r>
      <w:r w:rsidRPr="00C8544C">
        <w:rPr>
          <w:rStyle w:val="Strong"/>
          <w:rFonts w:ascii="Times New Roman" w:hAnsi="Times New Roman" w:cs="Times New Roman"/>
          <w:b w:val="0"/>
          <w:bCs w:val="0"/>
          <w:sz w:val="20"/>
          <w:szCs w:val="20"/>
        </w:rPr>
        <w:t xml:space="preserve">of Biochemistry &amp; Agricultural Chemistry, BN College of Agriculture, Assam Agricultural University, </w:t>
      </w:r>
      <w:r>
        <w:rPr>
          <w:rStyle w:val="Strong"/>
          <w:rFonts w:ascii="Times New Roman" w:hAnsi="Times New Roman" w:cs="Times New Roman"/>
          <w:b w:val="0"/>
          <w:bCs w:val="0"/>
          <w:sz w:val="20"/>
          <w:szCs w:val="20"/>
        </w:rPr>
        <w:t xml:space="preserve">   </w:t>
      </w:r>
    </w:p>
    <w:p w14:paraId="61612BAB" w14:textId="77777777" w:rsidR="00EF22D3" w:rsidRPr="00C8544C" w:rsidRDefault="00EF22D3" w:rsidP="00EF22D3">
      <w:pPr>
        <w:spacing w:after="0" w:line="240" w:lineRule="auto"/>
        <w:jc w:val="both"/>
        <w:rPr>
          <w:rStyle w:val="Strong"/>
          <w:rFonts w:ascii="Times New Roman" w:hAnsi="Times New Roman" w:cs="Times New Roman"/>
          <w:b w:val="0"/>
          <w:bCs w:val="0"/>
          <w:sz w:val="20"/>
          <w:szCs w:val="20"/>
        </w:rPr>
      </w:pPr>
      <w:r>
        <w:rPr>
          <w:rStyle w:val="Strong"/>
          <w:rFonts w:ascii="Times New Roman" w:hAnsi="Times New Roman" w:cs="Times New Roman"/>
          <w:b w:val="0"/>
          <w:bCs w:val="0"/>
          <w:sz w:val="20"/>
          <w:szCs w:val="20"/>
        </w:rPr>
        <w:t xml:space="preserve"> </w:t>
      </w:r>
      <w:proofErr w:type="spellStart"/>
      <w:r w:rsidRPr="00C8544C">
        <w:rPr>
          <w:rStyle w:val="Strong"/>
          <w:rFonts w:ascii="Times New Roman" w:hAnsi="Times New Roman" w:cs="Times New Roman"/>
          <w:b w:val="0"/>
          <w:bCs w:val="0"/>
          <w:sz w:val="20"/>
          <w:szCs w:val="20"/>
        </w:rPr>
        <w:t>Biswanath</w:t>
      </w:r>
      <w:proofErr w:type="spellEnd"/>
      <w:r w:rsidRPr="00C8544C">
        <w:rPr>
          <w:rStyle w:val="Strong"/>
          <w:rFonts w:ascii="Times New Roman" w:hAnsi="Times New Roman" w:cs="Times New Roman"/>
          <w:b w:val="0"/>
          <w:bCs w:val="0"/>
          <w:sz w:val="20"/>
          <w:szCs w:val="20"/>
        </w:rPr>
        <w:t xml:space="preserve"> </w:t>
      </w:r>
      <w:proofErr w:type="spellStart"/>
      <w:r w:rsidRPr="00C8544C">
        <w:rPr>
          <w:rStyle w:val="Strong"/>
          <w:rFonts w:ascii="Times New Roman" w:hAnsi="Times New Roman" w:cs="Times New Roman"/>
          <w:b w:val="0"/>
          <w:bCs w:val="0"/>
          <w:sz w:val="20"/>
          <w:szCs w:val="20"/>
        </w:rPr>
        <w:t>Chariali</w:t>
      </w:r>
      <w:proofErr w:type="spellEnd"/>
      <w:r w:rsidRPr="00C8544C">
        <w:rPr>
          <w:rStyle w:val="Strong"/>
          <w:rFonts w:ascii="Times New Roman" w:hAnsi="Times New Roman" w:cs="Times New Roman"/>
          <w:b w:val="0"/>
          <w:bCs w:val="0"/>
          <w:sz w:val="20"/>
          <w:szCs w:val="20"/>
        </w:rPr>
        <w:t>, Assam, 784176, India</w:t>
      </w:r>
    </w:p>
    <w:p w14:paraId="67D51EBA" w14:textId="77777777" w:rsidR="00EF22D3" w:rsidRPr="00C8544C" w:rsidRDefault="00EF22D3" w:rsidP="00EF22D3">
      <w:pPr>
        <w:spacing w:after="0" w:line="240" w:lineRule="auto"/>
        <w:jc w:val="both"/>
        <w:rPr>
          <w:rStyle w:val="Strong"/>
          <w:rFonts w:ascii="Times New Roman" w:hAnsi="Times New Roman" w:cs="Times New Roman"/>
          <w:b w:val="0"/>
          <w:bCs w:val="0"/>
          <w:sz w:val="20"/>
          <w:szCs w:val="20"/>
        </w:rPr>
      </w:pPr>
      <w:r w:rsidRPr="00C8544C">
        <w:rPr>
          <w:rStyle w:val="Strong"/>
          <w:rFonts w:ascii="Times New Roman" w:hAnsi="Times New Roman" w:cs="Times New Roman"/>
          <w:b w:val="0"/>
          <w:bCs w:val="0"/>
          <w:sz w:val="20"/>
          <w:szCs w:val="20"/>
          <w:vertAlign w:val="superscript"/>
        </w:rPr>
        <w:t>2</w:t>
      </w:r>
      <w:r w:rsidRPr="00C8544C">
        <w:rPr>
          <w:rStyle w:val="Strong"/>
          <w:rFonts w:ascii="Times New Roman" w:hAnsi="Times New Roman" w:cs="Times New Roman"/>
          <w:b w:val="0"/>
          <w:bCs w:val="0"/>
          <w:sz w:val="20"/>
          <w:szCs w:val="20"/>
        </w:rPr>
        <w:t>Dept</w:t>
      </w:r>
      <w:r>
        <w:rPr>
          <w:rStyle w:val="Strong"/>
          <w:rFonts w:ascii="Times New Roman" w:hAnsi="Times New Roman" w:cs="Times New Roman"/>
          <w:b w:val="0"/>
          <w:bCs w:val="0"/>
          <w:sz w:val="20"/>
          <w:szCs w:val="20"/>
        </w:rPr>
        <w:t>.</w:t>
      </w:r>
      <w:r w:rsidRPr="00C8544C">
        <w:rPr>
          <w:rStyle w:val="Strong"/>
          <w:rFonts w:ascii="Times New Roman" w:hAnsi="Times New Roman" w:cs="Times New Roman"/>
          <w:b w:val="0"/>
          <w:bCs w:val="0"/>
          <w:sz w:val="20"/>
          <w:szCs w:val="20"/>
        </w:rPr>
        <w:t xml:space="preserve"> of Botany, University College Mangalore, Mangalore, Karnataka, 575001, India</w:t>
      </w:r>
    </w:p>
    <w:p w14:paraId="7608BD14" w14:textId="77777777" w:rsidR="00EF22D3" w:rsidRDefault="00EF22D3" w:rsidP="00EF22D3">
      <w:pPr>
        <w:spacing w:after="0" w:line="240" w:lineRule="auto"/>
        <w:jc w:val="both"/>
        <w:rPr>
          <w:rStyle w:val="Strong"/>
          <w:rFonts w:ascii="Times New Roman" w:hAnsi="Times New Roman" w:cs="Times New Roman"/>
          <w:b w:val="0"/>
          <w:bCs w:val="0"/>
          <w:sz w:val="20"/>
          <w:szCs w:val="20"/>
        </w:rPr>
      </w:pPr>
      <w:r w:rsidRPr="00C8544C">
        <w:rPr>
          <w:rStyle w:val="Strong"/>
          <w:rFonts w:ascii="Times New Roman" w:hAnsi="Times New Roman" w:cs="Times New Roman"/>
          <w:b w:val="0"/>
          <w:bCs w:val="0"/>
          <w:sz w:val="20"/>
          <w:szCs w:val="20"/>
          <w:vertAlign w:val="superscript"/>
        </w:rPr>
        <w:t>3</w:t>
      </w:r>
      <w:r w:rsidRPr="00C8544C">
        <w:rPr>
          <w:rStyle w:val="Strong"/>
          <w:rFonts w:ascii="Times New Roman" w:hAnsi="Times New Roman" w:cs="Times New Roman"/>
          <w:b w:val="0"/>
          <w:bCs w:val="0"/>
          <w:sz w:val="20"/>
          <w:szCs w:val="20"/>
        </w:rPr>
        <w:t xml:space="preserve">Dept. of Botany, </w:t>
      </w:r>
      <w:proofErr w:type="spellStart"/>
      <w:r w:rsidRPr="00C8544C">
        <w:rPr>
          <w:rStyle w:val="Strong"/>
          <w:rFonts w:ascii="Times New Roman" w:hAnsi="Times New Roman" w:cs="Times New Roman"/>
          <w:b w:val="0"/>
          <w:bCs w:val="0"/>
          <w:sz w:val="20"/>
          <w:szCs w:val="20"/>
        </w:rPr>
        <w:t>Goalpara</w:t>
      </w:r>
      <w:proofErr w:type="spellEnd"/>
      <w:r w:rsidRPr="00C8544C">
        <w:rPr>
          <w:rStyle w:val="Strong"/>
          <w:rFonts w:ascii="Times New Roman" w:hAnsi="Times New Roman" w:cs="Times New Roman"/>
          <w:b w:val="0"/>
          <w:bCs w:val="0"/>
          <w:sz w:val="20"/>
          <w:szCs w:val="20"/>
        </w:rPr>
        <w:t xml:space="preserve"> College, </w:t>
      </w:r>
      <w:proofErr w:type="spellStart"/>
      <w:r w:rsidRPr="00C8544C">
        <w:rPr>
          <w:rStyle w:val="Strong"/>
          <w:rFonts w:ascii="Times New Roman" w:hAnsi="Times New Roman" w:cs="Times New Roman"/>
          <w:b w:val="0"/>
          <w:bCs w:val="0"/>
          <w:sz w:val="20"/>
          <w:szCs w:val="20"/>
        </w:rPr>
        <w:t>Goalpara</w:t>
      </w:r>
      <w:proofErr w:type="spellEnd"/>
      <w:r w:rsidRPr="00C8544C">
        <w:rPr>
          <w:rStyle w:val="Strong"/>
          <w:rFonts w:ascii="Times New Roman" w:hAnsi="Times New Roman" w:cs="Times New Roman"/>
          <w:b w:val="0"/>
          <w:bCs w:val="0"/>
          <w:sz w:val="20"/>
          <w:szCs w:val="20"/>
        </w:rPr>
        <w:t xml:space="preserve">, Assam, </w:t>
      </w:r>
      <w:r w:rsidRPr="00C8544C">
        <w:rPr>
          <w:rFonts w:ascii="Times New Roman" w:hAnsi="Times New Roman" w:cs="Times New Roman"/>
          <w:iCs/>
          <w:sz w:val="20"/>
          <w:szCs w:val="20"/>
        </w:rPr>
        <w:t xml:space="preserve">78310, </w:t>
      </w:r>
      <w:r w:rsidRPr="00C8544C">
        <w:rPr>
          <w:rStyle w:val="Strong"/>
          <w:rFonts w:ascii="Times New Roman" w:hAnsi="Times New Roman" w:cs="Times New Roman"/>
          <w:b w:val="0"/>
          <w:bCs w:val="0"/>
          <w:sz w:val="20"/>
          <w:szCs w:val="20"/>
        </w:rPr>
        <w:t>India</w:t>
      </w:r>
    </w:p>
    <w:p w14:paraId="484A9D9A" w14:textId="77777777" w:rsidR="00EF22D3" w:rsidRPr="00C8544C" w:rsidRDefault="00EF22D3" w:rsidP="00EF22D3">
      <w:pPr>
        <w:spacing w:after="0" w:line="240" w:lineRule="auto"/>
        <w:jc w:val="both"/>
        <w:rPr>
          <w:rStyle w:val="Strong"/>
          <w:rFonts w:ascii="Times New Roman" w:hAnsi="Times New Roman" w:cs="Times New Roman"/>
          <w:b w:val="0"/>
          <w:bCs w:val="0"/>
          <w:sz w:val="20"/>
          <w:szCs w:val="20"/>
        </w:rPr>
      </w:pPr>
      <w:r w:rsidRPr="00C8544C">
        <w:rPr>
          <w:rStyle w:val="Strong"/>
          <w:rFonts w:ascii="Times New Roman" w:hAnsi="Times New Roman" w:cs="Times New Roman"/>
          <w:b w:val="0"/>
          <w:bCs w:val="0"/>
          <w:sz w:val="20"/>
          <w:szCs w:val="20"/>
          <w:vertAlign w:val="superscript"/>
        </w:rPr>
        <w:t>4</w:t>
      </w:r>
      <w:r>
        <w:rPr>
          <w:rStyle w:val="Strong"/>
          <w:rFonts w:ascii="Times New Roman" w:hAnsi="Times New Roman" w:cs="Times New Roman"/>
          <w:b w:val="0"/>
          <w:bCs w:val="0"/>
          <w:sz w:val="20"/>
          <w:szCs w:val="20"/>
        </w:rPr>
        <w:t>AGT Biosciences (OPC) Private Limited., Mirza, Assam, 781122, India</w:t>
      </w:r>
    </w:p>
    <w:p w14:paraId="718D082A" w14:textId="77777777" w:rsidR="00EF22D3" w:rsidRPr="00FD34EB" w:rsidRDefault="00EF22D3" w:rsidP="00EF22D3">
      <w:pPr>
        <w:spacing w:after="0" w:line="240" w:lineRule="auto"/>
        <w:jc w:val="both"/>
        <w:rPr>
          <w:rStyle w:val="Strong"/>
          <w:rFonts w:ascii="Times New Roman" w:hAnsi="Times New Roman" w:cs="Times New Roman"/>
          <w:b w:val="0"/>
          <w:bCs w:val="0"/>
          <w:sz w:val="20"/>
          <w:szCs w:val="20"/>
        </w:rPr>
      </w:pPr>
    </w:p>
    <w:p w14:paraId="4A7F30B0" w14:textId="77777777" w:rsidR="00EF22D3" w:rsidRPr="00FD34EB" w:rsidRDefault="00EF22D3" w:rsidP="00EF22D3">
      <w:pPr>
        <w:spacing w:after="0" w:line="240" w:lineRule="auto"/>
        <w:jc w:val="both"/>
        <w:rPr>
          <w:rStyle w:val="Strong"/>
          <w:rFonts w:ascii="Times New Roman" w:hAnsi="Times New Roman" w:cs="Times New Roman"/>
          <w:b w:val="0"/>
          <w:bCs w:val="0"/>
          <w:sz w:val="20"/>
          <w:szCs w:val="20"/>
        </w:rPr>
      </w:pPr>
      <w:r w:rsidRPr="00FD34EB">
        <w:rPr>
          <w:rStyle w:val="Strong"/>
          <w:rFonts w:ascii="Times New Roman" w:hAnsi="Times New Roman" w:cs="Times New Roman"/>
          <w:b w:val="0"/>
          <w:bCs w:val="0"/>
          <w:sz w:val="20"/>
          <w:szCs w:val="20"/>
        </w:rPr>
        <w:t>#Corresponding author: dasakan@gmail.com; +91-8011726712</w:t>
      </w:r>
    </w:p>
    <w:p w14:paraId="34174EAB" w14:textId="1FCD7604" w:rsidR="007E328B" w:rsidRPr="00AC6524" w:rsidRDefault="007E328B" w:rsidP="000D1CDC">
      <w:pPr>
        <w:spacing w:after="0" w:line="240" w:lineRule="auto"/>
        <w:jc w:val="both"/>
        <w:rPr>
          <w:rStyle w:val="Strong"/>
          <w:rFonts w:ascii="Times New Roman" w:hAnsi="Times New Roman" w:cs="Times New Roman"/>
          <w:sz w:val="20"/>
          <w:szCs w:val="20"/>
        </w:rPr>
      </w:pPr>
    </w:p>
    <w:p w14:paraId="7D31C05F" w14:textId="77777777" w:rsidR="000D1CDC" w:rsidRPr="00AC6524" w:rsidRDefault="000D1CDC" w:rsidP="000D1CDC">
      <w:pPr>
        <w:spacing w:after="0" w:line="240" w:lineRule="auto"/>
        <w:jc w:val="both"/>
        <w:rPr>
          <w:rStyle w:val="Strong"/>
          <w:rFonts w:ascii="Times New Roman" w:hAnsi="Times New Roman" w:cs="Times New Roman"/>
          <w:sz w:val="20"/>
          <w:szCs w:val="20"/>
        </w:rPr>
      </w:pPr>
    </w:p>
    <w:p w14:paraId="78ADFCF0" w14:textId="77777777" w:rsidR="009658BE" w:rsidRPr="00AC6524" w:rsidRDefault="00E37161" w:rsidP="00E37161">
      <w:pPr>
        <w:spacing w:after="0" w:line="240" w:lineRule="auto"/>
        <w:jc w:val="center"/>
        <w:rPr>
          <w:rStyle w:val="Strong"/>
          <w:rFonts w:ascii="Times New Roman" w:hAnsi="Times New Roman" w:cs="Times New Roman"/>
          <w:sz w:val="20"/>
          <w:szCs w:val="20"/>
        </w:rPr>
      </w:pPr>
      <w:r w:rsidRPr="00AC6524">
        <w:rPr>
          <w:rStyle w:val="Strong"/>
          <w:rFonts w:ascii="Times New Roman" w:hAnsi="Times New Roman" w:cs="Times New Roman"/>
          <w:sz w:val="20"/>
          <w:szCs w:val="20"/>
        </w:rPr>
        <w:t>ABSTRACT</w:t>
      </w:r>
    </w:p>
    <w:p w14:paraId="45CD69EA" w14:textId="77777777" w:rsidR="000D1CDC" w:rsidRPr="00AC6524" w:rsidRDefault="000D1CDC" w:rsidP="000D1CDC">
      <w:pPr>
        <w:spacing w:after="0" w:line="240" w:lineRule="auto"/>
        <w:jc w:val="both"/>
        <w:rPr>
          <w:rFonts w:ascii="Times New Roman" w:hAnsi="Times New Roman" w:cs="Times New Roman"/>
          <w:b/>
          <w:bCs/>
          <w:sz w:val="20"/>
          <w:szCs w:val="20"/>
        </w:rPr>
      </w:pPr>
    </w:p>
    <w:p w14:paraId="7465110B" w14:textId="03B2FAC5" w:rsidR="00DA2996" w:rsidRPr="00AC6524" w:rsidRDefault="009276B3" w:rsidP="00C91C8D">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In the current situation, the rise in global population, led to an increase in nutritional food demand. To increase crop productivity, diverse </w:t>
      </w:r>
      <w:r w:rsidR="001A4F95" w:rsidRPr="00AC6524">
        <w:rPr>
          <w:rFonts w:ascii="Times New Roman" w:hAnsi="Times New Roman" w:cs="Times New Roman"/>
          <w:sz w:val="20"/>
          <w:szCs w:val="20"/>
        </w:rPr>
        <w:t>range of agro</w:t>
      </w:r>
      <w:r w:rsidRPr="00AC6524">
        <w:rPr>
          <w:rFonts w:ascii="Times New Roman" w:hAnsi="Times New Roman" w:cs="Times New Roman"/>
          <w:sz w:val="20"/>
          <w:szCs w:val="20"/>
        </w:rPr>
        <w:t>chemical</w:t>
      </w:r>
      <w:r w:rsidR="001A4F95" w:rsidRPr="00AC6524">
        <w:rPr>
          <w:rFonts w:ascii="Times New Roman" w:hAnsi="Times New Roman" w:cs="Times New Roman"/>
          <w:sz w:val="20"/>
          <w:szCs w:val="20"/>
        </w:rPr>
        <w:t>s</w:t>
      </w:r>
      <w:r w:rsidRPr="00AC6524">
        <w:rPr>
          <w:rFonts w:ascii="Times New Roman" w:hAnsi="Times New Roman" w:cs="Times New Roman"/>
          <w:sz w:val="20"/>
          <w:szCs w:val="20"/>
        </w:rPr>
        <w:t xml:space="preserve"> </w:t>
      </w:r>
      <w:r w:rsidR="001A4F95" w:rsidRPr="00AC6524">
        <w:rPr>
          <w:rFonts w:ascii="Times New Roman" w:hAnsi="Times New Roman" w:cs="Times New Roman"/>
          <w:sz w:val="20"/>
          <w:szCs w:val="20"/>
        </w:rPr>
        <w:t>viz., fertilizers and pesticides</w:t>
      </w:r>
      <w:r w:rsidRPr="00AC6524">
        <w:rPr>
          <w:rFonts w:ascii="Times New Roman" w:hAnsi="Times New Roman" w:cs="Times New Roman"/>
          <w:sz w:val="20"/>
          <w:szCs w:val="20"/>
        </w:rPr>
        <w:t xml:space="preserve">, and other </w:t>
      </w:r>
      <w:r w:rsidR="001A4F95" w:rsidRPr="00AC6524">
        <w:rPr>
          <w:rFonts w:ascii="Times New Roman" w:hAnsi="Times New Roman" w:cs="Times New Roman"/>
          <w:sz w:val="20"/>
          <w:szCs w:val="20"/>
        </w:rPr>
        <w:t>chemical products are frequently employ</w:t>
      </w:r>
      <w:r w:rsidRPr="00AC6524">
        <w:rPr>
          <w:rFonts w:ascii="Times New Roman" w:hAnsi="Times New Roman" w:cs="Times New Roman"/>
          <w:sz w:val="20"/>
          <w:szCs w:val="20"/>
        </w:rPr>
        <w:t>ed.</w:t>
      </w:r>
      <w:r w:rsidR="001A4F95" w:rsidRPr="00AC6524">
        <w:rPr>
          <w:rFonts w:ascii="Times New Roman" w:hAnsi="Times New Roman" w:cs="Times New Roman"/>
          <w:sz w:val="20"/>
          <w:szCs w:val="20"/>
        </w:rPr>
        <w:t xml:space="preserve"> However, r</w:t>
      </w:r>
      <w:r w:rsidR="002E3631" w:rsidRPr="00AC6524">
        <w:rPr>
          <w:rFonts w:ascii="Times New Roman" w:hAnsi="Times New Roman" w:cs="Times New Roman"/>
          <w:sz w:val="20"/>
          <w:szCs w:val="20"/>
        </w:rPr>
        <w:t xml:space="preserve">apid climate change, declining soil fertility, lack of macro and micro-nutrients, excessive use of agrochemicals, and the </w:t>
      </w:r>
      <w:r w:rsidR="005D7521">
        <w:rPr>
          <w:rFonts w:ascii="Times New Roman" w:hAnsi="Times New Roman" w:cs="Times New Roman"/>
          <w:sz w:val="20"/>
          <w:szCs w:val="20"/>
        </w:rPr>
        <w:t xml:space="preserve">occurrence of </w:t>
      </w:r>
      <w:r w:rsidR="002E3631" w:rsidRPr="00AC6524">
        <w:rPr>
          <w:rFonts w:ascii="Times New Roman" w:hAnsi="Times New Roman" w:cs="Times New Roman"/>
          <w:sz w:val="20"/>
          <w:szCs w:val="20"/>
        </w:rPr>
        <w:t xml:space="preserve">heavy metals in the soil are some significant </w:t>
      </w:r>
      <w:r w:rsidR="002C179E" w:rsidRPr="00AC6524">
        <w:rPr>
          <w:rFonts w:ascii="Times New Roman" w:hAnsi="Times New Roman" w:cs="Times New Roman"/>
          <w:sz w:val="20"/>
          <w:szCs w:val="20"/>
        </w:rPr>
        <w:t>causes</w:t>
      </w:r>
      <w:r w:rsidR="001A4F95" w:rsidRPr="00AC6524">
        <w:rPr>
          <w:rFonts w:ascii="Times New Roman" w:hAnsi="Times New Roman" w:cs="Times New Roman"/>
          <w:sz w:val="20"/>
          <w:szCs w:val="20"/>
        </w:rPr>
        <w:t xml:space="preserve"> of concern in</w:t>
      </w:r>
      <w:r w:rsidR="002E3631" w:rsidRPr="00AC6524">
        <w:rPr>
          <w:rFonts w:ascii="Times New Roman" w:hAnsi="Times New Roman" w:cs="Times New Roman"/>
          <w:sz w:val="20"/>
          <w:szCs w:val="20"/>
        </w:rPr>
        <w:t xml:space="preserve"> the agricultural sector.</w:t>
      </w:r>
      <w:r w:rsidR="001A4F95" w:rsidRPr="00AC6524">
        <w:rPr>
          <w:rFonts w:ascii="Times New Roman" w:hAnsi="Times New Roman" w:cs="Times New Roman"/>
          <w:sz w:val="20"/>
          <w:szCs w:val="20"/>
        </w:rPr>
        <w:t xml:space="preserve"> To address this worrying situation,</w:t>
      </w:r>
      <w:r w:rsidR="005D7521" w:rsidRPr="005D7521">
        <w:t xml:space="preserve"> </w:t>
      </w:r>
      <w:r w:rsidR="005D7521">
        <w:rPr>
          <w:rFonts w:ascii="Times New Roman" w:hAnsi="Times New Roman" w:cs="Times New Roman"/>
          <w:sz w:val="20"/>
          <w:szCs w:val="20"/>
        </w:rPr>
        <w:t>t</w:t>
      </w:r>
      <w:r w:rsidR="005D7521" w:rsidRPr="005D7521">
        <w:rPr>
          <w:rFonts w:ascii="Times New Roman" w:hAnsi="Times New Roman" w:cs="Times New Roman"/>
          <w:sz w:val="20"/>
          <w:szCs w:val="20"/>
        </w:rPr>
        <w:t>he development of sustainable agricultural output is urgently needed.</w:t>
      </w:r>
      <w:r w:rsidR="006F0C93" w:rsidRPr="00AC6524">
        <w:rPr>
          <w:rFonts w:ascii="Times New Roman" w:hAnsi="Times New Roman" w:cs="Times New Roman"/>
          <w:sz w:val="20"/>
          <w:szCs w:val="20"/>
        </w:rPr>
        <w:t xml:space="preserve"> Nanotechnology has made a significant contribution to sustainable agriculture through increased crop production and soil quality restoration and improvement. </w:t>
      </w:r>
      <w:r w:rsidR="002716E9" w:rsidRPr="00AC6524">
        <w:rPr>
          <w:rFonts w:ascii="Times New Roman" w:hAnsi="Times New Roman" w:cs="Times New Roman"/>
          <w:sz w:val="20"/>
          <w:szCs w:val="20"/>
        </w:rPr>
        <w:t>N</w:t>
      </w:r>
      <w:r w:rsidR="006F0C93" w:rsidRPr="00AC6524">
        <w:rPr>
          <w:rFonts w:ascii="Times New Roman" w:hAnsi="Times New Roman" w:cs="Times New Roman"/>
          <w:sz w:val="20"/>
          <w:szCs w:val="20"/>
        </w:rPr>
        <w:t xml:space="preserve">anoparticles are </w:t>
      </w:r>
      <w:r w:rsidR="002716E9" w:rsidRPr="00AC6524">
        <w:rPr>
          <w:rFonts w:ascii="Times New Roman" w:hAnsi="Times New Roman" w:cs="Times New Roman"/>
          <w:sz w:val="20"/>
          <w:szCs w:val="20"/>
        </w:rPr>
        <w:t>advanced into</w:t>
      </w:r>
      <w:r w:rsidR="006F0C93" w:rsidRPr="00AC6524">
        <w:rPr>
          <w:rFonts w:ascii="Times New Roman" w:hAnsi="Times New Roman" w:cs="Times New Roman"/>
          <w:sz w:val="20"/>
          <w:szCs w:val="20"/>
        </w:rPr>
        <w:t xml:space="preserve"> cutting-edge material that </w:t>
      </w:r>
      <w:r w:rsidR="002716E9" w:rsidRPr="00AC6524">
        <w:rPr>
          <w:rFonts w:ascii="Times New Roman" w:hAnsi="Times New Roman" w:cs="Times New Roman"/>
          <w:sz w:val="20"/>
          <w:szCs w:val="20"/>
        </w:rPr>
        <w:t>help in development of n</w:t>
      </w:r>
      <w:r w:rsidR="006F0C93" w:rsidRPr="00AC6524">
        <w:rPr>
          <w:rFonts w:ascii="Times New Roman" w:hAnsi="Times New Roman" w:cs="Times New Roman"/>
          <w:sz w:val="20"/>
          <w:szCs w:val="20"/>
        </w:rPr>
        <w:t xml:space="preserve">umerous formulations, including nano-sized </w:t>
      </w:r>
      <w:r w:rsidR="002716E9" w:rsidRPr="00AC6524">
        <w:rPr>
          <w:rFonts w:ascii="Times New Roman" w:hAnsi="Times New Roman" w:cs="Times New Roman"/>
          <w:sz w:val="20"/>
          <w:szCs w:val="20"/>
        </w:rPr>
        <w:t>pes</w:t>
      </w:r>
      <w:r w:rsidR="006F0C93" w:rsidRPr="00AC6524">
        <w:rPr>
          <w:rFonts w:ascii="Times New Roman" w:hAnsi="Times New Roman" w:cs="Times New Roman"/>
          <w:sz w:val="20"/>
          <w:szCs w:val="20"/>
        </w:rPr>
        <w:t>ticides</w:t>
      </w:r>
      <w:r w:rsidR="005D7521">
        <w:rPr>
          <w:rFonts w:ascii="Times New Roman" w:hAnsi="Times New Roman" w:cs="Times New Roman"/>
          <w:sz w:val="20"/>
          <w:szCs w:val="20"/>
        </w:rPr>
        <w:t>, fertiliz</w:t>
      </w:r>
      <w:r w:rsidR="00D76CED" w:rsidRPr="00AC6524">
        <w:rPr>
          <w:rFonts w:ascii="Times New Roman" w:hAnsi="Times New Roman" w:cs="Times New Roman"/>
          <w:sz w:val="20"/>
          <w:szCs w:val="20"/>
        </w:rPr>
        <w:t>ers, and sensors,</w:t>
      </w:r>
      <w:r w:rsidR="002716E9" w:rsidRPr="00AC6524">
        <w:rPr>
          <w:rFonts w:ascii="Times New Roman" w:hAnsi="Times New Roman" w:cs="Times New Roman"/>
          <w:sz w:val="20"/>
          <w:szCs w:val="20"/>
        </w:rPr>
        <w:t xml:space="preserve"> </w:t>
      </w:r>
      <w:r w:rsidR="006F0C93" w:rsidRPr="00AC6524">
        <w:rPr>
          <w:rFonts w:ascii="Times New Roman" w:hAnsi="Times New Roman" w:cs="Times New Roman"/>
          <w:sz w:val="20"/>
          <w:szCs w:val="20"/>
        </w:rPr>
        <w:t>have be</w:t>
      </w:r>
      <w:r w:rsidR="00D76CED" w:rsidRPr="00AC6524">
        <w:rPr>
          <w:rFonts w:ascii="Times New Roman" w:hAnsi="Times New Roman" w:cs="Times New Roman"/>
          <w:sz w:val="20"/>
          <w:szCs w:val="20"/>
        </w:rPr>
        <w:t xml:space="preserve">en </w:t>
      </w:r>
      <w:r w:rsidR="003D4124">
        <w:rPr>
          <w:rFonts w:ascii="Times New Roman" w:hAnsi="Times New Roman" w:cs="Times New Roman"/>
          <w:sz w:val="20"/>
          <w:szCs w:val="20"/>
        </w:rPr>
        <w:t>investigated</w:t>
      </w:r>
      <w:r w:rsidR="00D76CED" w:rsidRPr="00AC6524">
        <w:rPr>
          <w:rFonts w:ascii="Times New Roman" w:hAnsi="Times New Roman" w:cs="Times New Roman"/>
          <w:sz w:val="20"/>
          <w:szCs w:val="20"/>
        </w:rPr>
        <w:t xml:space="preserve"> for controlling plant health and</w:t>
      </w:r>
      <w:r w:rsidR="006F0C93" w:rsidRPr="00AC6524">
        <w:rPr>
          <w:rFonts w:ascii="Times New Roman" w:hAnsi="Times New Roman" w:cs="Times New Roman"/>
          <w:sz w:val="20"/>
          <w:szCs w:val="20"/>
        </w:rPr>
        <w:t xml:space="preserve"> soil</w:t>
      </w:r>
      <w:r w:rsidR="00D76CED" w:rsidRPr="00AC6524">
        <w:rPr>
          <w:rFonts w:ascii="Times New Roman" w:hAnsi="Times New Roman" w:cs="Times New Roman"/>
          <w:sz w:val="20"/>
          <w:szCs w:val="20"/>
        </w:rPr>
        <w:t xml:space="preserve"> improvement</w:t>
      </w:r>
      <w:r w:rsidR="009658BE" w:rsidRPr="00AC6524">
        <w:rPr>
          <w:rFonts w:ascii="Times New Roman" w:hAnsi="Times New Roman" w:cs="Times New Roman"/>
          <w:sz w:val="20"/>
          <w:szCs w:val="20"/>
        </w:rPr>
        <w:t>. In-depth</w:t>
      </w:r>
      <w:r w:rsidR="006F0C93" w:rsidRPr="00AC6524">
        <w:rPr>
          <w:rFonts w:ascii="Times New Roman" w:hAnsi="Times New Roman" w:cs="Times New Roman"/>
          <w:sz w:val="20"/>
          <w:szCs w:val="20"/>
        </w:rPr>
        <w:t xml:space="preserve"> </w:t>
      </w:r>
      <w:r w:rsidR="009658BE" w:rsidRPr="00AC6524">
        <w:rPr>
          <w:rFonts w:ascii="Times New Roman" w:hAnsi="Times New Roman" w:cs="Times New Roman"/>
          <w:sz w:val="20"/>
          <w:szCs w:val="20"/>
        </w:rPr>
        <w:t xml:space="preserve">understandings of the interactions between plants and </w:t>
      </w:r>
      <w:r w:rsidR="003D4124" w:rsidRPr="00AC6524">
        <w:rPr>
          <w:rFonts w:ascii="Times New Roman" w:hAnsi="Times New Roman" w:cs="Times New Roman"/>
          <w:sz w:val="20"/>
          <w:szCs w:val="20"/>
        </w:rPr>
        <w:t xml:space="preserve">nanomaterials </w:t>
      </w:r>
      <w:r w:rsidR="009658BE" w:rsidRPr="00AC6524">
        <w:rPr>
          <w:rFonts w:ascii="Times New Roman" w:hAnsi="Times New Roman" w:cs="Times New Roman"/>
          <w:sz w:val="20"/>
          <w:szCs w:val="20"/>
        </w:rPr>
        <w:t xml:space="preserve">or </w:t>
      </w:r>
      <w:r w:rsidR="003D4124" w:rsidRPr="00AC6524">
        <w:rPr>
          <w:rFonts w:ascii="Times New Roman" w:hAnsi="Times New Roman" w:cs="Times New Roman"/>
          <w:sz w:val="20"/>
          <w:szCs w:val="20"/>
        </w:rPr>
        <w:t>nanoparticles</w:t>
      </w:r>
      <w:r w:rsidR="00467AB1" w:rsidRPr="00AC6524">
        <w:rPr>
          <w:rFonts w:ascii="Times New Roman" w:hAnsi="Times New Roman" w:cs="Times New Roman"/>
          <w:sz w:val="20"/>
          <w:szCs w:val="20"/>
        </w:rPr>
        <w:t xml:space="preserve"> unfold</w:t>
      </w:r>
      <w:r w:rsidR="006F0C93" w:rsidRPr="00AC6524">
        <w:rPr>
          <w:rFonts w:ascii="Times New Roman" w:hAnsi="Times New Roman" w:cs="Times New Roman"/>
          <w:sz w:val="20"/>
          <w:szCs w:val="20"/>
        </w:rPr>
        <w:t xml:space="preserve"> new </w:t>
      </w:r>
      <w:r w:rsidR="009658BE" w:rsidRPr="00AC6524">
        <w:rPr>
          <w:rFonts w:ascii="Times New Roman" w:hAnsi="Times New Roman" w:cs="Times New Roman"/>
          <w:sz w:val="20"/>
          <w:szCs w:val="20"/>
        </w:rPr>
        <w:t>prospects</w:t>
      </w:r>
      <w:r w:rsidR="006F0C93" w:rsidRPr="00AC6524">
        <w:rPr>
          <w:rFonts w:ascii="Times New Roman" w:hAnsi="Times New Roman" w:cs="Times New Roman"/>
          <w:sz w:val="20"/>
          <w:szCs w:val="20"/>
        </w:rPr>
        <w:t xml:space="preserve"> for enhancing </w:t>
      </w:r>
      <w:r w:rsidR="009658BE" w:rsidRPr="00AC6524">
        <w:rPr>
          <w:rFonts w:ascii="Times New Roman" w:hAnsi="Times New Roman" w:cs="Times New Roman"/>
          <w:sz w:val="20"/>
          <w:szCs w:val="20"/>
        </w:rPr>
        <w:t>agricultural</w:t>
      </w:r>
      <w:r w:rsidR="006F0C93" w:rsidRPr="00AC6524">
        <w:rPr>
          <w:rFonts w:ascii="Times New Roman" w:hAnsi="Times New Roman" w:cs="Times New Roman"/>
          <w:sz w:val="20"/>
          <w:szCs w:val="20"/>
        </w:rPr>
        <w:t xml:space="preserve"> practises through </w:t>
      </w:r>
      <w:r w:rsidR="003D4124">
        <w:rPr>
          <w:rFonts w:ascii="Times New Roman" w:hAnsi="Times New Roman" w:cs="Times New Roman"/>
          <w:sz w:val="20"/>
          <w:szCs w:val="20"/>
        </w:rPr>
        <w:t xml:space="preserve">maximum crop output, </w:t>
      </w:r>
      <w:r w:rsidR="006F0C93" w:rsidRPr="00AC6524">
        <w:rPr>
          <w:rFonts w:ascii="Times New Roman" w:hAnsi="Times New Roman" w:cs="Times New Roman"/>
          <w:sz w:val="20"/>
          <w:szCs w:val="20"/>
        </w:rPr>
        <w:t>higher disease resistance, and nutrient uptake.</w:t>
      </w:r>
      <w:r w:rsidR="003475A7" w:rsidRPr="00AC6524">
        <w:rPr>
          <w:rFonts w:ascii="Times New Roman" w:hAnsi="Times New Roman" w:cs="Times New Roman"/>
          <w:sz w:val="20"/>
          <w:szCs w:val="20"/>
        </w:rPr>
        <w:t xml:space="preserve"> </w:t>
      </w:r>
      <w:r w:rsidR="006F0C93" w:rsidRPr="00AC6524">
        <w:rPr>
          <w:rFonts w:ascii="Times New Roman" w:hAnsi="Times New Roman" w:cs="Times New Roman"/>
          <w:sz w:val="20"/>
          <w:szCs w:val="20"/>
        </w:rPr>
        <w:t xml:space="preserve">In this </w:t>
      </w:r>
      <w:r w:rsidR="009658BE" w:rsidRPr="00AC6524">
        <w:rPr>
          <w:rFonts w:ascii="Times New Roman" w:hAnsi="Times New Roman" w:cs="Times New Roman"/>
          <w:sz w:val="20"/>
          <w:szCs w:val="20"/>
        </w:rPr>
        <w:t>chapter</w:t>
      </w:r>
      <w:r w:rsidR="006F0C93" w:rsidRPr="00AC6524">
        <w:rPr>
          <w:rFonts w:ascii="Times New Roman" w:hAnsi="Times New Roman" w:cs="Times New Roman"/>
          <w:sz w:val="20"/>
          <w:szCs w:val="20"/>
        </w:rPr>
        <w:t xml:space="preserve">, we focus on the recent agricultural </w:t>
      </w:r>
      <w:r w:rsidR="003D323A" w:rsidRPr="00AC6524">
        <w:rPr>
          <w:rFonts w:ascii="Times New Roman" w:hAnsi="Times New Roman" w:cs="Times New Roman"/>
          <w:sz w:val="20"/>
          <w:szCs w:val="20"/>
        </w:rPr>
        <w:t>strategies</w:t>
      </w:r>
      <w:r w:rsidR="006F0C93" w:rsidRPr="00AC6524">
        <w:rPr>
          <w:rFonts w:ascii="Times New Roman" w:hAnsi="Times New Roman" w:cs="Times New Roman"/>
          <w:sz w:val="20"/>
          <w:szCs w:val="20"/>
        </w:rPr>
        <w:t xml:space="preserve"> </w:t>
      </w:r>
      <w:r w:rsidR="003D323A" w:rsidRPr="00AC6524">
        <w:rPr>
          <w:rFonts w:ascii="Times New Roman" w:hAnsi="Times New Roman" w:cs="Times New Roman"/>
          <w:bCs/>
          <w:sz w:val="20"/>
          <w:szCs w:val="20"/>
        </w:rPr>
        <w:t xml:space="preserve">used for the management of </w:t>
      </w:r>
      <w:r w:rsidR="006A6205" w:rsidRPr="00AC6524">
        <w:rPr>
          <w:rFonts w:ascii="Times New Roman" w:hAnsi="Times New Roman" w:cs="Times New Roman"/>
          <w:bCs/>
          <w:sz w:val="20"/>
          <w:szCs w:val="20"/>
        </w:rPr>
        <w:t>active components</w:t>
      </w:r>
      <w:r w:rsidR="003D323A" w:rsidRPr="00AC6524">
        <w:rPr>
          <w:rFonts w:ascii="Times New Roman" w:hAnsi="Times New Roman" w:cs="Times New Roman"/>
          <w:bCs/>
          <w:sz w:val="20"/>
          <w:szCs w:val="20"/>
        </w:rPr>
        <w:t xml:space="preserve"> such as pesticides, fungicides, </w:t>
      </w:r>
      <w:r w:rsidR="006A6205" w:rsidRPr="00AC6524">
        <w:rPr>
          <w:rFonts w:ascii="Times New Roman" w:hAnsi="Times New Roman" w:cs="Times New Roman"/>
          <w:bCs/>
          <w:sz w:val="20"/>
          <w:szCs w:val="20"/>
        </w:rPr>
        <w:t xml:space="preserve">micro and macro-nutrients, </w:t>
      </w:r>
      <w:r w:rsidR="003D323A" w:rsidRPr="00AC6524">
        <w:rPr>
          <w:rFonts w:ascii="Times New Roman" w:hAnsi="Times New Roman" w:cs="Times New Roman"/>
          <w:bCs/>
          <w:sz w:val="20"/>
          <w:szCs w:val="20"/>
        </w:rPr>
        <w:t>limitations of chemical pesticides</w:t>
      </w:r>
      <w:r w:rsidR="006A6205" w:rsidRPr="00AC6524">
        <w:rPr>
          <w:rFonts w:ascii="Times New Roman" w:hAnsi="Times New Roman" w:cs="Times New Roman"/>
          <w:bCs/>
          <w:sz w:val="20"/>
          <w:szCs w:val="20"/>
        </w:rPr>
        <w:t xml:space="preserve"> and fertilizers</w:t>
      </w:r>
      <w:r w:rsidR="003D323A" w:rsidRPr="00AC6524">
        <w:rPr>
          <w:rFonts w:ascii="Times New Roman" w:hAnsi="Times New Roman" w:cs="Times New Roman"/>
          <w:bCs/>
          <w:sz w:val="20"/>
          <w:szCs w:val="20"/>
        </w:rPr>
        <w:t xml:space="preserve"> </w:t>
      </w:r>
      <w:r w:rsidR="006A6205" w:rsidRPr="00AC6524">
        <w:rPr>
          <w:rFonts w:ascii="Times New Roman" w:hAnsi="Times New Roman" w:cs="Times New Roman"/>
          <w:bCs/>
          <w:sz w:val="20"/>
          <w:szCs w:val="20"/>
        </w:rPr>
        <w:t xml:space="preserve">with effective solutions </w:t>
      </w:r>
      <w:r w:rsidR="006F0C93" w:rsidRPr="00AC6524">
        <w:rPr>
          <w:rFonts w:ascii="Times New Roman" w:hAnsi="Times New Roman" w:cs="Times New Roman"/>
          <w:sz w:val="20"/>
          <w:szCs w:val="20"/>
        </w:rPr>
        <w:t xml:space="preserve">based on </w:t>
      </w:r>
      <w:r w:rsidR="002C179E" w:rsidRPr="00AC6524">
        <w:rPr>
          <w:rFonts w:ascii="Times New Roman" w:hAnsi="Times New Roman" w:cs="Times New Roman"/>
          <w:sz w:val="20"/>
          <w:szCs w:val="20"/>
        </w:rPr>
        <w:t>bio-based</w:t>
      </w:r>
      <w:r w:rsidR="003D323A" w:rsidRPr="00AC6524">
        <w:rPr>
          <w:rFonts w:ascii="Times New Roman" w:hAnsi="Times New Roman" w:cs="Times New Roman"/>
          <w:sz w:val="20"/>
          <w:szCs w:val="20"/>
        </w:rPr>
        <w:t xml:space="preserve"> </w:t>
      </w:r>
      <w:r w:rsidR="007E328B" w:rsidRPr="00AC6524">
        <w:rPr>
          <w:rFonts w:ascii="Times New Roman" w:hAnsi="Times New Roman" w:cs="Times New Roman"/>
          <w:sz w:val="20"/>
          <w:szCs w:val="20"/>
        </w:rPr>
        <w:t>nanomaterial</w:t>
      </w:r>
      <w:r w:rsidR="003D323A" w:rsidRPr="00AC6524">
        <w:rPr>
          <w:rFonts w:ascii="Times New Roman" w:hAnsi="Times New Roman" w:cs="Times New Roman"/>
          <w:sz w:val="20"/>
          <w:szCs w:val="20"/>
        </w:rPr>
        <w:t xml:space="preserve"> that may increase</w:t>
      </w:r>
      <w:r w:rsidR="006F0C93" w:rsidRPr="00AC6524">
        <w:rPr>
          <w:rFonts w:ascii="Times New Roman" w:hAnsi="Times New Roman" w:cs="Times New Roman"/>
          <w:sz w:val="20"/>
          <w:szCs w:val="20"/>
        </w:rPr>
        <w:t xml:space="preserve"> </w:t>
      </w:r>
      <w:r w:rsidR="003D323A" w:rsidRPr="00AC6524">
        <w:rPr>
          <w:rFonts w:ascii="Times New Roman" w:hAnsi="Times New Roman" w:cs="Times New Roman"/>
          <w:bCs/>
          <w:sz w:val="20"/>
          <w:szCs w:val="20"/>
        </w:rPr>
        <w:t xml:space="preserve">sustainable agriculture management </w:t>
      </w:r>
      <w:r w:rsidR="006F0C93" w:rsidRPr="00AC6524">
        <w:rPr>
          <w:rFonts w:ascii="Times New Roman" w:hAnsi="Times New Roman" w:cs="Times New Roman"/>
          <w:sz w:val="20"/>
          <w:szCs w:val="20"/>
        </w:rPr>
        <w:t>and food security.</w:t>
      </w:r>
      <w:r w:rsidR="00DA2996" w:rsidRPr="00AC6524">
        <w:rPr>
          <w:rFonts w:ascii="Times New Roman" w:hAnsi="Times New Roman" w:cs="Times New Roman"/>
          <w:sz w:val="20"/>
          <w:szCs w:val="20"/>
        </w:rPr>
        <w:t xml:space="preserve"> </w:t>
      </w:r>
    </w:p>
    <w:p w14:paraId="644BC76F" w14:textId="77777777" w:rsidR="006F0C93" w:rsidRPr="00AC6524" w:rsidRDefault="006F0C93" w:rsidP="000D1CDC">
      <w:pPr>
        <w:spacing w:after="0" w:line="240" w:lineRule="auto"/>
        <w:jc w:val="both"/>
        <w:rPr>
          <w:rFonts w:ascii="Times New Roman" w:hAnsi="Times New Roman" w:cs="Times New Roman"/>
          <w:sz w:val="20"/>
          <w:szCs w:val="20"/>
        </w:rPr>
      </w:pPr>
    </w:p>
    <w:p w14:paraId="4A2ED1A7" w14:textId="0C767EA5" w:rsidR="00456BC1" w:rsidRPr="00E37161" w:rsidRDefault="00456BC1" w:rsidP="000D1CDC">
      <w:pPr>
        <w:spacing w:after="0" w:line="240" w:lineRule="auto"/>
        <w:jc w:val="both"/>
        <w:rPr>
          <w:rFonts w:ascii="Times New Roman" w:hAnsi="Times New Roman" w:cs="Times New Roman"/>
          <w:b/>
          <w:bCs/>
          <w:sz w:val="20"/>
          <w:szCs w:val="20"/>
        </w:rPr>
      </w:pPr>
      <w:r w:rsidRPr="00AC6524">
        <w:rPr>
          <w:rStyle w:val="Strong"/>
          <w:rFonts w:ascii="Times New Roman" w:hAnsi="Times New Roman" w:cs="Times New Roman"/>
          <w:sz w:val="20"/>
          <w:szCs w:val="20"/>
        </w:rPr>
        <w:t>Keywords</w:t>
      </w:r>
      <w:r w:rsidR="00E37161">
        <w:rPr>
          <w:rStyle w:val="Strong"/>
          <w:rFonts w:ascii="Times New Roman" w:hAnsi="Times New Roman" w:cs="Times New Roman"/>
          <w:sz w:val="20"/>
          <w:szCs w:val="20"/>
        </w:rPr>
        <w:t xml:space="preserve">- </w:t>
      </w:r>
      <w:r w:rsidR="00E37161">
        <w:rPr>
          <w:rFonts w:ascii="Times New Roman" w:eastAsia="MyriadPro-Light" w:hAnsi="Times New Roman" w:cs="Times New Roman"/>
          <w:sz w:val="20"/>
          <w:szCs w:val="20"/>
        </w:rPr>
        <w:t>Bio-based;</w:t>
      </w:r>
      <w:r w:rsidR="00D46483" w:rsidRPr="00AC6524">
        <w:rPr>
          <w:rFonts w:ascii="Times New Roman" w:eastAsia="MyriadPro-Light" w:hAnsi="Times New Roman" w:cs="Times New Roman"/>
          <w:sz w:val="20"/>
          <w:szCs w:val="20"/>
        </w:rPr>
        <w:t xml:space="preserve"> </w:t>
      </w:r>
      <w:r w:rsidR="00E37161">
        <w:rPr>
          <w:rFonts w:ascii="Times New Roman" w:eastAsia="MyriadPro-Light" w:hAnsi="Times New Roman" w:cs="Times New Roman"/>
          <w:sz w:val="20"/>
          <w:szCs w:val="20"/>
        </w:rPr>
        <w:t xml:space="preserve">Nanomaterials; </w:t>
      </w:r>
      <w:proofErr w:type="spellStart"/>
      <w:r w:rsidR="002C179E">
        <w:rPr>
          <w:rFonts w:ascii="Times New Roman" w:eastAsia="MyriadPro-Light" w:hAnsi="Times New Roman" w:cs="Times New Roman"/>
          <w:sz w:val="20"/>
          <w:szCs w:val="20"/>
        </w:rPr>
        <w:t>Nanofertilizers</w:t>
      </w:r>
      <w:proofErr w:type="spellEnd"/>
      <w:r w:rsidR="002C179E">
        <w:rPr>
          <w:rFonts w:ascii="Times New Roman" w:eastAsia="MyriadPro-Light" w:hAnsi="Times New Roman" w:cs="Times New Roman"/>
          <w:sz w:val="20"/>
          <w:szCs w:val="20"/>
        </w:rPr>
        <w:t xml:space="preserve">; </w:t>
      </w:r>
      <w:proofErr w:type="spellStart"/>
      <w:r w:rsidR="002C179E" w:rsidRPr="00AC6524">
        <w:rPr>
          <w:rFonts w:ascii="Times New Roman" w:eastAsia="MyriadPro-Light" w:hAnsi="Times New Roman" w:cs="Times New Roman"/>
          <w:sz w:val="20"/>
          <w:szCs w:val="20"/>
        </w:rPr>
        <w:t>Nanopesticides</w:t>
      </w:r>
      <w:proofErr w:type="spellEnd"/>
      <w:r w:rsidR="00E37161">
        <w:rPr>
          <w:rFonts w:ascii="Times New Roman" w:eastAsia="MyriadPro-Light" w:hAnsi="Times New Roman" w:cs="Times New Roman"/>
          <w:sz w:val="20"/>
          <w:szCs w:val="20"/>
        </w:rPr>
        <w:t>; Nanoparticles; Nanotechnology;</w:t>
      </w:r>
      <w:r w:rsidRPr="00AC6524">
        <w:rPr>
          <w:rFonts w:ascii="Times New Roman" w:eastAsia="MyriadPro-Light" w:hAnsi="Times New Roman" w:cs="Times New Roman"/>
          <w:sz w:val="20"/>
          <w:szCs w:val="20"/>
        </w:rPr>
        <w:t xml:space="preserve"> Sustainable agriculture</w:t>
      </w:r>
    </w:p>
    <w:p w14:paraId="012DD5D4" w14:textId="77777777" w:rsidR="000D1CDC" w:rsidRPr="00AC6524" w:rsidRDefault="000D1CDC" w:rsidP="000D1CDC">
      <w:pPr>
        <w:spacing w:after="0" w:line="240" w:lineRule="auto"/>
        <w:jc w:val="both"/>
        <w:rPr>
          <w:rStyle w:val="Strong"/>
          <w:rFonts w:ascii="Times New Roman" w:hAnsi="Times New Roman" w:cs="Times New Roman"/>
          <w:sz w:val="20"/>
          <w:szCs w:val="20"/>
        </w:rPr>
      </w:pPr>
    </w:p>
    <w:p w14:paraId="5670D78B" w14:textId="77777777" w:rsidR="00456BC1" w:rsidRPr="00AC6524" w:rsidRDefault="00AC6524" w:rsidP="00E37161">
      <w:pPr>
        <w:spacing w:after="0" w:line="240" w:lineRule="auto"/>
        <w:jc w:val="center"/>
        <w:rPr>
          <w:rStyle w:val="Strong"/>
          <w:rFonts w:ascii="Times New Roman" w:hAnsi="Times New Roman" w:cs="Times New Roman"/>
          <w:sz w:val="20"/>
          <w:szCs w:val="20"/>
        </w:rPr>
      </w:pPr>
      <w:r w:rsidRPr="00AC6524">
        <w:rPr>
          <w:rStyle w:val="Strong"/>
          <w:rFonts w:ascii="Times New Roman" w:hAnsi="Times New Roman" w:cs="Times New Roman"/>
          <w:sz w:val="20"/>
          <w:szCs w:val="20"/>
        </w:rPr>
        <w:t>1. INTRODUCTION</w:t>
      </w:r>
    </w:p>
    <w:p w14:paraId="4209CBCF" w14:textId="77777777" w:rsidR="003475A7" w:rsidRPr="00AC6524" w:rsidRDefault="003475A7" w:rsidP="000D1CDC">
      <w:pPr>
        <w:spacing w:after="0" w:line="240" w:lineRule="auto"/>
        <w:ind w:firstLine="720"/>
        <w:jc w:val="both"/>
        <w:rPr>
          <w:rStyle w:val="Strong"/>
          <w:rFonts w:ascii="Times New Roman" w:hAnsi="Times New Roman" w:cs="Times New Roman"/>
          <w:b w:val="0"/>
          <w:sz w:val="20"/>
          <w:szCs w:val="20"/>
        </w:rPr>
      </w:pPr>
    </w:p>
    <w:p w14:paraId="0CDCA11D" w14:textId="27DD4845" w:rsidR="0093304F" w:rsidRPr="00AC6524" w:rsidRDefault="008D568F" w:rsidP="003475A7">
      <w:pPr>
        <w:spacing w:after="0" w:line="240" w:lineRule="auto"/>
        <w:ind w:firstLine="720"/>
        <w:jc w:val="both"/>
        <w:rPr>
          <w:rStyle w:val="Strong"/>
          <w:rFonts w:ascii="Times New Roman" w:hAnsi="Times New Roman" w:cs="Times New Roman"/>
          <w:b w:val="0"/>
          <w:sz w:val="20"/>
          <w:szCs w:val="20"/>
        </w:rPr>
      </w:pPr>
      <w:r w:rsidRPr="00AC6524">
        <w:rPr>
          <w:rStyle w:val="Strong"/>
          <w:rFonts w:ascii="Times New Roman" w:hAnsi="Times New Roman" w:cs="Times New Roman"/>
          <w:b w:val="0"/>
          <w:sz w:val="20"/>
          <w:szCs w:val="20"/>
        </w:rPr>
        <w:t>Agriculture is the most significant and dependable industry since it contributes raw materials and food to other businesses.</w:t>
      </w:r>
      <w:r w:rsidR="004A1F4F" w:rsidRPr="00AC6524">
        <w:rPr>
          <w:rStyle w:val="Strong"/>
          <w:rFonts w:ascii="Times New Roman" w:hAnsi="Times New Roman" w:cs="Times New Roman"/>
          <w:b w:val="0"/>
          <w:sz w:val="20"/>
          <w:szCs w:val="20"/>
        </w:rPr>
        <w:t xml:space="preserve"> The world's population is increasing along with the availability of natural resources (producing land, water, soil, etc.), so it is necessary for agriculture to develop in a way that is efficient, economically sound</w:t>
      </w:r>
      <w:r w:rsidR="00D46483" w:rsidRPr="00AC6524">
        <w:rPr>
          <w:rStyle w:val="Strong"/>
          <w:rFonts w:ascii="Times New Roman" w:hAnsi="Times New Roman" w:cs="Times New Roman"/>
          <w:b w:val="0"/>
          <w:sz w:val="20"/>
          <w:szCs w:val="20"/>
        </w:rPr>
        <w:t xml:space="preserve">, and environmentally friendly. </w:t>
      </w:r>
      <w:r w:rsidRPr="00AC6524">
        <w:rPr>
          <w:rFonts w:ascii="Times New Roman" w:hAnsi="Times New Roman" w:cs="Times New Roman"/>
          <w:sz w:val="20"/>
          <w:szCs w:val="20"/>
        </w:rPr>
        <w:t xml:space="preserve"> </w:t>
      </w:r>
      <w:r w:rsidR="007B7D20">
        <w:rPr>
          <w:rStyle w:val="Strong"/>
          <w:rFonts w:ascii="Times New Roman" w:hAnsi="Times New Roman" w:cs="Times New Roman"/>
          <w:b w:val="0"/>
          <w:sz w:val="20"/>
          <w:szCs w:val="20"/>
        </w:rPr>
        <w:t>A significant</w:t>
      </w:r>
      <w:r w:rsidR="008320AA" w:rsidRPr="00AC6524">
        <w:rPr>
          <w:rStyle w:val="Strong"/>
          <w:rFonts w:ascii="Times New Roman" w:hAnsi="Times New Roman" w:cs="Times New Roman"/>
          <w:b w:val="0"/>
          <w:sz w:val="20"/>
          <w:szCs w:val="20"/>
        </w:rPr>
        <w:t xml:space="preserve"> rise in food consumption that would be required to feed an estimated 6–9 billion people by 2050 will make these issues much worse</w:t>
      </w:r>
      <w:r w:rsidR="00972FD3" w:rsidRPr="00AC6524">
        <w:rPr>
          <w:rStyle w:val="Strong"/>
          <w:rFonts w:ascii="Times New Roman" w:hAnsi="Times New Roman" w:cs="Times New Roman"/>
          <w:b w:val="0"/>
          <w:sz w:val="20"/>
          <w:szCs w:val="20"/>
        </w:rPr>
        <w:t xml:space="preserve"> </w:t>
      </w:r>
      <w:r w:rsidR="00826F7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tifs.2011.09.004","ISSN":"09242244","author":[{"dropping-particle":"","family":"Chen","given":"Hongda","non-dropping-particle":"","parse-names":false,"suffix":""},{"dropping-particle":"","family":"Yada","given":"Rickey","non-dropping-particle":"","parse-names":false,"suffix":""}],"container-title":"Trends in Food Science &amp; Technology","id":"ITEM-1","issue":"11","issued":{"date-parts":[["2011","11"]]},"page":"585-594","title":"Nanotechnologies in agriculture: New tools for sustainable development","type":"article-journal","volume":"22"},"uris":["http://www.mendeley.com/documents/?uuid=432b0cde-968e-3819-b55a-ddc1be6bbe37"]}],"mendeley":{"formattedCitation":"[1]","plainTextFormattedCitation":"[1]","previouslyFormattedCitation":"[1]"},"properties":{"noteIndex":0},"schema":"https://github.com/citation-style-language/schema/raw/master/csl-citation.json"}</w:instrText>
      </w:r>
      <w:r w:rsidR="00826F7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w:t>
      </w:r>
      <w:r w:rsidR="00826F7B"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004A1F4F" w:rsidRPr="00AC6524">
        <w:rPr>
          <w:rStyle w:val="Strong"/>
          <w:rFonts w:ascii="Times New Roman" w:hAnsi="Times New Roman" w:cs="Times New Roman"/>
          <w:b w:val="0"/>
          <w:sz w:val="20"/>
          <w:szCs w:val="20"/>
        </w:rPr>
        <w:t xml:space="preserve">The Food and Agriculture Organization </w:t>
      </w:r>
      <w:r w:rsidR="004A1F4F" w:rsidRPr="001F0937">
        <w:rPr>
          <w:rStyle w:val="Strong"/>
          <w:rFonts w:ascii="Times New Roman" w:hAnsi="Times New Roman" w:cs="Times New Roman"/>
          <w:b w:val="0"/>
          <w:sz w:val="20"/>
          <w:szCs w:val="20"/>
        </w:rPr>
        <w:t>(FAO, 2017</w:t>
      </w:r>
      <w:r w:rsidR="004A1F4F" w:rsidRPr="00AC6524">
        <w:rPr>
          <w:rStyle w:val="Strong"/>
          <w:rFonts w:ascii="Times New Roman" w:hAnsi="Times New Roman" w:cs="Times New Roman"/>
          <w:b w:val="0"/>
          <w:sz w:val="20"/>
          <w:szCs w:val="20"/>
        </w:rPr>
        <w:t>) also projects that by 2050, there will be 10 billion people on the planet, which would result in a 50% increase in global food demand, particularly in developing nations.</w:t>
      </w:r>
      <w:r w:rsidR="00AA39C2" w:rsidRPr="00AC6524">
        <w:rPr>
          <w:rStyle w:val="Strong"/>
          <w:rFonts w:ascii="Times New Roman" w:hAnsi="Times New Roman" w:cs="Times New Roman"/>
          <w:b w:val="0"/>
          <w:sz w:val="20"/>
          <w:szCs w:val="20"/>
        </w:rPr>
        <w:t xml:space="preserve"> Economic expansion has a noticeable impact on agricultural nutrient balances, and because of this assumption, emerging countries should place a high priority on improving soil fertility </w:t>
      </w:r>
      <w:r w:rsidR="009839BF"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cosust.2014.07.002","ISSN":"18773435","author":[{"dropping-particle":"","family":"Campbell","given":"Bruce M.","non-dropping-particle":"","parse-names":false,"suffix":""},{"dropping-particle":"","family":"Thornton","given":"Philip","non-dropping-particle":"","parse-names":false,"suffix":""},{"dropping-particle":"","family":"Zougmoré","given":"Robert","non-dropping-particle":"","parse-names":false,"suffix":""},{"dropping-particle":"","family":"Asten","given":"Piet","non-dropping-particle":"van","parse-names":false,"suffix":""},{"dropping-particle":"","family":"Lipper","given":"Leslie","non-dropping-particle":"","parse-names":false,"suffix":""}],"container-title":"Current Opinion in Environmental Sustainability","id":"ITEM-1","issued":{"date-parts":[["2014","10"]]},"page":"39-43","title":"Sustainable intensification: What is its role in climate smart agriculture?","type":"article-journal","volume":"8"},"uris":["http://www.mendeley.com/documents/?uuid=e7430939-1c3f-3f0c-9d09-4a274a65bbc8"]}],"mendeley":{"formattedCitation":"[2]","plainTextFormattedCitation":"[2]","previouslyFormattedCitation":"[2]"},"properties":{"noteIndex":0},"schema":"https://github.com/citation-style-language/schema/raw/master/csl-citation.json"}</w:instrText>
      </w:r>
      <w:r w:rsidR="009839BF"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w:t>
      </w:r>
      <w:r w:rsidR="009839BF" w:rsidRPr="00AC6524">
        <w:rPr>
          <w:rStyle w:val="Strong"/>
          <w:rFonts w:ascii="Times New Roman" w:hAnsi="Times New Roman" w:cs="Times New Roman"/>
          <w:b w:val="0"/>
          <w:sz w:val="20"/>
          <w:szCs w:val="20"/>
        </w:rPr>
        <w:fldChar w:fldCharType="end"/>
      </w:r>
      <w:r w:rsidR="00EF1647" w:rsidRPr="00AC6524">
        <w:rPr>
          <w:rStyle w:val="Strong"/>
          <w:rFonts w:ascii="Times New Roman" w:hAnsi="Times New Roman" w:cs="Times New Roman"/>
          <w:b w:val="0"/>
          <w:sz w:val="20"/>
          <w:szCs w:val="20"/>
        </w:rPr>
        <w:t xml:space="preserve"> </w:t>
      </w:r>
      <w:r w:rsidR="00EF1647"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sidR="00EF1647"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3]</w:t>
      </w:r>
      <w:r w:rsidR="00EF1647"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r w:rsidR="00E338FB" w:rsidRPr="00AC6524">
        <w:rPr>
          <w:rStyle w:val="Strong"/>
          <w:rFonts w:ascii="Times New Roman" w:hAnsi="Times New Roman" w:cs="Times New Roman"/>
          <w:b w:val="0"/>
          <w:sz w:val="20"/>
          <w:szCs w:val="20"/>
        </w:rPr>
        <w:t xml:space="preserve"> </w:t>
      </w:r>
      <w:r w:rsidR="00AA39C2" w:rsidRPr="00AC6524">
        <w:rPr>
          <w:rStyle w:val="Strong"/>
          <w:rFonts w:ascii="Times New Roman" w:hAnsi="Times New Roman" w:cs="Times New Roman"/>
          <w:b w:val="0"/>
          <w:sz w:val="20"/>
          <w:szCs w:val="20"/>
        </w:rPr>
        <w:t>The growth of agriculture is a necessary phenomenon for eliminating hunger and poverty, which must be eradicated from the current condition.</w:t>
      </w:r>
      <w:r w:rsidR="000D1CDC" w:rsidRPr="00AC6524">
        <w:rPr>
          <w:rStyle w:val="Strong"/>
          <w:rFonts w:ascii="Times New Roman" w:hAnsi="Times New Roman" w:cs="Times New Roman"/>
          <w:b w:val="0"/>
          <w:sz w:val="20"/>
          <w:szCs w:val="20"/>
        </w:rPr>
        <w:t xml:space="preserve"> </w:t>
      </w:r>
      <w:r w:rsidR="004A1F4F" w:rsidRPr="00AC6524">
        <w:rPr>
          <w:rStyle w:val="Strong"/>
          <w:rFonts w:ascii="Times New Roman" w:hAnsi="Times New Roman" w:cs="Times New Roman"/>
          <w:b w:val="0"/>
          <w:sz w:val="20"/>
          <w:szCs w:val="20"/>
        </w:rPr>
        <w:t xml:space="preserve">Agriculture production must become more economically viable, environmentally sustainable, and productive due to the depletion of natural resources and the rise in global population. A significant number of potentially dangerous risks are posing challenges to the agricultural systems around the world. </w:t>
      </w:r>
      <w:r w:rsidR="00B4558A" w:rsidRPr="00AC6524">
        <w:rPr>
          <w:rStyle w:val="Strong"/>
          <w:rFonts w:ascii="Times New Roman" w:hAnsi="Times New Roman" w:cs="Times New Roman"/>
          <w:b w:val="0"/>
          <w:sz w:val="20"/>
          <w:szCs w:val="20"/>
        </w:rPr>
        <w:t xml:space="preserve">Diverse synthetic agrochemicals such as </w:t>
      </w:r>
      <w:r w:rsidR="007B7D20">
        <w:rPr>
          <w:rStyle w:val="Strong"/>
          <w:rFonts w:ascii="Times New Roman" w:hAnsi="Times New Roman" w:cs="Times New Roman"/>
          <w:b w:val="0"/>
          <w:sz w:val="20"/>
          <w:szCs w:val="20"/>
        </w:rPr>
        <w:t xml:space="preserve">pesticides ( viz., </w:t>
      </w:r>
      <w:r w:rsidR="00B4558A" w:rsidRPr="00AC6524">
        <w:rPr>
          <w:rStyle w:val="Strong"/>
          <w:rFonts w:ascii="Times New Roman" w:hAnsi="Times New Roman" w:cs="Times New Roman"/>
          <w:b w:val="0"/>
          <w:sz w:val="20"/>
          <w:szCs w:val="20"/>
        </w:rPr>
        <w:t>herbicides, insect</w:t>
      </w:r>
      <w:r w:rsidR="007B7D20">
        <w:rPr>
          <w:rStyle w:val="Strong"/>
          <w:rFonts w:ascii="Times New Roman" w:hAnsi="Times New Roman" w:cs="Times New Roman"/>
          <w:b w:val="0"/>
          <w:sz w:val="20"/>
          <w:szCs w:val="20"/>
        </w:rPr>
        <w:t>icides, fungicides), and fertiliz</w:t>
      </w:r>
      <w:r w:rsidR="00B4558A" w:rsidRPr="00AC6524">
        <w:rPr>
          <w:rStyle w:val="Strong"/>
          <w:rFonts w:ascii="Times New Roman" w:hAnsi="Times New Roman" w:cs="Times New Roman"/>
          <w:b w:val="0"/>
          <w:sz w:val="20"/>
          <w:szCs w:val="20"/>
        </w:rPr>
        <w:t xml:space="preserve">ers have been created and utilised to boost agricultural </w:t>
      </w:r>
      <w:r w:rsidR="007B7D20">
        <w:rPr>
          <w:rStyle w:val="Strong"/>
          <w:rFonts w:ascii="Times New Roman" w:hAnsi="Times New Roman" w:cs="Times New Roman"/>
          <w:b w:val="0"/>
          <w:sz w:val="20"/>
          <w:szCs w:val="20"/>
        </w:rPr>
        <w:t xml:space="preserve">crop </w:t>
      </w:r>
      <w:r w:rsidR="00B4558A" w:rsidRPr="00AC6524">
        <w:rPr>
          <w:rStyle w:val="Strong"/>
          <w:rFonts w:ascii="Times New Roman" w:hAnsi="Times New Roman" w:cs="Times New Roman"/>
          <w:b w:val="0"/>
          <w:sz w:val="20"/>
          <w:szCs w:val="20"/>
        </w:rPr>
        <w:t xml:space="preserve">yields in order to solve these problems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86/s11671-021-03612-0","ISSN":"1556276X","abstract":"Conventional agriculture solely depends upon highly chemical compounds that have negatively ill-affected the health of every living being and the entire ecosystem. Thus, the smart delivery of desired components in a sustainable manner to crop plants is the primary need to maintain soil health in the upcoming years. The premature loss of growth-promoting ingredients and their extended degradation in the soil increases the demand for reliable novel techniques. In this regard, nanotechnology has offered to revolutionize the agrotechnological area that has the imminent potential over conventional agriculture and helps to reform resilient cropping systems withholding prominent food security for the ever-growing world population. Further, in-depth investigation on plant-nanoparticles interactions creates new avenues toward crop improvement via enhanced crop yield, disease resistance, and efficient nutrient utilization. The incorporation of nanomaterial with smart agrochemical activities and establishing a new framework relevant to enhance efficacy ultimately help to address the social acceptance, potential hazards, and management issues in the future. Here, we highlight the role of nanomaterial or nanocomposite as a sustainable as well stable alternative in crop protection and production. Additionally, the information on the controlled released system, role in interaction with soil and microbiome, the promising role of nanocomposite as nanopesticide, nanoherbicide, nanofertilizer, and their limitations in agrochemical activities are discussed in the present review. [Figure not available: see fulltext.]","author":[{"dropping-particle":"","family":"Kumar","given":"Antul","non-dropping-particle":"","parse-names":false,"suffix":""},{"dropping-particle":"","family":"Choudhary","given":"Anuj","non-dropping-particle":"","parse-names":false,"suffix":""},{"dropping-particle":"","family":"Kaur","given":"Harmanjot","non-dropping-particle":"","parse-names":false,"suffix":""},{"dropping-particle":"","family":"Mehta","given":"Sahil","non-dropping-particle":"","parse-names":false,"suffix":""},{"dropping-particle":"","family":"Husen","given":"Azamal","non-dropping-particle":"","parse-names":false,"suffix":""}],"container-title":"Nanoscale Research Letters","id":"ITEM-1","issue":"1","issued":{"date-parts":[["2021"]]},"publisher":"Springer","title":"Smart nanomaterial and nanocomposite with advanced agrochemical activities","type":"article","volume":"16"},"uris":["http://www.mendeley.com/documents/?uuid=94d87ee5-d019-3cf6-8e9d-d4d1196115c8"]}],"mendeley":{"formattedCitation":"[4]","plainTextFormattedCitation":"[4]","previouslyFormattedCitation":"[4]"},"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4]</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r w:rsidR="003475A7" w:rsidRPr="00AC6524">
        <w:rPr>
          <w:rStyle w:val="Strong"/>
          <w:rFonts w:ascii="Times New Roman" w:hAnsi="Times New Roman" w:cs="Times New Roman"/>
          <w:b w:val="0"/>
          <w:sz w:val="20"/>
          <w:szCs w:val="20"/>
        </w:rPr>
        <w:t xml:space="preserve"> </w:t>
      </w:r>
      <w:r w:rsidR="00B4558A" w:rsidRPr="00AC6524">
        <w:rPr>
          <w:rStyle w:val="Strong"/>
          <w:rFonts w:ascii="Times New Roman" w:hAnsi="Times New Roman" w:cs="Times New Roman"/>
          <w:b w:val="0"/>
          <w:sz w:val="20"/>
          <w:szCs w:val="20"/>
        </w:rPr>
        <w:t xml:space="preserve">The global agriculture industry is confronted with </w:t>
      </w:r>
      <w:r w:rsidR="004A1F4F" w:rsidRPr="00AC6524">
        <w:rPr>
          <w:rStyle w:val="Strong"/>
          <w:rFonts w:ascii="Times New Roman" w:hAnsi="Times New Roman" w:cs="Times New Roman"/>
          <w:b w:val="0"/>
          <w:sz w:val="20"/>
          <w:szCs w:val="20"/>
        </w:rPr>
        <w:t xml:space="preserve">a number of difficulties, including unexpected climate change, </w:t>
      </w:r>
      <w:r w:rsidR="00B4558A" w:rsidRPr="00AC6524">
        <w:rPr>
          <w:rStyle w:val="Strong"/>
          <w:rFonts w:ascii="Times New Roman" w:hAnsi="Times New Roman" w:cs="Times New Roman"/>
          <w:b w:val="0"/>
          <w:sz w:val="20"/>
          <w:szCs w:val="20"/>
        </w:rPr>
        <w:t xml:space="preserve">urbanisation, the sustainable use of natural resources, </w:t>
      </w:r>
      <w:r w:rsidR="004A1F4F" w:rsidRPr="00AC6524">
        <w:rPr>
          <w:rStyle w:val="Strong"/>
          <w:rFonts w:ascii="Times New Roman" w:hAnsi="Times New Roman" w:cs="Times New Roman"/>
          <w:b w:val="0"/>
          <w:sz w:val="20"/>
          <w:szCs w:val="20"/>
        </w:rPr>
        <w:t xml:space="preserve">soil pollution by dangerous environmental pollutants like fertilisers and pesticides, and significantly increased food demand due to a growing worldwide population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80/09670874.2012.724468","ISSN":"0967-0874","author":[{"dropping-particle":"","family":"Pouratashi","given":"Mahtab","non-dropping-particle":"","parse-names":false,"suffix":""},{"dropping-particle":"","family":"Iravani","given":"Hooshang","non-dropping-particle":"","parse-names":false,"suffix":""}],"container-title":"International Journal of Pest Management","id":"ITEM-1","issue":"4","issued":{"date-parts":[["2012","10"]]},"page":"347-353","title":"Farmers’ knowledge of integrated pest management and learning style preferences: Implications for information delivery","type":"article-journal","volume":"58"},"uris":["http://www.mendeley.com/documents/?uuid=9674ad1b-ae8e-393e-9abb-cca6ecbe721c"]}],"mendeley":{"formattedCitation":"[5]","plainTextFormattedCitation":"[5]","previouslyFormattedCitation":"[5]"},"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5]</w:t>
      </w:r>
      <w:r w:rsidR="00EF270A" w:rsidRPr="00AC6524">
        <w:rPr>
          <w:rStyle w:val="Strong"/>
          <w:rFonts w:ascii="Times New Roman" w:hAnsi="Times New Roman" w:cs="Times New Roman"/>
          <w:b w:val="0"/>
          <w:sz w:val="20"/>
          <w:szCs w:val="20"/>
        </w:rPr>
        <w:fldChar w:fldCharType="end"/>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6]</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r w:rsidR="004A1F4F" w:rsidRPr="00AC6524">
        <w:rPr>
          <w:rStyle w:val="Strong"/>
          <w:rFonts w:ascii="Times New Roman" w:hAnsi="Times New Roman" w:cs="Times New Roman"/>
          <w:b w:val="0"/>
          <w:sz w:val="20"/>
          <w:szCs w:val="20"/>
        </w:rPr>
        <w:t xml:space="preserve"> </w:t>
      </w:r>
      <w:r w:rsidR="00B4558A" w:rsidRPr="00AC6524">
        <w:rPr>
          <w:rStyle w:val="Strong"/>
          <w:rFonts w:ascii="Times New Roman" w:hAnsi="Times New Roman" w:cs="Times New Roman"/>
          <w:b w:val="0"/>
          <w:sz w:val="20"/>
          <w:szCs w:val="20"/>
        </w:rPr>
        <w:t xml:space="preserve"> </w:t>
      </w:r>
    </w:p>
    <w:p w14:paraId="071D9202" w14:textId="0984744E" w:rsidR="003F0BE6" w:rsidRPr="00AC6524" w:rsidRDefault="004A1F4F" w:rsidP="000D1CDC">
      <w:pPr>
        <w:spacing w:after="0" w:line="240" w:lineRule="auto"/>
        <w:jc w:val="both"/>
        <w:rPr>
          <w:rStyle w:val="Strong"/>
          <w:rFonts w:ascii="Times New Roman" w:hAnsi="Times New Roman" w:cs="Times New Roman"/>
          <w:b w:val="0"/>
          <w:sz w:val="20"/>
          <w:szCs w:val="20"/>
        </w:rPr>
      </w:pPr>
      <w:r w:rsidRPr="00AC6524">
        <w:rPr>
          <w:rStyle w:val="Strong"/>
          <w:rFonts w:ascii="Times New Roman" w:hAnsi="Times New Roman" w:cs="Times New Roman"/>
          <w:b w:val="0"/>
          <w:sz w:val="20"/>
          <w:szCs w:val="20"/>
        </w:rPr>
        <w:cr/>
      </w:r>
      <w:r w:rsidR="00AA39C2" w:rsidRPr="00AC6524">
        <w:rPr>
          <w:rStyle w:val="Strong"/>
          <w:rFonts w:ascii="Times New Roman" w:hAnsi="Times New Roman" w:cs="Times New Roman"/>
          <w:b w:val="0"/>
          <w:sz w:val="20"/>
          <w:szCs w:val="20"/>
        </w:rPr>
        <w:t xml:space="preserve"> </w:t>
      </w:r>
      <w:r w:rsidR="000D1CDC" w:rsidRPr="00AC6524">
        <w:rPr>
          <w:rStyle w:val="Strong"/>
          <w:rFonts w:ascii="Times New Roman" w:hAnsi="Times New Roman" w:cs="Times New Roman"/>
          <w:b w:val="0"/>
          <w:sz w:val="20"/>
          <w:szCs w:val="20"/>
        </w:rPr>
        <w:tab/>
      </w:r>
      <w:r w:rsidR="00AA39C2" w:rsidRPr="00AC6524">
        <w:rPr>
          <w:rStyle w:val="Strong"/>
          <w:rFonts w:ascii="Times New Roman" w:hAnsi="Times New Roman" w:cs="Times New Roman"/>
          <w:b w:val="0"/>
          <w:sz w:val="20"/>
          <w:szCs w:val="20"/>
        </w:rPr>
        <w:t>Nanotechno</w:t>
      </w:r>
      <w:r w:rsidR="002F6B50" w:rsidRPr="00AC6524">
        <w:rPr>
          <w:rStyle w:val="Strong"/>
          <w:rFonts w:ascii="Times New Roman" w:hAnsi="Times New Roman" w:cs="Times New Roman"/>
          <w:b w:val="0"/>
          <w:sz w:val="20"/>
          <w:szCs w:val="20"/>
        </w:rPr>
        <w:t xml:space="preserve">logy, </w:t>
      </w:r>
      <w:r w:rsidR="001459DF" w:rsidRPr="00AC6524">
        <w:rPr>
          <w:rStyle w:val="Strong"/>
          <w:rFonts w:ascii="Times New Roman" w:hAnsi="Times New Roman" w:cs="Times New Roman"/>
          <w:b w:val="0"/>
          <w:sz w:val="20"/>
          <w:szCs w:val="20"/>
        </w:rPr>
        <w:t>a</w:t>
      </w:r>
      <w:r w:rsidR="00AA39C2" w:rsidRPr="00AC6524">
        <w:rPr>
          <w:rStyle w:val="Strong"/>
          <w:rFonts w:ascii="Times New Roman" w:hAnsi="Times New Roman" w:cs="Times New Roman"/>
          <w:b w:val="0"/>
          <w:sz w:val="20"/>
          <w:szCs w:val="20"/>
        </w:rPr>
        <w:t xml:space="preserve"> </w:t>
      </w:r>
      <w:r w:rsidR="001459DF" w:rsidRPr="00AC6524">
        <w:rPr>
          <w:rStyle w:val="Strong"/>
          <w:rFonts w:ascii="Times New Roman" w:hAnsi="Times New Roman" w:cs="Times New Roman"/>
          <w:b w:val="0"/>
          <w:sz w:val="20"/>
          <w:szCs w:val="20"/>
        </w:rPr>
        <w:t>smart</w:t>
      </w:r>
      <w:r w:rsidR="002F6B50" w:rsidRPr="00AC6524">
        <w:rPr>
          <w:rStyle w:val="Strong"/>
          <w:rFonts w:ascii="Times New Roman" w:hAnsi="Times New Roman" w:cs="Times New Roman"/>
          <w:b w:val="0"/>
          <w:sz w:val="20"/>
          <w:szCs w:val="20"/>
        </w:rPr>
        <w:t xml:space="preserve"> and innovative way</w:t>
      </w:r>
      <w:r w:rsidR="00AA39C2" w:rsidRPr="00AC6524">
        <w:rPr>
          <w:rStyle w:val="Strong"/>
          <w:rFonts w:ascii="Times New Roman" w:hAnsi="Times New Roman" w:cs="Times New Roman"/>
          <w:b w:val="0"/>
          <w:sz w:val="20"/>
          <w:szCs w:val="20"/>
        </w:rPr>
        <w:t xml:space="preserve"> can significantly speed up the sustainable expansion of agriculture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07/978-981-32-9370-0_6","ISBN":"9789813293700","abstract":"The use of bio-based nanoparticles is getting importance due to their ecofriendly and economic nature. Bio-based nanoparticles mainly synthesized from bottom-up approach and mother protein, secondary metabolite, extract, etc. act as stabilizing and capping agent. It helps to synthesize more stable and uniform nanoparticles as compared to chemical methods. High catalytic activity, more surface area, ion exchange capacity, fluorescence activity, and presence in different dimension such as metals, ceramics, and magnetic form allowed use of nanoparticles and their formulation in the field of agriculture such as soil nutrients, crop protectants, environment cleanup, contaminant detection, and reduction of post-harvest losses. Further, nano formulation approaches for controlled delivery of pesticides, nutrients, genetic materials, and growth stimulator can act as an another boon in the agriculture sector.","author":[{"dropping-particle":"","family":"Khandelwal","given":"Ashish","non-dropping-particle":"","parse-names":false,"suffix":""},{"dropping-particle":"","family":"Joshi","given":"Ritika","non-dropping-particle":"","parse-names":false,"suffix":""},{"dropping-particle":"","family":"Mukherjee","given":"Poulomi","non-dropping-particle":"","parse-names":false,"suffix":""},{"dropping-particle":"","family":"Singh","given":"S. D.","non-dropping-particle":"","parse-names":false,"suffix":""},{"dropping-particle":"","family":"Shrivastava","given":"Manoj","non-dropping-particle":"","parse-names":false,"suffix":""}],"container-title":"Nanotechnology for Agriculture: Advances for Sustainable Agriculture","id":"ITEM-1","issued":{"date-parts":[["2019","1","1"]]},"page":"89-100","publisher":"Springer Singapore","title":"Use of bio-based nanoparticles in agriculture","type":"chapter"},"uris":["http://www.mendeley.com/documents/?uuid=c3d5ba86-666f-3957-80b4-8b7764c2b3ff"]}],"mendeley":{"formattedCitation":"[7]","plainTextFormattedCitation":"[7]","previouslyFormattedCitation":"[7]"},"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7]</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r w:rsidR="00AA39C2" w:rsidRPr="00AC6524">
        <w:rPr>
          <w:rStyle w:val="Strong"/>
          <w:rFonts w:ascii="Times New Roman" w:hAnsi="Times New Roman" w:cs="Times New Roman"/>
          <w:b w:val="0"/>
          <w:sz w:val="20"/>
          <w:szCs w:val="20"/>
        </w:rPr>
        <w:t xml:space="preserve"> Recent studies have demonstrated the </w:t>
      </w:r>
      <w:r w:rsidR="007B7D20" w:rsidRPr="00AC6524">
        <w:rPr>
          <w:rStyle w:val="Strong"/>
          <w:rFonts w:ascii="Times New Roman" w:hAnsi="Times New Roman" w:cs="Times New Roman"/>
          <w:b w:val="0"/>
          <w:sz w:val="20"/>
          <w:szCs w:val="20"/>
        </w:rPr>
        <w:t>encouraging</w:t>
      </w:r>
      <w:r w:rsidR="00AA39C2" w:rsidRPr="00AC6524">
        <w:rPr>
          <w:rStyle w:val="Strong"/>
          <w:rFonts w:ascii="Times New Roman" w:hAnsi="Times New Roman" w:cs="Times New Roman"/>
          <w:b w:val="0"/>
          <w:sz w:val="20"/>
          <w:szCs w:val="20"/>
        </w:rPr>
        <w:t xml:space="preserve"> potential of nanotechnology to advance the agricultural industry by enhancing the efficacy of agricultural </w:t>
      </w:r>
      <w:r w:rsidR="007B7D20" w:rsidRPr="00AC6524">
        <w:rPr>
          <w:rStyle w:val="Strong"/>
          <w:rFonts w:ascii="Times New Roman" w:hAnsi="Times New Roman" w:cs="Times New Roman"/>
          <w:b w:val="0"/>
          <w:sz w:val="20"/>
          <w:szCs w:val="20"/>
        </w:rPr>
        <w:t>efforts</w:t>
      </w:r>
      <w:r w:rsidR="00AA39C2" w:rsidRPr="00AC6524">
        <w:rPr>
          <w:rStyle w:val="Strong"/>
          <w:rFonts w:ascii="Times New Roman" w:hAnsi="Times New Roman" w:cs="Times New Roman"/>
          <w:b w:val="0"/>
          <w:sz w:val="20"/>
          <w:szCs w:val="20"/>
        </w:rPr>
        <w:t xml:space="preserve"> and providing remedies for issues relating to agriculture and the environment to increase food productivity and security. Because of this, research into using nanotechnology in agriculture has received a lot of interest recently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38/s41565-019-0439-5","ISSN":"1748-3387","author":[{"dropping-particle":"","family":"Kah","given":"Melanie","non-dropping-particle":"","parse-names":false,"suffix":""},{"dropping-particle":"","family":"Tufenkji","given":"Nathalie","non-dropping-particle":"","parse-names":false,"suffix":""},{"dropping-particle":"","family":"White","given":"Jason C.","non-dropping-particle":"","parse-names":false,"suffix":""}],"container-title":"Nature Nanotechnology","id":"ITEM-1","issue":"6","issued":{"date-parts":[["2019","6","5"]]},"page":"532-540","title":"Nano-enabled strategies to enhance crop nutrition and protection","type":"article-journal","volume":"14"},"uris":["http://www.mendeley.com/documents/?uuid=610e6236-ef2d-3812-88c9-20041f31801e"]}],"mendeley":{"formattedCitation":"[8]","plainTextFormattedCitation":"[8]","previouslyFormattedCitation":"[8]"},"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8]</w:t>
      </w:r>
      <w:r w:rsidR="00EF270A" w:rsidRPr="00AC6524">
        <w:rPr>
          <w:rStyle w:val="Strong"/>
          <w:rFonts w:ascii="Times New Roman" w:hAnsi="Times New Roman" w:cs="Times New Roman"/>
          <w:b w:val="0"/>
          <w:sz w:val="20"/>
          <w:szCs w:val="20"/>
        </w:rPr>
        <w:fldChar w:fldCharType="end"/>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scitotenv.2020.137778","ISSN":"18791026","PMID":"32179352","abstract":"Nanotechnology has shown promising potential to promote sustainable agriculture. This article reviews the recent developments on applications of nanotechnology in agriculture including crop production and protection with emphasis on nanofertilizers, nanopesticides, nanobiosensors and nano-enabled remediation strategies for contaminated soils. Nanomaterials play an important role regarding the fate, mobility and toxicity of soil pollutants and are essential part of different biotic and abiotic remediation strategies. Efficiency and fate of nanomaterials is strongly dictated by their properties and interactions with soil constituents which is also critically discussed in this review. Investigations into the remediation applications and fate of nanoparticles in soil remain scarce and are mostly limited to laboratory studies. Once entered in the soil system, nanomaterials may affect the soil quality and plant growth which is discussed in context of their effects on nutrient release in target soils, soil biota, soil organic matter and plant morphological and physiological responses. The mechanisms involved in uptake and translocation of nanomaterials within plants and associated defense mechanisms have also been discussed. Future research directions have been identified to promote the research into sustainable development of nano-enabled agriculture.","author":[{"dropping-particle":"","family":"Usman","given":"Muhammad","non-dropping-particle":"","parse-names":false,"suffix":""},{"dropping-particle":"","family":"Farooq","given":"Muhammad","non-dropping-particle":"","parse-names":false,"suffix":""},{"dropping-particle":"","family":"Wakeel","given":"Abdul","non-dropping-particle":"","parse-names":false,"suffix":""},{"dropping-particle":"","family":"Nawaz","given":"Ahmad","non-dropping-particle":"","parse-names":false,"suffix":""},{"dropping-particle":"","family":"Cheema","given":"Sardar Alam","non-dropping-particle":"","parse-names":false,"suffix":""},{"dropping-particle":"","family":"Rehman","given":"Hafeez ur","non-dropping-particle":"","parse-names":false,"suffix":""},{"dropping-particle":"","family":"Ashraf","given":"Imran","non-dropping-particle":"","parse-names":false,"suffix":""},{"dropping-particle":"","family":"Sanaullah","given":"Muhammad","non-dropping-particle":"","parse-names":false,"suffix":""}],"container-title":"Science of the Total Environment","id":"ITEM-1","issued":{"date-parts":[["2020","6","15"]]},"publisher":"Elsevier B.V.","title":"Nanotechnology in agriculture: Current status, challenges and future opportunities","type":"article","volume":"721"},"uris":["http://www.mendeley.com/documents/?uuid=b6fc3b1c-3fc3-3791-95df-31bd3198c7ff"]}],"mendeley":{"formattedCitation":"[9]","plainTextFormattedCitation":"[9]","previouslyFormattedCitation":"[9]"},"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9]</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00E338FB" w:rsidRPr="00AC6524">
        <w:rPr>
          <w:rStyle w:val="Strong"/>
          <w:rFonts w:ascii="Times New Roman" w:hAnsi="Times New Roman" w:cs="Times New Roman"/>
          <w:b w:val="0"/>
          <w:sz w:val="20"/>
          <w:szCs w:val="20"/>
        </w:rPr>
        <w:t>The nanotechnology applied to plants</w:t>
      </w:r>
      <w:r w:rsidR="002F6B50" w:rsidRPr="00AC6524">
        <w:rPr>
          <w:rStyle w:val="Strong"/>
          <w:rFonts w:ascii="Times New Roman" w:hAnsi="Times New Roman" w:cs="Times New Roman"/>
          <w:b w:val="0"/>
          <w:sz w:val="20"/>
          <w:szCs w:val="20"/>
        </w:rPr>
        <w:t xml:space="preserve"> termed as “</w:t>
      </w:r>
      <w:proofErr w:type="spellStart"/>
      <w:r w:rsidR="002F6B50" w:rsidRPr="00AC6524">
        <w:rPr>
          <w:rStyle w:val="Strong"/>
          <w:rFonts w:ascii="Times New Roman" w:hAnsi="Times New Roman" w:cs="Times New Roman"/>
          <w:b w:val="0"/>
          <w:sz w:val="20"/>
          <w:szCs w:val="20"/>
        </w:rPr>
        <w:t>phytonanotechnology</w:t>
      </w:r>
      <w:proofErr w:type="spellEnd"/>
      <w:r w:rsidR="002F6B50" w:rsidRPr="00AC6524">
        <w:rPr>
          <w:rStyle w:val="Strong"/>
          <w:rFonts w:ascii="Times New Roman" w:hAnsi="Times New Roman" w:cs="Times New Roman"/>
          <w:b w:val="0"/>
          <w:sz w:val="20"/>
          <w:szCs w:val="20"/>
        </w:rPr>
        <w:t>,”</w:t>
      </w:r>
      <w:r w:rsidR="00E338FB" w:rsidRPr="00AC6524">
        <w:rPr>
          <w:rStyle w:val="Strong"/>
          <w:rFonts w:ascii="Times New Roman" w:hAnsi="Times New Roman" w:cs="Times New Roman"/>
          <w:b w:val="0"/>
          <w:sz w:val="20"/>
          <w:szCs w:val="20"/>
        </w:rPr>
        <w:t>, is crucial for preserving sustainable agriculture and food production</w:t>
      </w:r>
      <w:r w:rsidR="00EF270A" w:rsidRPr="00AC6524">
        <w:rPr>
          <w:rStyle w:val="Strong"/>
          <w:rFonts w:ascii="Times New Roman" w:hAnsi="Times New Roman" w:cs="Times New Roman"/>
          <w:b w:val="0"/>
          <w:sz w:val="20"/>
          <w:szCs w:val="20"/>
        </w:rPr>
        <w:t xml:space="preserve">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tplants.2016.04.005","ISSN":"13601385","author":[{"dropping-particle":"","family":"Wang","given":"Peng","non-dropping-particle":"","parse-names":false,"suffix":""},{"dropping-particle":"","family":"Lombi","given":"Enzo","non-dropping-particle":"","parse-names":false,"suffix":""},{"dropping-particle":"","family":"Zhao","given":"Fang-Jie","non-dropping-particle":"","parse-names":false,"suffix":""},{"dropping-particle":"","family":"Kopittke","given":"Peter M.","non-dropping-particle":"","parse-names":false,"suffix":""}],"container-title":"Trends in Plant Science","id":"ITEM-1","issue":"8","issued":{"date-parts":[["2016","8"]]},"page":"699-712","title":"Nanotechnology: A New Opportunity in Plant Sciences","type":"article-journal","volume":"21"},"uris":["http://www.mendeley.com/documents/?uuid=44d121e8-45bb-3e8c-b7c6-2e9a9aabd9a4"]}],"mendeley":{"formattedCitation":"[10]","plainTextFormattedCitation":"[10]","previouslyFormattedCitation":"[10]"},"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0]</w:t>
      </w:r>
      <w:r w:rsidR="00EF270A" w:rsidRPr="00AC6524">
        <w:rPr>
          <w:rStyle w:val="Strong"/>
          <w:rFonts w:ascii="Times New Roman" w:hAnsi="Times New Roman" w:cs="Times New Roman"/>
          <w:b w:val="0"/>
          <w:sz w:val="20"/>
          <w:szCs w:val="20"/>
        </w:rPr>
        <w:fldChar w:fldCharType="end"/>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impact.2020.100232","ISSN":"24520748","author":[{"dropping-particle":"","family":"Acharya","given":"Amitabha","non-dropping-particle":"","parse-names":false,"suffix":""},{"dropping-particle":"","family":"Pal","given":"Probir Kumar","non-dropping-particle":"","parse-names":false,"suffix":""}],"container-title":"NanoImpact","id":"ITEM-1","issued":{"date-parts":[["2020","7"]]},"page":"100232","title":"Agriculture nanotechnology: Translating research outcome to field applications by influencing environmental sustainability","type":"article-journal","volume":"19"},"uris":["http://www.mendeley.com/documents/?uuid=341c0b6d-9ea2-3ec5-95a3-7d96d275735e"]}],"mendeley":{"formattedCitation":"[11]","plainTextFormattedCitation":"[11]","previouslyFormattedCitation":"[11]"},"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1]</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r w:rsidR="003475A7" w:rsidRPr="00AC6524">
        <w:rPr>
          <w:rStyle w:val="Strong"/>
          <w:rFonts w:ascii="Times New Roman" w:hAnsi="Times New Roman" w:cs="Times New Roman"/>
          <w:b w:val="0"/>
          <w:sz w:val="20"/>
          <w:szCs w:val="20"/>
        </w:rPr>
        <w:t xml:space="preserve"> </w:t>
      </w:r>
      <w:r w:rsidR="003F0BE6" w:rsidRPr="00AC6524">
        <w:rPr>
          <w:rStyle w:val="Strong"/>
          <w:rFonts w:ascii="Times New Roman" w:hAnsi="Times New Roman" w:cs="Times New Roman"/>
          <w:b w:val="0"/>
          <w:sz w:val="20"/>
          <w:szCs w:val="20"/>
        </w:rPr>
        <w:t>The development of various nanomaterials in agriculture regulates the pace of nutrient depletion</w:t>
      </w:r>
      <w:r w:rsidR="007B7D20">
        <w:rPr>
          <w:rStyle w:val="Strong"/>
          <w:rFonts w:ascii="Times New Roman" w:hAnsi="Times New Roman" w:cs="Times New Roman"/>
          <w:b w:val="0"/>
          <w:sz w:val="20"/>
          <w:szCs w:val="20"/>
        </w:rPr>
        <w:t xml:space="preserve"> rate </w:t>
      </w:r>
      <w:r w:rsidR="003F0BE6" w:rsidRPr="00AC6524">
        <w:rPr>
          <w:rStyle w:val="Strong"/>
          <w:rFonts w:ascii="Times New Roman" w:hAnsi="Times New Roman" w:cs="Times New Roman"/>
          <w:b w:val="0"/>
          <w:sz w:val="20"/>
          <w:szCs w:val="20"/>
        </w:rPr>
        <w:t xml:space="preserve">, yield </w:t>
      </w:r>
      <w:r w:rsidR="00C43E41">
        <w:rPr>
          <w:rStyle w:val="Strong"/>
          <w:rFonts w:ascii="Times New Roman" w:hAnsi="Times New Roman" w:cs="Times New Roman"/>
          <w:b w:val="0"/>
          <w:sz w:val="20"/>
          <w:szCs w:val="20"/>
        </w:rPr>
        <w:t>reduction</w:t>
      </w:r>
      <w:r w:rsidR="003F0BE6" w:rsidRPr="00AC6524">
        <w:rPr>
          <w:rStyle w:val="Strong"/>
          <w:rFonts w:ascii="Times New Roman" w:hAnsi="Times New Roman" w:cs="Times New Roman"/>
          <w:b w:val="0"/>
          <w:sz w:val="20"/>
          <w:szCs w:val="20"/>
        </w:rPr>
        <w:t xml:space="preserve">, cost of crop inputs, production, and post-harvest loss minimization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6]</w:t>
      </w:r>
      <w:r w:rsidR="00EF270A" w:rsidRPr="00AC6524">
        <w:rPr>
          <w:rStyle w:val="Strong"/>
          <w:rFonts w:ascii="Times New Roman" w:hAnsi="Times New Roman" w:cs="Times New Roman"/>
          <w:b w:val="0"/>
          <w:sz w:val="20"/>
          <w:szCs w:val="20"/>
        </w:rPr>
        <w:fldChar w:fldCharType="end"/>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86/s11671-021-03612-0","ISSN":"1556276X","abstract":"Conventional agriculture solely depends upon highly chemical compounds that have negatively ill-affected the health of every living being and the entire ecosystem. Thus, the smart delivery of desired components in a sustainable manner to crop plants is the primary need to maintain soil health in the upcoming years. The premature loss of growth-promoting ingredients and their extended degradation in the soil increases the demand for reliable novel techniques. In this regard, nanotechnology has offered to revolutionize the agrotechnological area that has the imminent potential over conventional agriculture and helps to reform resilient cropping systems withholding prominent food security for the ever-growing world population. Further, in-depth investigation on plant-nanoparticles interactions creates new avenues toward crop improvement via enhanced crop yield, disease resistance, and efficient nutrient utilization. The incorporation of nanomaterial with smart agrochemical activities and establishing a new framework relevant to enhance efficacy ultimately help to address the social acceptance, potential hazards, and management issues in the future. Here, we highlight the role of nanomaterial or nanocomposite as a sustainable as well stable alternative in crop protection and production. Additionally, the information on the controlled released system, role in interaction with soil and microbiome, the promising role of nanocomposite as nanopesticide, nanoherbicide, nanofertilizer, and their limitations in agrochemical activities are discussed in the present review. [Figure not available: see fulltext.]","author":[{"dropping-particle":"","family":"Kumar","given":"Antul","non-dropping-particle":"","parse-names":false,"suffix":""},{"dropping-particle":"","family":"Choudhary","given":"Anuj","non-dropping-particle":"","parse-names":false,"suffix":""},{"dropping-particle":"","family":"Kaur","given":"Harmanjot","non-dropping-particle":"","parse-names":false,"suffix":""},{"dropping-particle":"","family":"Mehta","given":"Sahil","non-dropping-particle":"","parse-names":false,"suffix":""},{"dropping-particle":"","family":"Husen","given":"Azamal","non-dropping-particle":"","parse-names":false,"suffix":""}],"container-title":"Nanoscale Research Letters","id":"ITEM-1","issue":"1","issued":{"date-parts":[["2021"]]},"publisher":"Springer","title":"Smart nanomaterial and nanocomposite with advanced agrochemical activities","type":"article","volume":"16"},"uris":["http://www.mendeley.com/documents/?uuid=94d87ee5-d019-3cf6-8e9d-d4d1196115c8"]}],"mendeley":{"formattedCitation":"[4]","plainTextFormattedCitation":"[4]","previouslyFormattedCitation":"[4]"},"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4]</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003F0BE6" w:rsidRPr="00AC6524">
        <w:rPr>
          <w:rStyle w:val="Strong"/>
          <w:rFonts w:ascii="Times New Roman" w:hAnsi="Times New Roman" w:cs="Times New Roman"/>
          <w:b w:val="0"/>
          <w:sz w:val="20"/>
          <w:szCs w:val="20"/>
        </w:rPr>
        <w:t xml:space="preserve">Nanomaterials have unique physicochemical properties that set them apart from their molecular counterparts, such as increased reactivity, an modified </w:t>
      </w:r>
      <w:r w:rsidR="00C43E41">
        <w:rPr>
          <w:rStyle w:val="Strong"/>
          <w:rFonts w:ascii="Times New Roman" w:hAnsi="Times New Roman" w:cs="Times New Roman"/>
          <w:b w:val="0"/>
          <w:sz w:val="20"/>
          <w:szCs w:val="20"/>
        </w:rPr>
        <w:t xml:space="preserve">nanomaterial </w:t>
      </w:r>
      <w:r w:rsidR="003F0BE6" w:rsidRPr="00AC6524">
        <w:rPr>
          <w:rStyle w:val="Strong"/>
          <w:rFonts w:ascii="Times New Roman" w:hAnsi="Times New Roman" w:cs="Times New Roman"/>
          <w:b w:val="0"/>
          <w:sz w:val="20"/>
          <w:szCs w:val="20"/>
        </w:rPr>
        <w:t xml:space="preserve">surface structure, and a </w:t>
      </w:r>
      <w:r w:rsidR="003A1C15" w:rsidRPr="00AC6524">
        <w:rPr>
          <w:rStyle w:val="Strong"/>
          <w:rFonts w:ascii="Times New Roman" w:hAnsi="Times New Roman" w:cs="Times New Roman"/>
          <w:b w:val="0"/>
          <w:sz w:val="20"/>
          <w:szCs w:val="20"/>
        </w:rPr>
        <w:t>high surface-to-volume ratio</w:t>
      </w:r>
      <w:r w:rsidR="00EF270A" w:rsidRPr="00AC6524">
        <w:rPr>
          <w:rStyle w:val="Strong"/>
          <w:rFonts w:ascii="Times New Roman" w:hAnsi="Times New Roman" w:cs="Times New Roman"/>
          <w:b w:val="0"/>
          <w:sz w:val="20"/>
          <w:szCs w:val="20"/>
        </w:rPr>
        <w:t xml:space="preserve"> </w:t>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39/C6EN00573J","ISSN":"2051-8153","abstract":"&lt;p&gt;Unique properties of nanomaterials can be leveraged to increase the sustainability of food production and distribution.&lt;/p&gt;","author":[{"dropping-particle":"","family":"Rodrigues","given":"Sónia M.","non-dropping-particle":"","parse-names":false,"suffix":""},{"dropping-particle":"","family":"Demokritou","given":"Philip","non-dropping-particle":"","parse-names":false,"suffix":""},{"dropping-particle":"","family":"Dokoozlian","given":"Nick","non-dropping-particle":"","parse-names":false,"suffix":""},{"dropping-particle":"","family":"Hendren","given":"Christine Ogilvie","non-dropping-particle":"","parse-names":false,"suffix":""},{"dropping-particle":"","family":"Karn","given":"Barbara","non-dropping-particle":"","parse-names":false,"suffix":""},{"dropping-particle":"","family":"Mauter","given":"Meagan S.","non-dropping-particle":"","parse-names":false,"suffix":""},{"dropping-particle":"","family":"Sadik","given":"Omowunmi A.","non-dropping-particle":"","parse-names":false,"suffix":""},{"dropping-particle":"","family":"Safarpour","given":"Maximilian","non-dropping-particle":"","parse-names":false,"suffix":""},{"dropping-particle":"","family":"Unrine","given":"Jason M.","non-dropping-particle":"","parse-names":false,"suffix":""},{"dropping-particle":"","family":"Viers","given":"Josh","non-dropping-particle":"","parse-names":false,"suffix":""},{"dropping-particle":"","family":"Welle","given":"Paul","non-dropping-particle":"","parse-names":false,"suffix":""},{"dropping-particle":"","family":"White","given":"Jason C.","non-dropping-particle":"","parse-names":false,"suffix":""},{"dropping-particle":"","family":"Wiesner","given":"Mark R.","non-dropping-particle":"","parse-names":false,"suffix":""},{"dropping-particle":"V.","family":"Lowry","given":"Gregory","non-dropping-particle":"","parse-names":false,"suffix":""}],"container-title":"Environmental Science: Nano","id":"ITEM-1","issue":"4","issued":{"date-parts":[["2017"]]},"page":"767-781","title":"Nanotechnology for sustainable food production: promising opportunities and scientific challenges","type":"article-journal","volume":"4"},"uris":["http://www.mendeley.com/documents/?uuid=e794d146-67a3-3c3c-aedf-db64f747c49b"]}],"mendeley":{"formattedCitation":"[12]","plainTextFormattedCitation":"[12]","previouslyFormattedCitation":"[12]"},"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2]</w:t>
      </w:r>
      <w:r w:rsidR="00EF270A" w:rsidRPr="00AC6524">
        <w:rPr>
          <w:rStyle w:val="Strong"/>
          <w:rFonts w:ascii="Times New Roman" w:hAnsi="Times New Roman" w:cs="Times New Roman"/>
          <w:b w:val="0"/>
          <w:sz w:val="20"/>
          <w:szCs w:val="20"/>
        </w:rPr>
        <w:fldChar w:fldCharType="end"/>
      </w:r>
      <w:r w:rsidR="00EF270A"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86/s12951-021-01176-w","ISSN":"1477-3155","abstract":"&lt;p&gt;With the rapidly changing global climate, the agricultural systems are confronted with more unpredictable and harsh environmental conditions than before which lead to compromised food production. Thus, to ensure safer and sustainable crop production, the use of advanced nanotechnological approaches in plants (phytonanotechnology) is of great significance. In this review, we summarize recent advances in phytonanotechnology in agricultural systems that can assist to meet ever-growing demands of food sustainability. The application of phytonanotechnology can change traditional agricultural systems, allowing the target-specific delivery of biomolecules (such as nucleotides and proteins) and cater the organized release of agrochemicals (such as pesticides and fertilizers). An amended comprehension of the communications between crops and nanoparticles (NPs) can improve the production of crops by enhancing tolerance towards environmental stresses and optimizing the utilization of nutrients. Besides, approaches like nanoliposomes, nanoemulsions, edible coatings, and other kinds of NPs offer numerous selections in the postharvest preservation of crops for minimizing food spoilage and thus establishing phtonanotechnology as a sustainable tool to architect modern agricultural practices.&lt;/p&gt;","author":[{"dropping-particle":"","family":"Jiang","given":"Meng","non-dropping-particle":"","parse-names":false,"suffix":""},{"dropping-particle":"","family":"Song","given":"Yue","non-dropping-particle":"","parse-names":false,"suffix":""},{"dropping-particle":"","family":"Kanwar","given":"Mukesh Kumar","non-dropping-particle":"","parse-names":false,"suffix":""},{"dropping-particle":"","family":"Ahammed","given":"Golam Jalal","non-dropping-particle":"","parse-names":false,"suffix":""},{"dropping-particle":"","family":"Shao","given":"Shujun","non-dropping-particle":"","parse-names":false,"suffix":""},{"dropping-particle":"","family":"Zhou","given":"Jie","non-dropping-particle":"","parse-names":false,"suffix":""}],"container-title":"Journal of Nanobiotechnology","id":"ITEM-1","issue":"1","issued":{"date-parts":[["2021","12","20"]]},"page":"430","title":"Phytonanotechnology applications in modern agriculture","type":"article-journal","volume":"19"},"uris":["http://www.mendeley.com/documents/?uuid=1b6165a2-d3e5-350c-a7c3-0eae695275a9"]}],"mendeley":{"formattedCitation":"[13]","plainTextFormattedCitation":"[13]","previouslyFormattedCitation":"[13]"},"properties":{"noteIndex":0},"schema":"https://github.com/citation-style-language/schema/raw/master/csl-citation.json"}</w:instrText>
      </w:r>
      <w:r w:rsidR="00EF270A"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3]</w:t>
      </w:r>
      <w:r w:rsidR="00EF270A"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003F0BE6" w:rsidRPr="00AC6524">
        <w:rPr>
          <w:rStyle w:val="Strong"/>
          <w:rFonts w:ascii="Times New Roman" w:hAnsi="Times New Roman" w:cs="Times New Roman"/>
          <w:b w:val="0"/>
          <w:sz w:val="20"/>
          <w:szCs w:val="20"/>
        </w:rPr>
        <w:t>Moreover, nanomaterials can</w:t>
      </w:r>
      <w:r w:rsidR="00467AB1" w:rsidRPr="00AC6524">
        <w:rPr>
          <w:rStyle w:val="Strong"/>
          <w:rFonts w:ascii="Times New Roman" w:hAnsi="Times New Roman" w:cs="Times New Roman"/>
          <w:b w:val="0"/>
          <w:sz w:val="20"/>
          <w:szCs w:val="20"/>
        </w:rPr>
        <w:t xml:space="preserve"> also</w:t>
      </w:r>
      <w:r w:rsidR="003F0BE6" w:rsidRPr="00AC6524">
        <w:rPr>
          <w:rStyle w:val="Strong"/>
          <w:rFonts w:ascii="Times New Roman" w:hAnsi="Times New Roman" w:cs="Times New Roman"/>
          <w:b w:val="0"/>
          <w:sz w:val="20"/>
          <w:szCs w:val="20"/>
        </w:rPr>
        <w:t xml:space="preserve"> be designed and developed</w:t>
      </w:r>
      <w:r w:rsidR="00467AB1" w:rsidRPr="00AC6524">
        <w:rPr>
          <w:rStyle w:val="Strong"/>
          <w:rFonts w:ascii="Times New Roman" w:hAnsi="Times New Roman" w:cs="Times New Roman"/>
          <w:b w:val="0"/>
          <w:sz w:val="20"/>
          <w:szCs w:val="20"/>
        </w:rPr>
        <w:t xml:space="preserve"> as</w:t>
      </w:r>
      <w:r w:rsidR="003F0BE6" w:rsidRPr="00AC6524">
        <w:rPr>
          <w:rStyle w:val="Strong"/>
          <w:rFonts w:ascii="Times New Roman" w:hAnsi="Times New Roman" w:cs="Times New Roman"/>
          <w:b w:val="0"/>
          <w:sz w:val="20"/>
          <w:szCs w:val="20"/>
        </w:rPr>
        <w:t xml:space="preserve"> multifunctional, time-controlled, programmable, self-regulated, and target-specific properties</w:t>
      </w:r>
      <w:r w:rsidR="00D8290B" w:rsidRPr="00AC6524">
        <w:rPr>
          <w:rStyle w:val="Strong"/>
          <w:rFonts w:ascii="Times New Roman" w:hAnsi="Times New Roman" w:cs="Times New Roman"/>
          <w:b w:val="0"/>
          <w:sz w:val="20"/>
          <w:szCs w:val="20"/>
        </w:rPr>
        <w:t xml:space="preserve"> </w:t>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plantsci.2010.04.012","ISSN":"01689452","author":[{"dropping-particle":"","family":"Nair","given":"Remya","non-dropping-particle":"","parse-names":false,"suffix":""},{"dropping-particle":"","family":"Varghese","given":"Saino Hanna","non-dropping-particle":"","parse-names":false,"suffix":""},{"dropping-particle":"","family":"Nair","given":"Baiju G.","non-dropping-particle":"","parse-names":false,"suffix":""},{"dropping-particle":"","family":"Maekawa","given":"T.","non-dropping-particle":"","parse-names":false,"suffix":""},{"dropping-particle":"","family":"Yoshida","given":"Y.","non-dropping-particle":"","parse-names":false,"suffix":""},{"dropping-particle":"","family":"Kumar","given":"D. Sakthi","non-dropping-particle":"","parse-names":false,"suffix":""}],"container-title":"Plant Science","id":"ITEM-1","issue":"3","issued":{"date-parts":[["2010","9"]]},"page":"154-163","title":"Nanoparticulate material delivery to plants","type":"article-journal","volume":"179"},"uris":["http://www.mendeley.com/documents/?uuid=4d70f1ae-fe74-3ae4-a8d8-9c2d51e92e7d"]}],"mendeley":{"formattedCitation":"[14]","plainTextFormattedCitation":"[14]","previouslyFormattedCitation":"[14]"},"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4]</w:t>
      </w:r>
      <w:r w:rsidR="00D8290B" w:rsidRPr="00AC6524">
        <w:rPr>
          <w:rStyle w:val="Strong"/>
          <w:rFonts w:ascii="Times New Roman" w:hAnsi="Times New Roman" w:cs="Times New Roman"/>
          <w:b w:val="0"/>
          <w:sz w:val="20"/>
          <w:szCs w:val="20"/>
        </w:rPr>
        <w:fldChar w:fldCharType="end"/>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26/science.1114397","ISSN":"0036-8075","abstract":"&lt;p&gt;Nanomaterials are engineered structures with at least one dimension of 100 nanometers or less. These materials are increasingly being used for commercial purposes such as fillers, opacifiers, catalysts, semiconductors, cosmetics, microelectronics, and drug carriers. Materials in this size range may approach the length scale at which some specific physical or chemical interactions with their environment can occur. As a result, their properties differ substantially from those bulk materials of the same composition, allowing them to perform exceptional feats of conductivity, reactivity, and optical sensitivity. Possible undesirable results of these capabilities are harmful interactions with biological systems and the environment, with the potential to generate toxicity. The establishment of principles and test procedures to ensure safe manufacture and use of nanomaterials in the marketplace is urgently required and achievable.&lt;/p&gt;","author":[{"dropping-particle":"","family":"Nel","given":"Andre","non-dropping-particle":"","parse-names":false,"suffix":""},{"dropping-particle":"","family":"Xia","given":"Tian","non-dropping-particle":"","parse-names":false,"suffix":""},{"dropping-particle":"","family":"Mädler","given":"Lutz","non-dropping-particle":"","parse-names":false,"suffix":""},{"dropping-particle":"","family":"Li","given":"Ning","non-dropping-particle":"","parse-names":false,"suffix":""}],"container-title":"Science","id":"ITEM-1","issue":"5761","issued":{"date-parts":[["2006","2","3"]]},"page":"622-627","title":"Toxic Potential of Materials at the Nanolevel","type":"article-journal","volume":"311"},"uris":["http://www.mendeley.com/documents/?uuid=96dee17b-86a4-3eea-b19f-ecffdec04fd6"]}],"mendeley":{"formattedCitation":"[15]","plainTextFormattedCitation":"[15]","previouslyFormattedCitation":"[15]"},"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5]</w:t>
      </w:r>
      <w:r w:rsidR="00D8290B"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003F0BE6" w:rsidRPr="00AC6524">
        <w:rPr>
          <w:rStyle w:val="Strong"/>
          <w:rFonts w:ascii="Times New Roman" w:hAnsi="Times New Roman" w:cs="Times New Roman"/>
          <w:b w:val="0"/>
          <w:sz w:val="20"/>
          <w:szCs w:val="20"/>
        </w:rPr>
        <w:t>All agrochemicals made with nanomaterial based formulations in agriculture will also experience advantages</w:t>
      </w:r>
      <w:r w:rsidR="00972FD3" w:rsidRPr="00AC6524">
        <w:rPr>
          <w:rStyle w:val="Strong"/>
          <w:rFonts w:ascii="Times New Roman" w:hAnsi="Times New Roman" w:cs="Times New Roman"/>
          <w:b w:val="0"/>
          <w:sz w:val="20"/>
          <w:szCs w:val="20"/>
        </w:rPr>
        <w:t xml:space="preserve"> including enhanced penetration, </w:t>
      </w:r>
      <w:r w:rsidR="003F0BE6" w:rsidRPr="00AC6524">
        <w:rPr>
          <w:rStyle w:val="Strong"/>
          <w:rFonts w:ascii="Times New Roman" w:hAnsi="Times New Roman" w:cs="Times New Roman"/>
          <w:b w:val="0"/>
          <w:sz w:val="20"/>
          <w:szCs w:val="20"/>
        </w:rPr>
        <w:t>coverage, and absorption of active components on the target</w:t>
      </w:r>
      <w:r w:rsidR="00D8290B" w:rsidRPr="00AC6524">
        <w:rPr>
          <w:rStyle w:val="Strong"/>
          <w:rFonts w:ascii="Times New Roman" w:hAnsi="Times New Roman" w:cs="Times New Roman"/>
          <w:b w:val="0"/>
          <w:sz w:val="20"/>
          <w:szCs w:val="20"/>
        </w:rPr>
        <w:t xml:space="preserve"> </w:t>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scitotenv.2018.06.356","ISSN":"00489697","author":[{"dropping-particle":"","family":"García-Gómez","given":"Concepción","non-dropping-particle":"","parse-names":false,"suffix":""},{"dropping-particle":"","family":"Obrador","given":"Ana","non-dropping-particle":"","parse-names":false,"suffix":""},{"dropping-particle":"","family":"González","given":"Demetrio","non-dropping-particle":"","parse-names":false,"suffix":""},{"dropping-particle":"","family":"Babín","given":"Mar","non-dropping-particle":"","parse-names":false,"suffix":""},{"dropping-particle":"","family":"Fernández","given":"María Dolores","non-dropping-particle":"","parse-names":false,"suffix":""}],"container-title":"Science of The Total Environment","id":"ITEM-1","issued":{"date-parts":[["2018","12"]]},"page":"770-780","title":"Comparative study of the phytotoxicity of ZnO nanoparticles and Zn accumulation in nine crops grown in a calcareous soil and an acidic soil","type":"article-journal","volume":"644"},"uris":["http://www.mendeley.com/documents/?uuid=15511ef0-50c8-3fc2-95b9-b2bd794d3b7f"]}],"mendeley":{"formattedCitation":"[16]","plainTextFormattedCitation":"[16]","previouslyFormattedCitation":"[16]"},"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6]</w:t>
      </w:r>
      <w:r w:rsidR="00D8290B" w:rsidRPr="00AC6524">
        <w:rPr>
          <w:rStyle w:val="Strong"/>
          <w:rFonts w:ascii="Times New Roman" w:hAnsi="Times New Roman" w:cs="Times New Roman"/>
          <w:b w:val="0"/>
          <w:sz w:val="20"/>
          <w:szCs w:val="20"/>
        </w:rPr>
        <w:fldChar w:fldCharType="end"/>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38/nmat3890","ISSN":"1476-1122","author":[{"dropping-particle":"","family":"Giraldo","given":"Juan Pablo","non-dropping-particle":"","parse-names":false,"suffix":""},{"dropping-particle":"","family":"Landry","given":"Markita P.","non-dropping-particle":"","parse-names":false,"suffix":""},{"dropping-particle":"","family":"Faltermeier","given":"Sean M.","non-dropping-particle":"","parse-names":false,"suffix":""},{"dropping-particle":"","family":"McNicholas","given":"Thomas P.","non-dropping-particle":"","parse-names":false,"suffix":""},{"dropping-particle":"","family":"Iverson","given":"Nicole M.","non-dropping-particle":"","parse-names":false,"suffix":""},{"dropping-particle":"","family":"Boghossian","given":"Ardemis A.","non-dropping-particle":"","parse-names":false,"suffix":""},{"dropping-particle":"","family":"Reuel","given":"Nigel F.","non-dropping-particle":"","parse-names":false,"suffix":""},{"dropping-particle":"","family":"Hilmer","given":"Andrew J.","non-dropping-particle":"","parse-names":false,"suffix":""},{"dropping-particle":"","family":"Sen","given":"Fatih","non-dropping-particle":"","parse-names":false,"suffix":""},{"dropping-particle":"","family":"Brew","given":"Jacqueline A.","non-dropping-particle":"","parse-names":false,"suffix":""},{"dropping-particle":"","family":"Strano","given":"Michael S.","non-dropping-particle":"","parse-names":false,"suffix":""}],"container-title":"Nature Materials","id":"ITEM-1","issue":"4","issued":{"date-parts":[["2014","4","16"]]},"page":"400-408","title":"Plant nanobionics approach to augment photosynthesis and biochemical sensing","type":"article-journal","volume":"13"},"uris":["http://www.mendeley.com/documents/?uuid=66d0c9cc-f4b7-329c-a9df-c54f097a6e65"]}],"mendeley":{"formattedCitation":"[17]","plainTextFormattedCitation":"[17]","previouslyFormattedCitation":"[17]"},"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7]</w:t>
      </w:r>
      <w:r w:rsidR="00D8290B" w:rsidRPr="00AC6524">
        <w:rPr>
          <w:rStyle w:val="Strong"/>
          <w:rFonts w:ascii="Times New Roman" w:hAnsi="Times New Roman" w:cs="Times New Roman"/>
          <w:b w:val="0"/>
          <w:sz w:val="20"/>
          <w:szCs w:val="20"/>
        </w:rPr>
        <w:fldChar w:fldCharType="end"/>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21/acssuschemeng.0c05771","ISSN":"2168-0485","author":[{"dropping-particle":"","family":"Su","given":"Chenyu","non-dropping-particle":"","parse-names":false,"suffix":""},{"dropping-particle":"","family":"Ji","given":"Yingchao","non-dropping-particle":"","parse-names":false,"suffix":""},{"dropping-particle":"","family":"Liu","given":"Shanshan","non-dropping-particle":"","parse-names":false,"suffix":""},{"dropping-particle":"","family":"Gao","given":"Shangkun","non-dropping-particle":"","parse-names":false,"suffix":""},{"dropping-particle":"","family":"Cao","given":"Shenghan","non-dropping-particle":"","parse-names":false,"suffix":""},{"dropping-particle":"","family":"Xu","given":"Xiaoyu","non-dropping-particle":"","parse-names":false,"suffix":""},{"dropping-particle":"","family":"Zhou","given":"Chenggang","non-dropping-particle":"","parse-names":false,"suffix":""},{"dropping-particle":"","family":"Liu","given":"Yanxue","non-dropping-particle":"","parse-names":false,"suffix":""}],"container-title":"ACS Sustainable Chemistry &amp; Engineering","id":"ITEM-1","issue":"44","issued":{"date-parts":[["2020","11","9"]]},"page":"16555-16564","title":"Fluorescence-Labeled Abamectin Nanopesticide for Comprehensive Control of Pinewood Nematode and &lt;i&gt;Monochamus alternatus&lt;/i&gt; Hope","type":"article-journal","volume":"8"},"uris":["http://www.mendeley.com/documents/?uuid=ea1c61a2-62b3-3b6d-9e9e-3053588262fc"]}],"mendeley":{"formattedCitation":"[18]","plainTextFormattedCitation":"[18]","previouslyFormattedCitation":"[18]"},"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8]</w:t>
      </w:r>
      <w:r w:rsidR="00D8290B" w:rsidRPr="00AC6524">
        <w:rPr>
          <w:rStyle w:val="Strong"/>
          <w:rFonts w:ascii="Times New Roman" w:hAnsi="Times New Roman" w:cs="Times New Roman"/>
          <w:b w:val="0"/>
          <w:sz w:val="20"/>
          <w:szCs w:val="20"/>
        </w:rPr>
        <w:fldChar w:fldCharType="end"/>
      </w:r>
      <w:r w:rsidR="003F0BE6" w:rsidRPr="00AC6524">
        <w:rPr>
          <w:rStyle w:val="Strong"/>
          <w:rFonts w:ascii="Times New Roman" w:hAnsi="Times New Roman" w:cs="Times New Roman"/>
          <w:b w:val="0"/>
          <w:sz w:val="20"/>
          <w:szCs w:val="20"/>
        </w:rPr>
        <w:t>.</w:t>
      </w:r>
      <w:r w:rsidR="003A1C15" w:rsidRPr="00AC6524">
        <w:rPr>
          <w:rFonts w:ascii="Times New Roman" w:eastAsia="MyriadPro-Light" w:hAnsi="Times New Roman" w:cs="Times New Roman"/>
          <w:sz w:val="20"/>
          <w:szCs w:val="20"/>
        </w:rPr>
        <w:t xml:space="preserve"> </w:t>
      </w:r>
      <w:r w:rsidR="003F0BE6" w:rsidRPr="00AC6524">
        <w:rPr>
          <w:rStyle w:val="Strong"/>
          <w:rFonts w:ascii="Times New Roman" w:hAnsi="Times New Roman" w:cs="Times New Roman"/>
          <w:b w:val="0"/>
          <w:sz w:val="20"/>
          <w:szCs w:val="20"/>
        </w:rPr>
        <w:t>The distribution of nano-agrochemicals by nanomaterial has the potential to significantly increase the efficacy of agricultural inputs, reduce environmental pollution, and reduce labour costs, all of which help to maintain the sustainability of agricultural systems and enhance food security. Numerous nanoparticles, including carbon nanotubes (CNTs), quantum dots (QDs),</w:t>
      </w:r>
      <w:r w:rsidR="00C43E41" w:rsidRPr="00C43E41">
        <w:rPr>
          <w:rStyle w:val="Strong"/>
          <w:rFonts w:ascii="Times New Roman" w:hAnsi="Times New Roman" w:cs="Times New Roman"/>
          <w:b w:val="0"/>
          <w:sz w:val="20"/>
          <w:szCs w:val="20"/>
        </w:rPr>
        <w:t xml:space="preserve"> </w:t>
      </w:r>
      <w:r w:rsidR="00C43E41" w:rsidRPr="00AC6524">
        <w:rPr>
          <w:rStyle w:val="Strong"/>
          <w:rFonts w:ascii="Times New Roman" w:hAnsi="Times New Roman" w:cs="Times New Roman"/>
          <w:b w:val="0"/>
          <w:sz w:val="20"/>
          <w:szCs w:val="20"/>
        </w:rPr>
        <w:t>mesoporous silica NPs (MSNs),</w:t>
      </w:r>
      <w:r w:rsidR="003F0BE6" w:rsidRPr="00AC6524">
        <w:rPr>
          <w:rStyle w:val="Strong"/>
          <w:rFonts w:ascii="Times New Roman" w:hAnsi="Times New Roman" w:cs="Times New Roman"/>
          <w:b w:val="0"/>
          <w:sz w:val="20"/>
          <w:szCs w:val="20"/>
        </w:rPr>
        <w:t xml:space="preserve"> magnetic NPs (MNPs), metallic and metal oxide NPs, have been widely used in </w:t>
      </w:r>
      <w:r w:rsidR="00467AB1" w:rsidRPr="00AC6524">
        <w:rPr>
          <w:rStyle w:val="Strong"/>
          <w:rFonts w:ascii="Times New Roman" w:hAnsi="Times New Roman" w:cs="Times New Roman"/>
          <w:b w:val="0"/>
          <w:sz w:val="20"/>
          <w:szCs w:val="20"/>
        </w:rPr>
        <w:t>agriculture</w:t>
      </w:r>
      <w:r w:rsidR="003F0BE6" w:rsidRPr="00AC6524">
        <w:rPr>
          <w:rStyle w:val="Strong"/>
          <w:rFonts w:ascii="Times New Roman" w:hAnsi="Times New Roman" w:cs="Times New Roman"/>
          <w:b w:val="0"/>
          <w:sz w:val="20"/>
          <w:szCs w:val="20"/>
        </w:rPr>
        <w:t xml:space="preserve"> </w:t>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tplants.2016.04.005","ISSN":"13601385","author":[{"dropping-particle":"","family":"Wang","given":"Peng","non-dropping-particle":"","parse-names":false,"suffix":""},{"dropping-particle":"","family":"Lombi","given":"Enzo","non-dropping-particle":"","parse-names":false,"suffix":""},{"dropping-particle":"","family":"Zhao","given":"Fang-Jie","non-dropping-particle":"","parse-names":false,"suffix":""},{"dropping-particle":"","family":"Kopittke","given":"Peter M.","non-dropping-particle":"","parse-names":false,"suffix":""}],"container-title":"Trends in Plant Science","id":"ITEM-1","issue":"8","issued":{"date-parts":[["2016","8"]]},"page":"699-712","title":"Nanotechnology: A New Opportunity in Plant Sciences","type":"article-journal","volume":"21"},"uris":["http://www.mendeley.com/documents/?uuid=44d121e8-45bb-3e8c-b7c6-2e9a9aabd9a4"]}],"mendeley":{"formattedCitation":"[10]","plainTextFormattedCitation":"[10]","previouslyFormattedCitation":"[10]"},"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0]</w:t>
      </w:r>
      <w:r w:rsidR="00D8290B" w:rsidRPr="00AC6524">
        <w:rPr>
          <w:rStyle w:val="Strong"/>
          <w:rFonts w:ascii="Times New Roman" w:hAnsi="Times New Roman" w:cs="Times New Roman"/>
          <w:b w:val="0"/>
          <w:sz w:val="20"/>
          <w:szCs w:val="20"/>
        </w:rPr>
        <w:fldChar w:fldCharType="end"/>
      </w:r>
      <w:r w:rsidR="00D8290B"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86/s12951-021-01176-w","ISSN":"1477-3155","abstract":"&lt;p&gt;With the rapidly changing global climate, the agricultural systems are confronted with more unpredictable and harsh environmental conditions than before which lead to compromised food production. Thus, to ensure safer and sustainable crop production, the use of advanced nanotechnological approaches in plants (phytonanotechnology) is of great significance. In this review, we summarize recent advances in phytonanotechnology in agricultural systems that can assist to meet ever-growing demands of food sustainability. The application of phytonanotechnology can change traditional agricultural systems, allowing the target-specific delivery of biomolecules (such as nucleotides and proteins) and cater the organized release of agrochemicals (such as pesticides and fertilizers). An amended comprehension of the communications between crops and nanoparticles (NPs) can improve the production of crops by enhancing tolerance towards environmental stresses and optimizing the utilization of nutrients. Besides, approaches like nanoliposomes, nanoemulsions, edible coatings, and other kinds of NPs offer numerous selections in the postharvest preservation of crops for minimizing food spoilage and thus establishing phtonanotechnology as a sustainable tool to architect modern agricultural practices.&lt;/p&gt;","author":[{"dropping-particle":"","family":"Jiang","given":"Meng","non-dropping-particle":"","parse-names":false,"suffix":""},{"dropping-particle":"","family":"Song","given":"Yue","non-dropping-particle":"","parse-names":false,"suffix":""},{"dropping-particle":"","family":"Kanwar","given":"Mukesh Kumar","non-dropping-particle":"","parse-names":false,"suffix":""},{"dropping-particle":"","family":"Ahammed","given":"Golam Jalal","non-dropping-particle":"","parse-names":false,"suffix":""},{"dropping-particle":"","family":"Shao","given":"Shujun","non-dropping-particle":"","parse-names":false,"suffix":""},{"dropping-particle":"","family":"Zhou","given":"Jie","non-dropping-particle":"","parse-names":false,"suffix":""}],"container-title":"Journal of Nanobiotechnology","id":"ITEM-1","issue":"1","issued":{"date-parts":[["2021","12","20"]]},"page":"430","title":"Phytonanotechnology applications in modern agriculture","type":"article-journal","volume":"19"},"uris":["http://www.mendeley.com/documents/?uuid=1b6165a2-d3e5-350c-a7c3-0eae695275a9"]}],"mendeley":{"formattedCitation":"[13]","plainTextFormattedCitation":"[13]","previouslyFormattedCitation":"[13]"},"properties":{"noteIndex":0},"schema":"https://github.com/citation-style-language/schema/raw/master/csl-citation.json"}</w:instrText>
      </w:r>
      <w:r w:rsidR="00D8290B"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3]</w:t>
      </w:r>
      <w:r w:rsidR="00D8290B"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p>
    <w:p w14:paraId="1476FA3F" w14:textId="77777777" w:rsidR="00DB2EF0" w:rsidRPr="00AC6524" w:rsidRDefault="00DB2EF0" w:rsidP="000D1CDC">
      <w:pPr>
        <w:spacing w:after="0" w:line="240" w:lineRule="auto"/>
        <w:jc w:val="both"/>
        <w:rPr>
          <w:rStyle w:val="Strong"/>
          <w:rFonts w:ascii="Times New Roman" w:hAnsi="Times New Roman" w:cs="Times New Roman"/>
          <w:b w:val="0"/>
          <w:sz w:val="20"/>
          <w:szCs w:val="20"/>
        </w:rPr>
      </w:pPr>
    </w:p>
    <w:p w14:paraId="336AFA1C" w14:textId="77777777" w:rsidR="003F0BE6" w:rsidRPr="00AC6524" w:rsidRDefault="00AC6524" w:rsidP="00E37161">
      <w:pPr>
        <w:spacing w:after="0" w:line="240" w:lineRule="auto"/>
        <w:jc w:val="center"/>
        <w:rPr>
          <w:rStyle w:val="Strong"/>
          <w:rFonts w:ascii="Times New Roman" w:hAnsi="Times New Roman" w:cs="Times New Roman"/>
          <w:sz w:val="20"/>
          <w:szCs w:val="20"/>
        </w:rPr>
      </w:pPr>
      <w:r w:rsidRPr="00AC6524">
        <w:rPr>
          <w:rStyle w:val="Strong"/>
          <w:rFonts w:ascii="Times New Roman" w:hAnsi="Times New Roman" w:cs="Times New Roman"/>
          <w:sz w:val="20"/>
          <w:szCs w:val="20"/>
        </w:rPr>
        <w:lastRenderedPageBreak/>
        <w:t xml:space="preserve">2. </w:t>
      </w:r>
      <w:r w:rsidR="00467AB1" w:rsidRPr="00AC6524">
        <w:rPr>
          <w:rStyle w:val="Strong"/>
          <w:rFonts w:ascii="Times New Roman" w:hAnsi="Times New Roman" w:cs="Times New Roman"/>
          <w:sz w:val="20"/>
          <w:szCs w:val="20"/>
        </w:rPr>
        <w:t>BIO</w:t>
      </w:r>
      <w:r w:rsidR="00141D35" w:rsidRPr="00AC6524">
        <w:rPr>
          <w:rStyle w:val="Strong"/>
          <w:rFonts w:ascii="Times New Roman" w:hAnsi="Times New Roman" w:cs="Times New Roman"/>
          <w:sz w:val="20"/>
          <w:szCs w:val="20"/>
        </w:rPr>
        <w:t>-</w:t>
      </w:r>
      <w:r w:rsidR="00467AB1" w:rsidRPr="00AC6524">
        <w:rPr>
          <w:rStyle w:val="Strong"/>
          <w:rFonts w:ascii="Times New Roman" w:hAnsi="Times New Roman" w:cs="Times New Roman"/>
          <w:sz w:val="20"/>
          <w:szCs w:val="20"/>
        </w:rPr>
        <w:t>BASED NANOPARTICLES IN AGRICULTURE</w:t>
      </w:r>
    </w:p>
    <w:p w14:paraId="2A09D8FE" w14:textId="77777777" w:rsidR="006F2D32" w:rsidRDefault="006F2D32" w:rsidP="000D1CDC">
      <w:pPr>
        <w:spacing w:after="0" w:line="240" w:lineRule="auto"/>
        <w:ind w:firstLine="720"/>
        <w:jc w:val="both"/>
        <w:rPr>
          <w:rStyle w:val="Strong"/>
          <w:rFonts w:ascii="Times New Roman" w:hAnsi="Times New Roman" w:cs="Times New Roman"/>
          <w:b w:val="0"/>
          <w:sz w:val="20"/>
          <w:szCs w:val="20"/>
        </w:rPr>
      </w:pPr>
    </w:p>
    <w:p w14:paraId="56D6536D" w14:textId="44BA737D" w:rsidR="00C35C66" w:rsidRPr="00AC6524" w:rsidRDefault="009E63A5" w:rsidP="000D1CDC">
      <w:pPr>
        <w:spacing w:after="0" w:line="240" w:lineRule="auto"/>
        <w:ind w:firstLine="720"/>
        <w:jc w:val="both"/>
        <w:rPr>
          <w:rStyle w:val="Strong"/>
          <w:rFonts w:ascii="Times New Roman" w:hAnsi="Times New Roman" w:cs="Times New Roman"/>
          <w:b w:val="0"/>
          <w:sz w:val="20"/>
          <w:szCs w:val="20"/>
        </w:rPr>
      </w:pPr>
      <w:r w:rsidRPr="00AC6524">
        <w:rPr>
          <w:rStyle w:val="Strong"/>
          <w:rFonts w:ascii="Times New Roman" w:hAnsi="Times New Roman" w:cs="Times New Roman"/>
          <w:b w:val="0"/>
          <w:sz w:val="20"/>
          <w:szCs w:val="20"/>
        </w:rPr>
        <w:t>In order to attain precision agriculture, which strives to maximise production with minimal resources, modern agr</w:t>
      </w:r>
      <w:r w:rsidR="00F44DDB">
        <w:rPr>
          <w:rStyle w:val="Strong"/>
          <w:rFonts w:ascii="Times New Roman" w:hAnsi="Times New Roman" w:cs="Times New Roman"/>
          <w:b w:val="0"/>
          <w:sz w:val="20"/>
          <w:szCs w:val="20"/>
        </w:rPr>
        <w:t>onomy</w:t>
      </w:r>
      <w:r w:rsidRPr="00AC6524">
        <w:rPr>
          <w:rStyle w:val="Strong"/>
          <w:rFonts w:ascii="Times New Roman" w:hAnsi="Times New Roman" w:cs="Times New Roman"/>
          <w:b w:val="0"/>
          <w:sz w:val="20"/>
          <w:szCs w:val="20"/>
        </w:rPr>
        <w:t xml:space="preserve"> is looking for alternatives to the use of agrochemicals through the adoption of nanotechnology with bio</w:t>
      </w:r>
      <w:r w:rsidR="007A02B5" w:rsidRPr="00AC6524">
        <w:rPr>
          <w:rStyle w:val="Strong"/>
          <w:rFonts w:ascii="Times New Roman" w:hAnsi="Times New Roman" w:cs="Times New Roman"/>
          <w:b w:val="0"/>
          <w:sz w:val="20"/>
          <w:szCs w:val="20"/>
        </w:rPr>
        <w:t>-</w:t>
      </w:r>
      <w:r w:rsidRPr="00AC6524">
        <w:rPr>
          <w:rStyle w:val="Strong"/>
          <w:rFonts w:ascii="Times New Roman" w:hAnsi="Times New Roman" w:cs="Times New Roman"/>
          <w:b w:val="0"/>
          <w:sz w:val="20"/>
          <w:szCs w:val="20"/>
        </w:rPr>
        <w:t>derived nanomaterials</w:t>
      </w:r>
      <w:r w:rsidR="00972FD3" w:rsidRPr="00AC6524">
        <w:rPr>
          <w:rStyle w:val="Strong"/>
          <w:rFonts w:ascii="Times New Roman" w:hAnsi="Times New Roman" w:cs="Times New Roman"/>
          <w:b w:val="0"/>
          <w:sz w:val="20"/>
          <w:szCs w:val="20"/>
        </w:rPr>
        <w:t xml:space="preserve"> </w:t>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scitotenv.2017.09.186","ISSN":"00489697","author":[{"dropping-particle":"","family":"Chen","given":"Jiao","non-dropping-particle":"","parse-names":false,"suffix":""},{"dropping-particle":"","family":"Lü","given":"Shaoyu","non-dropping-particle":"","parse-names":false,"suffix":""},{"dropping-particle":"","family":"Zhang","given":"Zhe","non-dropping-particle":"","parse-names":false,"suffix":""},{"dropping-particle":"","family":"Zhao","given":"Xuxia","non-dropping-particle":"","parse-names":false,"suffix":""},{"dropping-particle":"","family":"Li","given":"Xinming","non-dropping-particle":"","parse-names":false,"suffix":""},{"dropping-particle":"","family":"Ning","given":"Piao","non-dropping-particle":"","parse-names":false,"suffix":""},{"dropping-particle":"","family":"Liu","given":"Mingzhu","non-dropping-particle":"","parse-names":false,"suffix":""}],"container-title":"Science of The Total Environment","id":"ITEM-1","issued":{"date-parts":[["2018","2"]]},"page":"829-839","title":"Environmentally friendly fertilizers: A review of materials used and their effects on the environment","type":"article-journal","volume":"613-614"},"uris":["http://www.mendeley.com/documents/?uuid=ff04c523-79a2-31c5-9b57-4b356f3445e1"]}],"mendeley":{"formattedCitation":"[19]","plainTextFormattedCitation":"[19]","previouslyFormattedCitation":"[19]"},"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19]</w:t>
      </w:r>
      <w:r w:rsidR="00C164DE" w:rsidRPr="00AC6524">
        <w:rPr>
          <w:rStyle w:val="Strong"/>
          <w:rFonts w:ascii="Times New Roman" w:hAnsi="Times New Roman" w:cs="Times New Roman"/>
          <w:b w:val="0"/>
          <w:sz w:val="20"/>
          <w:szCs w:val="20"/>
        </w:rPr>
        <w:fldChar w:fldCharType="end"/>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21/acsomega.2c02494","ISSN":"2470-1343","author":[{"dropping-particle":"","family":"Dutta","given":"Saikat","non-dropping-particle":"","parse-names":false,"suffix":""},{"dropping-particle":"","family":"Pal","given":"Sharmistha","non-dropping-particle":"","parse-names":false,"suffix":""},{"dropping-particle":"","family":"Panwar","given":"Pankaj","non-dropping-particle":"","parse-names":false,"suffix":""},{"dropping-particle":"","family":"Sharma","given":"Rakesh K.","non-dropping-particle":"","parse-names":false,"suffix":""},{"dropping-particle":"","family":"Bhutia","given":"Pempa Lamu","non-dropping-particle":"","parse-names":false,"suffix":""}],"container-title":"ACS Omega","id":"ITEM-1","issue":"30","issued":{"date-parts":[["2022","8","2"]]},"page":"25909-25920","title":"Biopolymeric Nanocarriers for Nutrient Delivery and Crop Biofortification","type":"article-journal","volume":"7"},"uris":["http://www.mendeley.com/documents/?uuid=16bf505c-446b-3f81-842d-686c0860df9c"]}],"mendeley":{"formattedCitation":"[20]","plainTextFormattedCitation":"[20]","previouslyFormattedCitation":"[20]"},"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0]</w:t>
      </w:r>
      <w:r w:rsidR="00C164DE"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 xml:space="preserve">. </w:t>
      </w:r>
      <w:r w:rsidRPr="00AC6524">
        <w:rPr>
          <w:rStyle w:val="Strong"/>
          <w:rFonts w:ascii="Times New Roman" w:hAnsi="Times New Roman" w:cs="Times New Roman"/>
          <w:b w:val="0"/>
          <w:sz w:val="20"/>
          <w:szCs w:val="20"/>
        </w:rPr>
        <w:t xml:space="preserve">The two main ways that nanomaterials can help agriculture farming are by raising crop yields and more effectively using resources. </w:t>
      </w:r>
      <w:r w:rsidR="00AE2B36" w:rsidRPr="00AC6524">
        <w:rPr>
          <w:rStyle w:val="Strong"/>
          <w:rFonts w:ascii="Times New Roman" w:hAnsi="Times New Roman" w:cs="Times New Roman"/>
          <w:b w:val="0"/>
          <w:sz w:val="20"/>
          <w:szCs w:val="20"/>
        </w:rPr>
        <w:t>The</w:t>
      </w:r>
      <w:r w:rsidR="00141D35" w:rsidRPr="00AC6524">
        <w:rPr>
          <w:rStyle w:val="Strong"/>
          <w:rFonts w:ascii="Times New Roman" w:hAnsi="Times New Roman" w:cs="Times New Roman"/>
          <w:b w:val="0"/>
          <w:sz w:val="20"/>
          <w:szCs w:val="20"/>
        </w:rPr>
        <w:t xml:space="preserve"> nano</w:t>
      </w:r>
      <w:r w:rsidRPr="00AC6524">
        <w:rPr>
          <w:rStyle w:val="Strong"/>
          <w:rFonts w:ascii="Times New Roman" w:hAnsi="Times New Roman" w:cs="Times New Roman"/>
          <w:b w:val="0"/>
          <w:sz w:val="20"/>
          <w:szCs w:val="20"/>
        </w:rPr>
        <w:t>materials</w:t>
      </w:r>
      <w:r w:rsidR="00141D35" w:rsidRPr="00AC6524">
        <w:rPr>
          <w:rStyle w:val="Strong"/>
          <w:rFonts w:ascii="Times New Roman" w:hAnsi="Times New Roman" w:cs="Times New Roman"/>
          <w:b w:val="0"/>
          <w:sz w:val="20"/>
          <w:szCs w:val="20"/>
        </w:rPr>
        <w:t xml:space="preserve"> </w:t>
      </w:r>
      <w:r w:rsidR="00AE2B36" w:rsidRPr="00AC6524">
        <w:rPr>
          <w:rStyle w:val="Strong"/>
          <w:rFonts w:ascii="Times New Roman" w:hAnsi="Times New Roman" w:cs="Times New Roman"/>
          <w:b w:val="0"/>
          <w:sz w:val="20"/>
          <w:szCs w:val="20"/>
        </w:rPr>
        <w:t>can be characterised with</w:t>
      </w:r>
      <w:r w:rsidR="00141D35" w:rsidRPr="00AC6524">
        <w:rPr>
          <w:rStyle w:val="Strong"/>
          <w:rFonts w:ascii="Times New Roman" w:hAnsi="Times New Roman" w:cs="Times New Roman"/>
          <w:b w:val="0"/>
          <w:sz w:val="20"/>
          <w:szCs w:val="20"/>
        </w:rPr>
        <w:t xml:space="preserve"> large surface area, magnetic properties, antibacterial activity, and strong optical, electrical, and catalytic activity. The nanoparticles can be </w:t>
      </w:r>
      <w:r w:rsidR="00AE2B36" w:rsidRPr="00AC6524">
        <w:rPr>
          <w:rStyle w:val="Strong"/>
          <w:rFonts w:ascii="Times New Roman" w:hAnsi="Times New Roman" w:cs="Times New Roman"/>
          <w:b w:val="0"/>
          <w:sz w:val="20"/>
          <w:szCs w:val="20"/>
        </w:rPr>
        <w:t>synthesized</w:t>
      </w:r>
      <w:r w:rsidR="00141D35" w:rsidRPr="00AC6524">
        <w:rPr>
          <w:rStyle w:val="Strong"/>
          <w:rFonts w:ascii="Times New Roman" w:hAnsi="Times New Roman" w:cs="Times New Roman"/>
          <w:b w:val="0"/>
          <w:sz w:val="20"/>
          <w:szCs w:val="20"/>
        </w:rPr>
        <w:t xml:space="preserve"> physically, chemically, or biologically. </w:t>
      </w:r>
      <w:r w:rsidR="00AE2B36" w:rsidRPr="00AC6524">
        <w:rPr>
          <w:rStyle w:val="Strong"/>
          <w:rFonts w:ascii="Times New Roman" w:hAnsi="Times New Roman" w:cs="Times New Roman"/>
          <w:b w:val="0"/>
          <w:sz w:val="20"/>
          <w:szCs w:val="20"/>
        </w:rPr>
        <w:t xml:space="preserve">However, </w:t>
      </w:r>
      <w:r w:rsidR="00141D35" w:rsidRPr="00AC6524">
        <w:rPr>
          <w:rStyle w:val="Strong"/>
          <w:rFonts w:ascii="Times New Roman" w:hAnsi="Times New Roman" w:cs="Times New Roman"/>
          <w:b w:val="0"/>
          <w:sz w:val="20"/>
          <w:szCs w:val="20"/>
        </w:rPr>
        <w:t>chemical</w:t>
      </w:r>
      <w:r w:rsidR="00AE2B36" w:rsidRPr="00AC6524">
        <w:rPr>
          <w:rStyle w:val="Strong"/>
          <w:rFonts w:ascii="Times New Roman" w:hAnsi="Times New Roman" w:cs="Times New Roman"/>
          <w:b w:val="0"/>
          <w:sz w:val="20"/>
          <w:szCs w:val="20"/>
        </w:rPr>
        <w:t>ly</w:t>
      </w:r>
      <w:r w:rsidR="00141D35" w:rsidRPr="00AC6524">
        <w:rPr>
          <w:rStyle w:val="Strong"/>
          <w:rFonts w:ascii="Times New Roman" w:hAnsi="Times New Roman" w:cs="Times New Roman"/>
          <w:b w:val="0"/>
          <w:sz w:val="20"/>
          <w:szCs w:val="20"/>
        </w:rPr>
        <w:t xml:space="preserve"> </w:t>
      </w:r>
      <w:r w:rsidR="00AE2B36" w:rsidRPr="00AC6524">
        <w:rPr>
          <w:rStyle w:val="Strong"/>
          <w:rFonts w:ascii="Times New Roman" w:hAnsi="Times New Roman" w:cs="Times New Roman"/>
          <w:b w:val="0"/>
          <w:sz w:val="20"/>
          <w:szCs w:val="20"/>
        </w:rPr>
        <w:t>developed process</w:t>
      </w:r>
      <w:r w:rsidR="00141D35" w:rsidRPr="00AC6524">
        <w:rPr>
          <w:rStyle w:val="Strong"/>
          <w:rFonts w:ascii="Times New Roman" w:hAnsi="Times New Roman" w:cs="Times New Roman"/>
          <w:b w:val="0"/>
          <w:sz w:val="20"/>
          <w:szCs w:val="20"/>
        </w:rPr>
        <w:t xml:space="preserve"> is </w:t>
      </w:r>
      <w:r w:rsidR="00C35C66" w:rsidRPr="00AC6524">
        <w:rPr>
          <w:rStyle w:val="Strong"/>
          <w:rFonts w:ascii="Times New Roman" w:hAnsi="Times New Roman" w:cs="Times New Roman"/>
          <w:b w:val="0"/>
          <w:sz w:val="20"/>
          <w:szCs w:val="20"/>
        </w:rPr>
        <w:t>quick</w:t>
      </w:r>
      <w:r w:rsidR="00141D35" w:rsidRPr="00AC6524">
        <w:rPr>
          <w:rStyle w:val="Strong"/>
          <w:rFonts w:ascii="Times New Roman" w:hAnsi="Times New Roman" w:cs="Times New Roman"/>
          <w:b w:val="0"/>
          <w:sz w:val="20"/>
          <w:szCs w:val="20"/>
        </w:rPr>
        <w:t xml:space="preserve"> </w:t>
      </w:r>
      <w:r w:rsidR="00AE2B36" w:rsidRPr="00AC6524">
        <w:rPr>
          <w:rStyle w:val="Strong"/>
          <w:rFonts w:ascii="Times New Roman" w:hAnsi="Times New Roman" w:cs="Times New Roman"/>
          <w:b w:val="0"/>
          <w:sz w:val="20"/>
          <w:szCs w:val="20"/>
        </w:rPr>
        <w:t>and</w:t>
      </w:r>
      <w:r w:rsidR="00141D35" w:rsidRPr="00AC6524">
        <w:rPr>
          <w:rStyle w:val="Strong"/>
          <w:rFonts w:ascii="Times New Roman" w:hAnsi="Times New Roman" w:cs="Times New Roman"/>
          <w:b w:val="0"/>
          <w:sz w:val="20"/>
          <w:szCs w:val="20"/>
        </w:rPr>
        <w:t xml:space="preserve"> not environmentally friendly </w:t>
      </w:r>
      <w:r w:rsidR="00C35C66" w:rsidRPr="00AC6524">
        <w:rPr>
          <w:rStyle w:val="Strong"/>
          <w:rFonts w:ascii="Times New Roman" w:hAnsi="Times New Roman" w:cs="Times New Roman"/>
          <w:b w:val="0"/>
          <w:sz w:val="20"/>
          <w:szCs w:val="20"/>
        </w:rPr>
        <w:t>as</w:t>
      </w:r>
      <w:r w:rsidR="00AE2B36" w:rsidRPr="00AC6524">
        <w:rPr>
          <w:rStyle w:val="Strong"/>
          <w:rFonts w:ascii="Times New Roman" w:hAnsi="Times New Roman" w:cs="Times New Roman"/>
          <w:b w:val="0"/>
          <w:sz w:val="20"/>
          <w:szCs w:val="20"/>
        </w:rPr>
        <w:t xml:space="preserve"> </w:t>
      </w:r>
      <w:r w:rsidR="00141D35" w:rsidRPr="00AC6524">
        <w:rPr>
          <w:rStyle w:val="Strong"/>
          <w:rFonts w:ascii="Times New Roman" w:hAnsi="Times New Roman" w:cs="Times New Roman"/>
          <w:b w:val="0"/>
          <w:sz w:val="20"/>
          <w:szCs w:val="20"/>
        </w:rPr>
        <w:t>hazardous compounds like stabilising and capping agents are used.</w:t>
      </w:r>
      <w:r w:rsidR="00C35C66" w:rsidRPr="00AC6524">
        <w:rPr>
          <w:rStyle w:val="Strong"/>
          <w:rFonts w:ascii="Times New Roman" w:hAnsi="Times New Roman" w:cs="Times New Roman"/>
          <w:b w:val="0"/>
          <w:sz w:val="20"/>
          <w:szCs w:val="20"/>
        </w:rPr>
        <w:t xml:space="preserve"> </w:t>
      </w:r>
      <w:r w:rsidR="00141D35" w:rsidRPr="00AC6524">
        <w:rPr>
          <w:rStyle w:val="Strong"/>
          <w:rFonts w:ascii="Times New Roman" w:hAnsi="Times New Roman" w:cs="Times New Roman"/>
          <w:b w:val="0"/>
          <w:sz w:val="20"/>
          <w:szCs w:val="20"/>
        </w:rPr>
        <w:t>For their best usage, alternative methods for synthesising nanoparticles and their composition must be adopted</w:t>
      </w:r>
      <w:r w:rsidR="00C164DE" w:rsidRPr="00AC6524">
        <w:rPr>
          <w:rStyle w:val="Strong"/>
          <w:rFonts w:ascii="Times New Roman" w:hAnsi="Times New Roman" w:cs="Times New Roman"/>
          <w:b w:val="0"/>
          <w:sz w:val="20"/>
          <w:szCs w:val="20"/>
        </w:rPr>
        <w:t xml:space="preserve"> </w:t>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07/978-981-32-9370-0_6","ISBN":"9789813293700","abstract":"The use of bio-based nanoparticles is getting importance due to their ecofriendly and economic nature. Bio-based nanoparticles mainly synthesized from bottom-up approach and mother protein, secondary metabolite, extract, etc. act as stabilizing and capping agent. It helps to synthesize more stable and uniform nanoparticles as compared to chemical methods. High catalytic activity, more surface area, ion exchange capacity, fluorescence activity, and presence in different dimension such as metals, ceramics, and magnetic form allowed use of nanoparticles and their formulation in the field of agriculture such as soil nutrients, crop protectants, environment cleanup, contaminant detection, and reduction of post-harvest losses. Further, nano formulation approaches for controlled delivery of pesticides, nutrients, genetic materials, and growth stimulator can act as an another boon in the agriculture sector.","author":[{"dropping-particle":"","family":"Khandelwal","given":"Ashish","non-dropping-particle":"","parse-names":false,"suffix":""},{"dropping-particle":"","family":"Joshi","given":"Ritika","non-dropping-particle":"","parse-names":false,"suffix":""},{"dropping-particle":"","family":"Mukherjee","given":"Poulomi","non-dropping-particle":"","parse-names":false,"suffix":""},{"dropping-particle":"","family":"Singh","given":"S. D.","non-dropping-particle":"","parse-names":false,"suffix":""},{"dropping-particle":"","family":"Shrivastava","given":"Manoj","non-dropping-particle":"","parse-names":false,"suffix":""}],"container-title":"Nanotechnology for Agriculture: Advances for Sustainable Agriculture","id":"ITEM-1","issued":{"date-parts":[["2019","1","1"]]},"page":"89-100","publisher":"Springer Singapore","title":"Use of bio-based nanoparticles in agriculture","type":"chapter"},"uris":["http://www.mendeley.com/documents/?uuid=c3d5ba86-666f-3957-80b4-8b7764c2b3ff"]}],"mendeley":{"formattedCitation":"[7]","plainTextFormattedCitation":"[7]","previouslyFormattedCitation":"[7]"},"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7]</w:t>
      </w:r>
      <w:r w:rsidR="00C164DE" w:rsidRPr="00AC6524">
        <w:rPr>
          <w:rStyle w:val="Strong"/>
          <w:rFonts w:ascii="Times New Roman" w:hAnsi="Times New Roman" w:cs="Times New Roman"/>
          <w:b w:val="0"/>
          <w:sz w:val="20"/>
          <w:szCs w:val="20"/>
        </w:rPr>
        <w:fldChar w:fldCharType="end"/>
      </w:r>
      <w:r w:rsidR="00141D35" w:rsidRPr="00AC6524">
        <w:rPr>
          <w:rStyle w:val="Strong"/>
          <w:rFonts w:ascii="Times New Roman" w:hAnsi="Times New Roman" w:cs="Times New Roman"/>
          <w:b w:val="0"/>
          <w:sz w:val="20"/>
          <w:szCs w:val="20"/>
        </w:rPr>
        <w:t xml:space="preserve">. </w:t>
      </w:r>
      <w:r w:rsidR="00C35C66" w:rsidRPr="00AC6524">
        <w:rPr>
          <w:rStyle w:val="Strong"/>
          <w:rFonts w:ascii="Times New Roman" w:hAnsi="Times New Roman" w:cs="Times New Roman"/>
          <w:b w:val="0"/>
          <w:sz w:val="20"/>
          <w:szCs w:val="20"/>
        </w:rPr>
        <w:t xml:space="preserve">A variety of microorganisms, including bacteria, fungi, algae, plant extracts, and waste materials, can be used as eco-friendly precursors in the synthesis of NPs with potential applications in agriculture. The biological method of preparation has advantages over other chemical methods because it operates at room temperature and atmosphere, utilizes inexpensive materials and solvents, and requires no expensive machinery, and uses eco-friendly and economically viable technology </w:t>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arabjc.2015.11.002","ISSN":"18785352","author":[{"dropping-particle":"","family":"Sharma","given":"Deepali","non-dropping-particle":"","parse-names":false,"suffix":""},{"dropping-particle":"","family":"Kanchi","given":"Suvardhan","non-dropping-particle":"","parse-names":false,"suffix":""},{"dropping-particle":"","family":"Bisetty","given":"Krishna","non-dropping-particle":"","parse-names":false,"suffix":""}],"container-title":"Arabian Journal of Chemistry","id":"ITEM-1","issue":"8","issued":{"date-parts":[["2019","12"]]},"page":"3576-3600","title":"Biogenic synthesis of nanoparticles: A review","type":"article-journal","volume":"12"},"uris":["http://www.mendeley.com/documents/?uuid=bf4a4055-73f2-3d35-ae6c-62c9a0d5fbd4"]}],"mendeley":{"formattedCitation":"[21]","plainTextFormattedCitation":"[21]","previouslyFormattedCitation":"[21]"},"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1]</w:t>
      </w:r>
      <w:r w:rsidR="00C164DE" w:rsidRPr="00AC6524">
        <w:rPr>
          <w:rStyle w:val="Strong"/>
          <w:rFonts w:ascii="Times New Roman" w:hAnsi="Times New Roman" w:cs="Times New Roman"/>
          <w:b w:val="0"/>
          <w:sz w:val="20"/>
          <w:szCs w:val="20"/>
        </w:rPr>
        <w:fldChar w:fldCharType="end"/>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02/wnan.1233","ISSN":"1939-5116","author":[{"dropping-particle":"","family":"Kozielski","given":"Kristen L.","non-dropping-particle":"","parse-names":false,"suffix":""},{"dropping-particle":"","family":"Tzeng","given":"Stephany Y.","non-dropping-particle":"","parse-names":false,"suffix":""},{"dropping-particle":"","family":"Green","given":"Jordan J.","non-dropping-particle":"","parse-names":false,"suffix":""}],"container-title":"WIREs Nanomedicine and Nanobiotechnology","id":"ITEM-1","issue":"5","issued":{"date-parts":[["2013","9","2"]]},"page":"449-468","title":"Bioengineered nanoparticles for &lt;scp&gt;siRNA&lt;/scp&gt; delivery","type":"article-journal","volume":"5"},"uris":["http://www.mendeley.com/documents/?uuid=9aabccb2-a44a-3dd2-ab45-f6ef132ba625"]}],"mendeley":{"formattedCitation":"[22]","plainTextFormattedCitation":"[22]","previouslyFormattedCitation":"[22]"},"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2]</w:t>
      </w:r>
      <w:r w:rsidR="00C164DE"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p>
    <w:p w14:paraId="774B5D8D" w14:textId="77777777" w:rsidR="003475A7" w:rsidRPr="00AC6524" w:rsidRDefault="003475A7" w:rsidP="000D1CDC">
      <w:pPr>
        <w:spacing w:after="0" w:line="240" w:lineRule="auto"/>
        <w:ind w:firstLine="720"/>
        <w:jc w:val="both"/>
        <w:rPr>
          <w:rStyle w:val="Strong"/>
          <w:rFonts w:ascii="Times New Roman" w:hAnsi="Times New Roman" w:cs="Times New Roman"/>
          <w:b w:val="0"/>
          <w:sz w:val="20"/>
          <w:szCs w:val="20"/>
        </w:rPr>
      </w:pPr>
    </w:p>
    <w:p w14:paraId="2150EC13" w14:textId="0CB30BD2" w:rsidR="00141D35" w:rsidRPr="00AC6524" w:rsidRDefault="009E63A5" w:rsidP="000D1CDC">
      <w:pPr>
        <w:spacing w:after="0" w:line="240" w:lineRule="auto"/>
        <w:ind w:firstLine="720"/>
        <w:jc w:val="both"/>
        <w:rPr>
          <w:rStyle w:val="Strong"/>
          <w:rFonts w:ascii="Times New Roman" w:hAnsi="Times New Roman" w:cs="Times New Roman"/>
          <w:b w:val="0"/>
          <w:sz w:val="20"/>
          <w:szCs w:val="20"/>
        </w:rPr>
      </w:pPr>
      <w:r w:rsidRPr="00AC6524">
        <w:rPr>
          <w:rStyle w:val="Strong"/>
          <w:rFonts w:ascii="Times New Roman" w:hAnsi="Times New Roman" w:cs="Times New Roman"/>
          <w:b w:val="0"/>
          <w:sz w:val="20"/>
          <w:szCs w:val="20"/>
        </w:rPr>
        <w:t>On the other hand, apart from biosynthesized nanoparticles t</w:t>
      </w:r>
      <w:r w:rsidR="00141D35" w:rsidRPr="00AC6524">
        <w:rPr>
          <w:rStyle w:val="Strong"/>
          <w:rFonts w:ascii="Times New Roman" w:hAnsi="Times New Roman" w:cs="Times New Roman"/>
          <w:b w:val="0"/>
          <w:sz w:val="20"/>
          <w:szCs w:val="20"/>
        </w:rPr>
        <w:t>he traditional problems in agriculture can</w:t>
      </w:r>
      <w:r w:rsidRPr="00AC6524">
        <w:rPr>
          <w:rStyle w:val="Strong"/>
          <w:rFonts w:ascii="Times New Roman" w:hAnsi="Times New Roman" w:cs="Times New Roman"/>
          <w:b w:val="0"/>
          <w:sz w:val="20"/>
          <w:szCs w:val="20"/>
        </w:rPr>
        <w:t xml:space="preserve"> also</w:t>
      </w:r>
      <w:r w:rsidR="00141D35" w:rsidRPr="00AC6524">
        <w:rPr>
          <w:rStyle w:val="Strong"/>
          <w:rFonts w:ascii="Times New Roman" w:hAnsi="Times New Roman" w:cs="Times New Roman"/>
          <w:b w:val="0"/>
          <w:sz w:val="20"/>
          <w:szCs w:val="20"/>
        </w:rPr>
        <w:t xml:space="preserve"> be solved by using nature-derived polymeric nanoparticles in a variety of applications, such as </w:t>
      </w:r>
      <w:proofErr w:type="spellStart"/>
      <w:r w:rsidR="00141D35" w:rsidRPr="00AC6524">
        <w:rPr>
          <w:rStyle w:val="Strong"/>
          <w:rFonts w:ascii="Times New Roman" w:hAnsi="Times New Roman" w:cs="Times New Roman"/>
          <w:b w:val="0"/>
          <w:sz w:val="20"/>
          <w:szCs w:val="20"/>
        </w:rPr>
        <w:t>nanoherbicides</w:t>
      </w:r>
      <w:proofErr w:type="spellEnd"/>
      <w:r w:rsidR="00141D35" w:rsidRPr="00AC6524">
        <w:rPr>
          <w:rStyle w:val="Strong"/>
          <w:rFonts w:ascii="Times New Roman" w:hAnsi="Times New Roman" w:cs="Times New Roman"/>
          <w:b w:val="0"/>
          <w:sz w:val="20"/>
          <w:szCs w:val="20"/>
        </w:rPr>
        <w:t xml:space="preserve">, </w:t>
      </w:r>
      <w:proofErr w:type="spellStart"/>
      <w:r w:rsidR="00141D35" w:rsidRPr="00AC6524">
        <w:rPr>
          <w:rStyle w:val="Strong"/>
          <w:rFonts w:ascii="Times New Roman" w:hAnsi="Times New Roman" w:cs="Times New Roman"/>
          <w:b w:val="0"/>
          <w:sz w:val="20"/>
          <w:szCs w:val="20"/>
        </w:rPr>
        <w:t>nanodetectors</w:t>
      </w:r>
      <w:proofErr w:type="spellEnd"/>
      <w:r w:rsidR="00141D35" w:rsidRPr="00AC6524">
        <w:rPr>
          <w:rStyle w:val="Strong"/>
          <w:rFonts w:ascii="Times New Roman" w:hAnsi="Times New Roman" w:cs="Times New Roman"/>
          <w:b w:val="0"/>
          <w:sz w:val="20"/>
          <w:szCs w:val="20"/>
        </w:rPr>
        <w:t xml:space="preserve">, and </w:t>
      </w:r>
      <w:proofErr w:type="spellStart"/>
      <w:r w:rsidR="00141D35" w:rsidRPr="00AC6524">
        <w:rPr>
          <w:rStyle w:val="Strong"/>
          <w:rFonts w:ascii="Times New Roman" w:hAnsi="Times New Roman" w:cs="Times New Roman"/>
          <w:b w:val="0"/>
          <w:sz w:val="20"/>
          <w:szCs w:val="20"/>
        </w:rPr>
        <w:t>nanofertilizers</w:t>
      </w:r>
      <w:proofErr w:type="spellEnd"/>
      <w:r w:rsidR="00C164DE" w:rsidRPr="00AC6524">
        <w:rPr>
          <w:rStyle w:val="Strong"/>
          <w:rFonts w:ascii="Times New Roman" w:hAnsi="Times New Roman" w:cs="Times New Roman"/>
          <w:b w:val="0"/>
          <w:sz w:val="20"/>
          <w:szCs w:val="20"/>
        </w:rPr>
        <w:t xml:space="preserve"> </w:t>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111/1541-4337.12499","ISSN":"1541-4337","author":[{"dropping-particle":"","family":"Valencia","given":"Germán Ayala","non-dropping-particle":"","parse-names":false,"suffix":""},{"dropping-particle":"","family":"Zare","given":"Ehsan Nazarzadeh","non-dropping-particle":"","parse-names":false,"suffix":""},{"dropping-particle":"","family":"Makvandi","given":"Pooyan","non-dropping-particle":"","parse-names":false,"suffix":""},{"dropping-particle":"","family":"Gutiérrez","given":"Tomy J.","non-dropping-particle":"","parse-names":false,"suffix":""}],"container-title":"Comprehensive Reviews in Food Science and Food Safety","id":"ITEM-1","issue":"6","issued":{"date-parts":[["2019","11"]]},"page":"2009-2024","title":"Self‐Assembled Carbohydrate Polymers for Food Applications: A Review","type":"article-journal","volume":"18"},"uris":["http://www.mendeley.com/documents/?uuid=be3e8b2c-7e4a-3125-84c8-df4dda22a716"]}],"mendeley":{"formattedCitation":"[23]","plainTextFormattedCitation":"[23]","previouslyFormattedCitation":"[23]"},"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3]</w:t>
      </w:r>
      <w:r w:rsidR="00C164DE" w:rsidRPr="00AC6524">
        <w:rPr>
          <w:rStyle w:val="Strong"/>
          <w:rFonts w:ascii="Times New Roman" w:hAnsi="Times New Roman" w:cs="Times New Roman"/>
          <w:b w:val="0"/>
          <w:sz w:val="20"/>
          <w:szCs w:val="20"/>
        </w:rPr>
        <w:fldChar w:fldCharType="end"/>
      </w:r>
      <w:r w:rsidR="00141D35" w:rsidRPr="00AC6524">
        <w:rPr>
          <w:rStyle w:val="Strong"/>
          <w:rFonts w:ascii="Times New Roman" w:hAnsi="Times New Roman" w:cs="Times New Roman"/>
          <w:b w:val="0"/>
          <w:sz w:val="20"/>
          <w:szCs w:val="20"/>
        </w:rPr>
        <w:t>.</w:t>
      </w:r>
      <w:r w:rsidR="00972FD3" w:rsidRPr="00AC6524">
        <w:rPr>
          <w:rStyle w:val="Strong"/>
          <w:rFonts w:ascii="Times New Roman" w:hAnsi="Times New Roman" w:cs="Times New Roman"/>
          <w:b w:val="0"/>
          <w:sz w:val="20"/>
          <w:szCs w:val="20"/>
        </w:rPr>
        <w:t xml:space="preserve"> </w:t>
      </w:r>
      <w:r w:rsidR="00141D35" w:rsidRPr="00AC6524">
        <w:rPr>
          <w:rStyle w:val="Strong"/>
          <w:rFonts w:ascii="Times New Roman" w:hAnsi="Times New Roman" w:cs="Times New Roman"/>
          <w:b w:val="0"/>
          <w:sz w:val="20"/>
          <w:szCs w:val="20"/>
        </w:rPr>
        <w:t xml:space="preserve">For </w:t>
      </w:r>
      <w:r w:rsidRPr="00AC6524">
        <w:rPr>
          <w:rStyle w:val="Strong"/>
          <w:rFonts w:ascii="Times New Roman" w:hAnsi="Times New Roman" w:cs="Times New Roman"/>
          <w:b w:val="0"/>
          <w:sz w:val="20"/>
          <w:szCs w:val="20"/>
        </w:rPr>
        <w:t>instance, "precision</w:t>
      </w:r>
      <w:r w:rsidR="00141D35" w:rsidRPr="00AC6524">
        <w:rPr>
          <w:rStyle w:val="Strong"/>
          <w:rFonts w:ascii="Times New Roman" w:hAnsi="Times New Roman" w:cs="Times New Roman"/>
          <w:b w:val="0"/>
          <w:sz w:val="20"/>
          <w:szCs w:val="20"/>
        </w:rPr>
        <w:t xml:space="preserve"> farming" targets major crop production with nutrients in edible sections without harming water and soil resources. Precision farming uses nanocarriers to carry and deliver pesticides</w:t>
      </w:r>
      <w:r w:rsidR="00E746E0" w:rsidRPr="00AC6524">
        <w:rPr>
          <w:rStyle w:val="Strong"/>
          <w:rFonts w:ascii="Times New Roman" w:hAnsi="Times New Roman" w:cs="Times New Roman"/>
          <w:b w:val="0"/>
          <w:sz w:val="20"/>
          <w:szCs w:val="20"/>
        </w:rPr>
        <w:t xml:space="preserve"> and fertilizers</w:t>
      </w:r>
      <w:r w:rsidR="00141D35" w:rsidRPr="00AC6524">
        <w:rPr>
          <w:rStyle w:val="Strong"/>
          <w:rFonts w:ascii="Times New Roman" w:hAnsi="Times New Roman" w:cs="Times New Roman"/>
          <w:b w:val="0"/>
          <w:sz w:val="20"/>
          <w:szCs w:val="20"/>
        </w:rPr>
        <w:t xml:space="preserve"> in a more regulated and slow release profile</w:t>
      </w:r>
      <w:r w:rsidR="00C164DE" w:rsidRPr="00AC6524">
        <w:rPr>
          <w:rStyle w:val="Strong"/>
          <w:rFonts w:ascii="Times New Roman" w:hAnsi="Times New Roman" w:cs="Times New Roman"/>
          <w:b w:val="0"/>
          <w:sz w:val="20"/>
          <w:szCs w:val="20"/>
        </w:rPr>
        <w:t xml:space="preserve"> </w:t>
      </w:r>
      <w:r w:rsidR="00C164DE" w:rsidRPr="00AC6524">
        <w:rPr>
          <w:rStyle w:val="Strong"/>
          <w:rFonts w:ascii="Times New Roman" w:hAnsi="Times New Roman" w:cs="Times New Roman"/>
          <w:b w:val="0"/>
          <w:sz w:val="20"/>
          <w:szCs w:val="20"/>
        </w:rPr>
        <w:fldChar w:fldCharType="begin" w:fldLock="1"/>
      </w:r>
      <w:r w:rsidR="008A2EB1">
        <w:rPr>
          <w:rStyle w:val="Strong"/>
          <w:rFonts w:ascii="Times New Roman" w:hAnsi="Times New Roman" w:cs="Times New Roman"/>
          <w:b w:val="0"/>
          <w:sz w:val="20"/>
          <w:szCs w:val="20"/>
        </w:rPr>
        <w:instrText>ADDIN CSL_CITATION {"citationItems":[{"id":"ITEM-1","itemData":{"DOI":"10.1016/j.btre.2017.03.002","ISSN":"2215017X","author":[{"dropping-particle":"","family":"Duhan","given":"Joginder Singh","non-dropping-particle":"","parse-names":false,"suffix":""},{"dropping-particle":"","family":"Kumar","given":"Ravinder","non-dropping-particle":"","parse-names":false,"suffix":""},{"dropping-particle":"","family":"Kumar","given":"Naresh","non-dropping-particle":"","parse-names":false,"suffix":""},{"dropping-particle":"","family":"Kaur","given":"Pawan","non-dropping-particle":"","parse-names":false,"suffix":""},{"dropping-particle":"","family":"Nehra","given":"Kiran","non-dropping-particle":"","parse-names":false,"suffix":""},{"dropping-particle":"","family":"Duhan","given":"Surekha","non-dropping-particle":"","parse-names":false,"suffix":""}],"container-title":"Biotechnology Reports","id":"ITEM-1","issued":{"date-parts":[["2017","9"]]},"page":"11-23","title":"Nanotechnology: The new perspective in precision agriculture","type":"article-journal","volume":"15"},"uris":["http://www.mendeley.com/documents/?uuid=7b063ecc-3664-3809-9eb5-f3cd7282a31d"]}],"mendeley":{"formattedCitation":"[24]","plainTextFormattedCitation":"[24]","previouslyFormattedCitation":"[24]"},"properties":{"noteIndex":0},"schema":"https://github.com/citation-style-language/schema/raw/master/csl-citation.json"}</w:instrText>
      </w:r>
      <w:r w:rsidR="00C164DE" w:rsidRPr="00AC6524">
        <w:rPr>
          <w:rStyle w:val="Strong"/>
          <w:rFonts w:ascii="Times New Roman" w:hAnsi="Times New Roman" w:cs="Times New Roman"/>
          <w:b w:val="0"/>
          <w:sz w:val="20"/>
          <w:szCs w:val="20"/>
        </w:rPr>
        <w:fldChar w:fldCharType="separate"/>
      </w:r>
      <w:r w:rsidR="006F2D32" w:rsidRPr="006F2D32">
        <w:rPr>
          <w:rStyle w:val="Strong"/>
          <w:rFonts w:ascii="Times New Roman" w:hAnsi="Times New Roman" w:cs="Times New Roman"/>
          <w:b w:val="0"/>
          <w:noProof/>
          <w:sz w:val="20"/>
          <w:szCs w:val="20"/>
        </w:rPr>
        <w:t>[24]</w:t>
      </w:r>
      <w:r w:rsidR="00C164DE" w:rsidRPr="00AC6524">
        <w:rPr>
          <w:rStyle w:val="Strong"/>
          <w:rFonts w:ascii="Times New Roman" w:hAnsi="Times New Roman" w:cs="Times New Roman"/>
          <w:b w:val="0"/>
          <w:sz w:val="20"/>
          <w:szCs w:val="20"/>
        </w:rPr>
        <w:fldChar w:fldCharType="end"/>
      </w:r>
      <w:r w:rsidR="00972FD3" w:rsidRPr="00AC6524">
        <w:rPr>
          <w:rStyle w:val="Strong"/>
          <w:rFonts w:ascii="Times New Roman" w:hAnsi="Times New Roman" w:cs="Times New Roman"/>
          <w:b w:val="0"/>
          <w:sz w:val="20"/>
          <w:szCs w:val="20"/>
        </w:rPr>
        <w:t>.</w:t>
      </w:r>
    </w:p>
    <w:p w14:paraId="387D6680" w14:textId="77777777" w:rsidR="000D1CDC" w:rsidRPr="00AC6524" w:rsidRDefault="000D1CDC" w:rsidP="000D1CDC">
      <w:pPr>
        <w:spacing w:after="0" w:line="240" w:lineRule="auto"/>
        <w:ind w:firstLine="720"/>
        <w:jc w:val="both"/>
        <w:rPr>
          <w:rStyle w:val="Strong"/>
          <w:rFonts w:ascii="Times New Roman" w:hAnsi="Times New Roman" w:cs="Times New Roman"/>
          <w:b w:val="0"/>
          <w:sz w:val="20"/>
          <w:szCs w:val="20"/>
          <w:highlight w:val="yellow"/>
        </w:rPr>
      </w:pPr>
    </w:p>
    <w:p w14:paraId="3DD20EEC" w14:textId="77777777" w:rsidR="00141D35" w:rsidRPr="00AC6524" w:rsidRDefault="00AC6524" w:rsidP="00E37161">
      <w:pPr>
        <w:spacing w:after="0" w:line="240" w:lineRule="auto"/>
        <w:jc w:val="center"/>
        <w:rPr>
          <w:rStyle w:val="Strong"/>
          <w:rFonts w:ascii="Times New Roman" w:hAnsi="Times New Roman" w:cs="Times New Roman"/>
          <w:sz w:val="20"/>
          <w:szCs w:val="20"/>
        </w:rPr>
      </w:pPr>
      <w:r w:rsidRPr="00AC6524">
        <w:rPr>
          <w:rStyle w:val="Strong"/>
          <w:rFonts w:ascii="Times New Roman" w:hAnsi="Times New Roman" w:cs="Times New Roman"/>
          <w:sz w:val="20"/>
          <w:szCs w:val="20"/>
        </w:rPr>
        <w:t xml:space="preserve">3. </w:t>
      </w:r>
      <w:r w:rsidR="00E746E0" w:rsidRPr="00AC6524">
        <w:rPr>
          <w:rStyle w:val="Strong"/>
          <w:rFonts w:ascii="Times New Roman" w:hAnsi="Times New Roman" w:cs="Times New Roman"/>
          <w:sz w:val="20"/>
          <w:szCs w:val="20"/>
        </w:rPr>
        <w:t>BIO-BASED NANOFERTILIZER</w:t>
      </w:r>
    </w:p>
    <w:p w14:paraId="3E934615" w14:textId="77777777" w:rsidR="003475A7" w:rsidRPr="00AC6524" w:rsidRDefault="003475A7" w:rsidP="003475A7">
      <w:pPr>
        <w:spacing w:after="0" w:line="240" w:lineRule="auto"/>
        <w:ind w:firstLine="720"/>
        <w:jc w:val="both"/>
        <w:rPr>
          <w:rFonts w:ascii="Times New Roman" w:hAnsi="Times New Roman" w:cs="Times New Roman"/>
          <w:sz w:val="20"/>
          <w:szCs w:val="20"/>
        </w:rPr>
      </w:pPr>
    </w:p>
    <w:p w14:paraId="32F45F02" w14:textId="5308A94D" w:rsidR="007E3000" w:rsidRPr="00AC6524" w:rsidRDefault="005C1502" w:rsidP="003475A7">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The usage of chemical fertilisers has increased due to crop varieties that respond to fertiliser. However, the poor usage efficiency of chemical fertilisers limits their use since they lose fertiliser through volatilization and leaching, which contaminates the environment and raises production costs (FAO, 2017). In this context, nanotechnology is utilised to increase the accessibility of insufficiently available nutrients, create slow-release fertilisers, and limit the losses of mobile nutrients </w:t>
      </w:r>
      <w:r w:rsidR="00C164DE"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38/s41565-018-0131-1","ISSN":"1748-3387","author":[{"dropping-particle":"","family":"Kah","given":"Melanie","non-dropping-particle":"","parse-names":false,"suffix":""},{"dropping-particle":"","family":"Kookana","given":"Rai Singh","non-dropping-particle":"","parse-names":false,"suffix":""},{"dropping-particle":"","family":"Gogos","given":"Alexander","non-dropping-particle":"","parse-names":false,"suffix":""},{"dropping-particle":"","family":"Bucheli","given":"Thomas Daniel","non-dropping-particle":"","parse-names":false,"suffix":""}],"container-title":"Nature Nanotechnology","id":"ITEM-1","issue":"8","issued":{"date-parts":[["2018","8","7"]]},"page":"677-684","title":"A critical evaluation of nanopesticides and nanofertilizers against their conventional analogues","type":"article-journal","volume":"13"},"uris":["http://www.mendeley.com/documents/?uuid=a408a894-b736-361a-8dd2-6857a203feb3"]}],"mendeley":{"formattedCitation":"[25]","plainTextFormattedCitation":"[25]","previouslyFormattedCitation":"[25]"},"properties":{"noteIndex":0},"schema":"https://github.com/citation-style-language/schema/raw/master/csl-citation.json"}</w:instrText>
      </w:r>
      <w:r w:rsidR="00C164DE"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5]</w:t>
      </w:r>
      <w:r w:rsidR="00C164DE"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w:t>
      </w:r>
      <w:r w:rsidRPr="00AC6524">
        <w:rPr>
          <w:rFonts w:ascii="Times New Roman" w:hAnsi="Times New Roman" w:cs="Times New Roman"/>
          <w:sz w:val="20"/>
          <w:szCs w:val="20"/>
        </w:rPr>
        <w:t xml:space="preserve"> </w:t>
      </w:r>
      <w:proofErr w:type="spellStart"/>
      <w:r w:rsidRPr="00AC6524">
        <w:rPr>
          <w:rFonts w:ascii="Times New Roman" w:hAnsi="Times New Roman" w:cs="Times New Roman"/>
          <w:sz w:val="20"/>
          <w:szCs w:val="20"/>
        </w:rPr>
        <w:t>Nanofertilizers</w:t>
      </w:r>
      <w:proofErr w:type="spellEnd"/>
      <w:r w:rsidRPr="00AC6524">
        <w:rPr>
          <w:rFonts w:ascii="Times New Roman" w:hAnsi="Times New Roman" w:cs="Times New Roman"/>
          <w:sz w:val="20"/>
          <w:szCs w:val="20"/>
        </w:rPr>
        <w:t xml:space="preserve"> play a crucial role in improving agricultural output by giving plants the nutrients they need for maximum growth and altering the traditional fertilization system </w:t>
      </w:r>
      <w:r w:rsidR="00C164DE"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scitotenv.2015.01.104","ISSN":"00489697","author":[{"dropping-particle":"","family":"Liu","given":"Ruiqiang","non-dropping-particle":"","parse-names":false,"suffix":""},{"dropping-particle":"","family":"Lal","given":"Rattan","non-dropping-particle":"","parse-names":false,"suffix":""}],"container-title":"Science of The Total Environment","id":"ITEM-1","issued":{"date-parts":[["2015","5"]]},"page":"131-139","title":"Potentials of engineered nanoparticles as fertilizers for increasing agronomic productions","type":"article-journal","volume":"514"},"uris":["http://www.mendeley.com/documents/?uuid=9a866c06-4457-3d64-abcf-5d0d888b7785"]}],"mendeley":{"formattedCitation":"[26]","plainTextFormattedCitation":"[26]","previouslyFormattedCitation":"[26]"},"properties":{"noteIndex":0},"schema":"https://github.com/citation-style-language/schema/raw/master/csl-citation.json"}</w:instrText>
      </w:r>
      <w:r w:rsidR="00C164DE"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6]</w:t>
      </w:r>
      <w:r w:rsidR="00C164DE" w:rsidRPr="00AC6524">
        <w:rPr>
          <w:rFonts w:ascii="Times New Roman" w:hAnsi="Times New Roman" w:cs="Times New Roman"/>
          <w:sz w:val="20"/>
          <w:szCs w:val="20"/>
        </w:rPr>
        <w:fldChar w:fldCharType="end"/>
      </w:r>
      <w:r w:rsidR="00C164DE"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3205-020-2152-3","ISSN":"21905738","abstract":"Agriculture is the source of food for both humans and animals. With the growing population demands, agricultural production needs to be scaled up where nanotechnology can play a significant role. The use of nanotechnology in agriculture can manage plant disease and growth for better and quality output. Therefore, this review focuses on the use of various nanoparticles for detection of nutrients and contaminants, nanosensors for monitoring the environmental stresses and crop conditions as well as the use of nanotechnology for plant pathogen detection and crop protection. In addition, the delivery of plant growth regulators and agrichemicals like nanopesticides and nanofertilizers to the plants along with the delivery of DNA for targeted genetic engineering and production of genetically modified (GM) crops are discussed briefly. Further, the future concerns regarding the use of nanoparticles and their possible toxicity, impact on the agriculture and ecosystem needs to be assessed along with the assessment of the nanoparticles and GM crops on the environment and human health.","author":[{"dropping-particle":"","family":"Kamle","given":"Madhu","non-dropping-particle":"","parse-names":false,"suffix":""},{"dropping-particle":"","family":"Mahato","given":"Dipendra Kumar","non-dropping-particle":"","parse-names":false,"suffix":""},{"dropping-particle":"","family":"Devi","given":"Sheetal","non-dropping-particle":"","parse-names":false,"suffix":""},{"dropping-particle":"","family":"Soni","given":"Ramendra","non-dropping-particle":"","parse-names":false,"suffix":""},{"dropping-particle":"","family":"Tripathi","given":"Vijay","non-dropping-particle":"","parse-names":false,"suffix":""},{"dropping-particle":"","family":"Mishra","given":"Awdhesh Kumar","non-dropping-particle":"","parse-names":false,"suffix":""},{"dropping-particle":"","family":"Kumar","given":"Pradeep","non-dropping-particle":"","parse-names":false,"suffix":""}],"container-title":"3 Biotech","id":"ITEM-1","issue":"4","issued":{"date-parts":[["2020","4","1"]]},"publisher":"Springer","title":"Nanotechnological interventions for plant health improvement and sustainable agriculture","type":"article","volume":"10"},"uris":["http://www.mendeley.com/documents/?uuid=4126008d-819f-32eb-81f0-9fbe2ac79e88"]}],"mendeley":{"formattedCitation":"[27]","plainTextFormattedCitation":"[27]","previouslyFormattedCitation":"[27]"},"properties":{"noteIndex":0},"schema":"https://github.com/citation-style-language/schema/raw/master/csl-citation.json"}</w:instrText>
      </w:r>
      <w:r w:rsidR="00C164DE"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7]</w:t>
      </w:r>
      <w:r w:rsidR="00C164DE"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w:t>
      </w:r>
      <w:r w:rsidRPr="00AC6524">
        <w:rPr>
          <w:rFonts w:ascii="Times New Roman" w:hAnsi="Times New Roman" w:cs="Times New Roman"/>
          <w:sz w:val="20"/>
          <w:szCs w:val="20"/>
        </w:rPr>
        <w:t xml:space="preserve"> </w:t>
      </w:r>
      <w:r w:rsidR="007E3000" w:rsidRPr="00AC6524">
        <w:rPr>
          <w:rFonts w:ascii="Times New Roman" w:hAnsi="Times New Roman" w:cs="Times New Roman"/>
          <w:sz w:val="20"/>
          <w:szCs w:val="20"/>
        </w:rPr>
        <w:t xml:space="preserve">Although agricultural fertilizers, in particular, are still not developed by the big chemical industries, </w:t>
      </w:r>
      <w:proofErr w:type="spellStart"/>
      <w:r w:rsidR="007E3000" w:rsidRPr="00AC6524">
        <w:rPr>
          <w:rFonts w:ascii="Times New Roman" w:hAnsi="Times New Roman" w:cs="Times New Roman"/>
          <w:sz w:val="20"/>
          <w:szCs w:val="20"/>
        </w:rPr>
        <w:t>nanofertilizers</w:t>
      </w:r>
      <w:proofErr w:type="spellEnd"/>
      <w:r w:rsidR="007E3000" w:rsidRPr="00AC6524">
        <w:rPr>
          <w:rFonts w:ascii="Times New Roman" w:hAnsi="Times New Roman" w:cs="Times New Roman"/>
          <w:sz w:val="20"/>
          <w:szCs w:val="20"/>
        </w:rPr>
        <w:t xml:space="preserve"> have been widely accessible on the market for the past ten years. Some of the commercially available </w:t>
      </w:r>
      <w:proofErr w:type="spellStart"/>
      <w:r w:rsidR="007E3000" w:rsidRPr="00AC6524">
        <w:rPr>
          <w:rFonts w:ascii="Times New Roman" w:hAnsi="Times New Roman" w:cs="Times New Roman"/>
          <w:sz w:val="20"/>
          <w:szCs w:val="20"/>
        </w:rPr>
        <w:t>nanofertilizers</w:t>
      </w:r>
      <w:proofErr w:type="spellEnd"/>
      <w:r w:rsidR="007E3000" w:rsidRPr="00AC6524">
        <w:rPr>
          <w:rFonts w:ascii="Times New Roman" w:hAnsi="Times New Roman" w:cs="Times New Roman"/>
          <w:sz w:val="20"/>
          <w:szCs w:val="20"/>
        </w:rPr>
        <w:t xml:space="preserve"> are listed in</w:t>
      </w:r>
      <w:r w:rsidR="00AC6524">
        <w:rPr>
          <w:rFonts w:ascii="Times New Roman" w:hAnsi="Times New Roman" w:cs="Times New Roman"/>
          <w:sz w:val="20"/>
          <w:szCs w:val="20"/>
        </w:rPr>
        <w:t xml:space="preserve"> </w:t>
      </w:r>
      <w:r w:rsidR="007E3000" w:rsidRPr="00AC6524">
        <w:rPr>
          <w:rFonts w:ascii="Times New Roman" w:hAnsi="Times New Roman" w:cs="Times New Roman"/>
          <w:sz w:val="20"/>
          <w:szCs w:val="20"/>
        </w:rPr>
        <w:t>Table 1.</w:t>
      </w:r>
    </w:p>
    <w:p w14:paraId="63ED9F39" w14:textId="77777777" w:rsidR="003475A7" w:rsidRPr="00AC6524" w:rsidRDefault="003475A7" w:rsidP="003475A7">
      <w:pPr>
        <w:spacing w:after="0" w:line="240" w:lineRule="auto"/>
        <w:ind w:firstLine="720"/>
        <w:jc w:val="both"/>
        <w:rPr>
          <w:rFonts w:ascii="Times New Roman" w:hAnsi="Times New Roman" w:cs="Times New Roman"/>
          <w:sz w:val="20"/>
          <w:szCs w:val="20"/>
        </w:rPr>
      </w:pPr>
    </w:p>
    <w:p w14:paraId="2E024332" w14:textId="0D68B908" w:rsidR="007E3000" w:rsidRPr="00AC6524" w:rsidRDefault="005C1502" w:rsidP="003475A7">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Based on the nutritional needs of the plants, nano fertilisers can be categorised into three groups: macronutrient nano fertilisers, micronutrient nano fertilisers, and nanoparticulate nano fertilisers </w:t>
      </w:r>
      <w:r w:rsidR="00C164DE"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0311-016-0600-4","ISSN":"1610-3653","author":[{"dropping-particle":"","family":"Chhipa","given":"Hemraj","non-dropping-particle":"","parse-names":false,"suffix":""}],"container-title":"Environmental Chemistry Letters","id":"ITEM-1","issue":"1","issued":{"date-parts":[["2017","3","5"]]},"page":"15-22","title":"Nanofertilizers and nanopesticides for agriculture","type":"article-journal","volume":"15"},"uris":["http://www.mendeley.com/documents/?uuid=6d02ed70-cb72-382f-a16b-cdb663ce90ae"]}],"mendeley":{"formattedCitation":"[28]","plainTextFormattedCitation":"[28]","previouslyFormattedCitation":"[28]"},"properties":{"noteIndex":0},"schema":"https://github.com/citation-style-language/schema/raw/master/csl-citation.json"}</w:instrText>
      </w:r>
      <w:r w:rsidR="00C164DE"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8]</w:t>
      </w:r>
      <w:r w:rsidR="00C164DE" w:rsidRPr="00AC6524">
        <w:rPr>
          <w:rFonts w:ascii="Times New Roman" w:hAnsi="Times New Roman" w:cs="Times New Roman"/>
          <w:sz w:val="20"/>
          <w:szCs w:val="20"/>
        </w:rPr>
        <w:fldChar w:fldCharType="end"/>
      </w:r>
      <w:r w:rsidRPr="00AC6524">
        <w:rPr>
          <w:rFonts w:ascii="Times New Roman" w:hAnsi="Times New Roman" w:cs="Times New Roman"/>
          <w:sz w:val="20"/>
          <w:szCs w:val="20"/>
        </w:rPr>
        <w:t xml:space="preserve">. </w:t>
      </w:r>
      <w:r w:rsidR="007E3000" w:rsidRPr="00AC6524">
        <w:rPr>
          <w:rFonts w:ascii="Times New Roman" w:hAnsi="Times New Roman" w:cs="Times New Roman"/>
          <w:sz w:val="20"/>
          <w:szCs w:val="20"/>
        </w:rPr>
        <w:t>The elements potassium (K), magnesium (Mg), nitrogen (N), calcium (Ca), and phosphorus (P) are some of the elements that make up macronutrient nano fertilisers (P). In comparison to macronutrients, plant micronutrients such as molybdenum (Mo), copper (Cu), iron (Fe), nickel (Ni), manganese (Mn), and zinc (Zn) are needed in considerably lesser quantities for the proper growth of crops. Other NPs found in nanoparticulate fertilisers, like CNTs, TiO2, and SiO2, help plants develop more quickly</w:t>
      </w:r>
      <w:r w:rsidR="009C4EC8" w:rsidRPr="00AC6524">
        <w:rPr>
          <w:rFonts w:ascii="Times New Roman" w:hAnsi="Times New Roman" w:cs="Times New Roman"/>
          <w:sz w:val="20"/>
          <w:szCs w:val="20"/>
        </w:rPr>
        <w:t xml:space="preserve"> </w:t>
      </w:r>
      <w:r w:rsidR="00C164DE"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sidR="00C164DE"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w:t>
      </w:r>
      <w:r w:rsidR="00C164DE"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w:t>
      </w:r>
    </w:p>
    <w:p w14:paraId="27D8A7D0" w14:textId="77777777" w:rsidR="007E3000" w:rsidRPr="00AC6524" w:rsidRDefault="007E3000" w:rsidP="000D1CDC">
      <w:pPr>
        <w:spacing w:after="0" w:line="240" w:lineRule="auto"/>
        <w:jc w:val="both"/>
        <w:rPr>
          <w:rFonts w:ascii="Times New Roman" w:hAnsi="Times New Roman" w:cs="Times New Roman"/>
          <w:sz w:val="20"/>
          <w:szCs w:val="20"/>
        </w:rPr>
      </w:pPr>
    </w:p>
    <w:p w14:paraId="3DAA9773" w14:textId="3B08ADAB" w:rsidR="005C1502" w:rsidRPr="00AC6524" w:rsidRDefault="005C1502" w:rsidP="003475A7">
      <w:pPr>
        <w:spacing w:after="0" w:line="240" w:lineRule="auto"/>
        <w:ind w:firstLine="72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fertilizers</w:t>
      </w:r>
      <w:proofErr w:type="spellEnd"/>
      <w:r w:rsidRPr="00AC6524">
        <w:rPr>
          <w:rFonts w:ascii="Times New Roman" w:hAnsi="Times New Roman" w:cs="Times New Roman"/>
          <w:sz w:val="20"/>
          <w:szCs w:val="20"/>
        </w:rPr>
        <w:t xml:space="preserve"> can be categorised as controlled-release, controlled</w:t>
      </w:r>
      <w:r w:rsidR="007E3000" w:rsidRPr="00AC6524">
        <w:rPr>
          <w:rFonts w:ascii="Times New Roman" w:hAnsi="Times New Roman" w:cs="Times New Roman"/>
          <w:sz w:val="20"/>
          <w:szCs w:val="20"/>
        </w:rPr>
        <w:t>-loss, or nanocomposite fertiliz</w:t>
      </w:r>
      <w:r w:rsidRPr="00AC6524">
        <w:rPr>
          <w:rFonts w:ascii="Times New Roman" w:hAnsi="Times New Roman" w:cs="Times New Roman"/>
          <w:sz w:val="20"/>
          <w:szCs w:val="20"/>
        </w:rPr>
        <w:t xml:space="preserve">ers based on their functions. </w:t>
      </w:r>
      <w:r w:rsidR="007E3000" w:rsidRPr="00AC6524">
        <w:rPr>
          <w:rFonts w:ascii="Times New Roman" w:hAnsi="Times New Roman" w:cs="Times New Roman"/>
          <w:sz w:val="20"/>
          <w:szCs w:val="20"/>
        </w:rPr>
        <w:t>These composite nanomaterials</w:t>
      </w:r>
      <w:r w:rsidRPr="00AC6524">
        <w:rPr>
          <w:rFonts w:ascii="Times New Roman" w:hAnsi="Times New Roman" w:cs="Times New Roman"/>
          <w:sz w:val="20"/>
          <w:szCs w:val="20"/>
        </w:rPr>
        <w:t xml:space="preserve"> can deliver various macro- and micronutrients with perfect properties</w:t>
      </w:r>
      <w:r w:rsidR="000054FC" w:rsidRPr="00AC6524">
        <w:rPr>
          <w:rFonts w:ascii="Times New Roman" w:hAnsi="Times New Roman" w:cs="Times New Roman"/>
          <w:sz w:val="20"/>
          <w:szCs w:val="20"/>
        </w:rPr>
        <w:t xml:space="preserve"> </w:t>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micromeso.2016.06.020","ISSN":"13871811","author":[{"dropping-particle":"","family":"Lateef","given":"Ambreen","non-dropping-particle":"","parse-names":false,"suffix":""},{"dropping-particle":"","family":"Nazir","given":"Rabia","non-dropping-particle":"","parse-names":false,"suffix":""},{"dropping-particle":"","family":"Jamil","given":"Nadia","non-dropping-particle":"","parse-names":false,"suffix":""},{"dropping-particle":"","family":"Alam","given":"Shahzad","non-dropping-particle":"","parse-names":false,"suffix":""},{"dropping-particle":"","family":"Shah","given":"Raza","non-dropping-particle":"","parse-names":false,"suffix":""},{"dropping-particle":"","family":"Khan","given":"Muhammad Naeem","non-dropping-particle":"","parse-names":false,"suffix":""},{"dropping-particle":"","family":"Saleem","given":"Murtaza","non-dropping-particle":"","parse-names":false,"suffix":""}],"container-title":"Microporous and Mesoporous Materials","id":"ITEM-1","issued":{"date-parts":[["2016","9"]]},"page":"174-183","title":"Synthesis and characterization of zeolite based nano–composite: An environment friendly slow release fertilizer","type":"article-journal","volume":"232"},"uris":["http://www.mendeley.com/documents/?uuid=034cad17-7b45-32db-8ae3-cda329f46a62"]}],"mendeley":{"formattedCitation":"[29]","plainTextFormattedCitation":"[29]","previouslyFormattedCitation":"[29]"},"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9]</w:t>
      </w:r>
      <w:r w:rsidR="000054FC" w:rsidRPr="00AC6524">
        <w:rPr>
          <w:rFonts w:ascii="Times New Roman" w:hAnsi="Times New Roman" w:cs="Times New Roman"/>
          <w:sz w:val="20"/>
          <w:szCs w:val="20"/>
        </w:rPr>
        <w:fldChar w:fldCharType="end"/>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186/s12951-021-01176-w","ISSN":"1477-3155","abstract":"&lt;p&gt;With the rapidly changing global climate, the agricultural systems are confronted with more unpredictable and harsh environmental conditions than before which lead to compromised food production. Thus, to ensure safer and sustainable crop production, the use of advanced nanotechnological approaches in plants (phytonanotechnology) is of great significance. In this review, we summarize recent advances in phytonanotechnology in agricultural systems that can assist to meet ever-growing demands of food sustainability. The application of phytonanotechnology can change traditional agricultural systems, allowing the target-specific delivery of biomolecules (such as nucleotides and proteins) and cater the organized release of agrochemicals (such as pesticides and fertilizers). An amended comprehension of the communications between crops and nanoparticles (NPs) can improve the production of crops by enhancing tolerance towards environmental stresses and optimizing the utilization of nutrients. Besides, approaches like nanoliposomes, nanoemulsions, edible coatings, and other kinds of NPs offer numerous selections in the postharvest preservation of crops for minimizing food spoilage and thus establishing phtonanotechnology as a sustainable tool to architect modern agricultural practices.&lt;/p&gt;","author":[{"dropping-particle":"","family":"Jiang","given":"Meng","non-dropping-particle":"","parse-names":false,"suffix":""},{"dropping-particle":"","family":"Song","given":"Yue","non-dropping-particle":"","parse-names":false,"suffix":""},{"dropping-particle":"","family":"Kanwar","given":"Mukesh Kumar","non-dropping-particle":"","parse-names":false,"suffix":""},{"dropping-particle":"","family":"Ahammed","given":"Golam Jalal","non-dropping-particle":"","parse-names":false,"suffix":""},{"dropping-particle":"","family":"Shao","given":"Shujun","non-dropping-particle":"","parse-names":false,"suffix":""},{"dropping-particle":"","family":"Zhou","given":"Jie","non-dropping-particle":"","parse-names":false,"suffix":""}],"container-title":"Journal of Nanobiotechnology","id":"ITEM-1","issue":"1","issued":{"date-parts":[["2021","12","20"]]},"page":"430","title":"Phytonanotechnology applications in modern agriculture","type":"article-journal","volume":"19"},"uris":["http://www.mendeley.com/documents/?uuid=1b6165a2-d3e5-350c-a7c3-0eae695275a9"]}],"mendeley":{"formattedCitation":"[13]","plainTextFormattedCitation":"[13]","previouslyFormattedCitation":"[13]"},"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13]</w:t>
      </w:r>
      <w:r w:rsidR="000054FC"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 xml:space="preserve">. </w:t>
      </w:r>
      <w:r w:rsidR="007E3000" w:rsidRPr="00AC6524">
        <w:rPr>
          <w:rFonts w:ascii="Times New Roman" w:hAnsi="Times New Roman" w:cs="Times New Roman"/>
          <w:sz w:val="20"/>
          <w:szCs w:val="20"/>
        </w:rPr>
        <w:t>Encapsulating fertiliz</w:t>
      </w:r>
      <w:r w:rsidRPr="00AC6524">
        <w:rPr>
          <w:rFonts w:ascii="Times New Roman" w:hAnsi="Times New Roman" w:cs="Times New Roman"/>
          <w:sz w:val="20"/>
          <w:szCs w:val="20"/>
        </w:rPr>
        <w:t xml:space="preserve">ers in nano form can improve nutrient uptake, reduce nutrient loss, increase crop quality and yield, and lower the risk of environmental </w:t>
      </w:r>
      <w:r w:rsidR="00972FD3" w:rsidRPr="00AC6524">
        <w:rPr>
          <w:rFonts w:ascii="Times New Roman" w:hAnsi="Times New Roman" w:cs="Times New Roman"/>
          <w:sz w:val="20"/>
          <w:szCs w:val="20"/>
        </w:rPr>
        <w:t>degradation.</w:t>
      </w:r>
    </w:p>
    <w:p w14:paraId="5480FC28" w14:textId="77777777" w:rsidR="005C1502" w:rsidRPr="00AC6524" w:rsidRDefault="005C1502" w:rsidP="000D1CDC">
      <w:pPr>
        <w:spacing w:after="0" w:line="240" w:lineRule="auto"/>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fertilizers</w:t>
      </w:r>
      <w:proofErr w:type="spellEnd"/>
      <w:r w:rsidRPr="00AC6524">
        <w:rPr>
          <w:rFonts w:ascii="Times New Roman" w:hAnsi="Times New Roman" w:cs="Times New Roman"/>
          <w:sz w:val="20"/>
          <w:szCs w:val="20"/>
        </w:rPr>
        <w:t xml:space="preserve"> may include nanoscale amounts of titanium dioxide, silica, iron, </w:t>
      </w:r>
      <w:proofErr w:type="spellStart"/>
      <w:r w:rsidRPr="00AC6524">
        <w:rPr>
          <w:rFonts w:ascii="Times New Roman" w:hAnsi="Times New Roman" w:cs="Times New Roman"/>
          <w:sz w:val="20"/>
          <w:szCs w:val="20"/>
        </w:rPr>
        <w:t>ZnCdSe</w:t>
      </w:r>
      <w:proofErr w:type="spellEnd"/>
      <w:r w:rsidRPr="00AC6524">
        <w:rPr>
          <w:rFonts w:ascii="Times New Roman" w:hAnsi="Times New Roman" w:cs="Times New Roman"/>
          <w:sz w:val="20"/>
          <w:szCs w:val="20"/>
        </w:rPr>
        <w:t xml:space="preserve">/ZnS core shell QDs, </w:t>
      </w:r>
      <w:proofErr w:type="spellStart"/>
      <w:r w:rsidRPr="00AC6524">
        <w:rPr>
          <w:rFonts w:ascii="Times New Roman" w:hAnsi="Times New Roman" w:cs="Times New Roman"/>
          <w:sz w:val="20"/>
          <w:szCs w:val="20"/>
        </w:rPr>
        <w:t>InP</w:t>
      </w:r>
      <w:proofErr w:type="spellEnd"/>
      <w:r w:rsidRPr="00AC6524">
        <w:rPr>
          <w:rFonts w:ascii="Times New Roman" w:hAnsi="Times New Roman" w:cs="Times New Roman"/>
          <w:sz w:val="20"/>
          <w:szCs w:val="20"/>
        </w:rPr>
        <w:t>/ZnS core shell QDs, Mn/</w:t>
      </w:r>
      <w:proofErr w:type="spellStart"/>
      <w:r w:rsidRPr="00AC6524">
        <w:rPr>
          <w:rFonts w:ascii="Times New Roman" w:hAnsi="Times New Roman" w:cs="Times New Roman"/>
          <w:sz w:val="20"/>
          <w:szCs w:val="20"/>
        </w:rPr>
        <w:t>ZnSe</w:t>
      </w:r>
      <w:proofErr w:type="spellEnd"/>
      <w:r w:rsidRPr="00AC6524">
        <w:rPr>
          <w:rFonts w:ascii="Times New Roman" w:hAnsi="Times New Roman" w:cs="Times New Roman"/>
          <w:sz w:val="20"/>
          <w:szCs w:val="20"/>
        </w:rPr>
        <w:t xml:space="preserve"> QDs, gold nanorods, core shell QDs, and other materials. </w:t>
      </w:r>
    </w:p>
    <w:p w14:paraId="73565B27" w14:textId="77777777" w:rsidR="00D46483" w:rsidRPr="00AC6524" w:rsidRDefault="00D46483" w:rsidP="000D1CDC">
      <w:pPr>
        <w:spacing w:after="0" w:line="240" w:lineRule="auto"/>
        <w:jc w:val="both"/>
        <w:rPr>
          <w:rFonts w:ascii="Times New Roman" w:hAnsi="Times New Roman" w:cs="Times New Roman"/>
          <w:sz w:val="20"/>
          <w:szCs w:val="20"/>
        </w:rPr>
      </w:pPr>
    </w:p>
    <w:p w14:paraId="52F3D217" w14:textId="79D63173" w:rsidR="009844A1" w:rsidRPr="00AC6524" w:rsidRDefault="005C1502" w:rsidP="003475A7">
      <w:pPr>
        <w:spacing w:after="0" w:line="240" w:lineRule="auto"/>
        <w:ind w:firstLine="720"/>
        <w:jc w:val="both"/>
        <w:rPr>
          <w:rStyle w:val="Strong"/>
          <w:rFonts w:ascii="Times New Roman" w:hAnsi="Times New Roman" w:cs="Times New Roman"/>
          <w:b w:val="0"/>
          <w:bCs w:val="0"/>
          <w:sz w:val="20"/>
          <w:szCs w:val="20"/>
        </w:rPr>
      </w:pPr>
      <w:r w:rsidRPr="00AC6524">
        <w:rPr>
          <w:rFonts w:ascii="Times New Roman" w:hAnsi="Times New Roman" w:cs="Times New Roman"/>
          <w:sz w:val="20"/>
          <w:szCs w:val="20"/>
        </w:rPr>
        <w:t>With the help of synthetic or biological polymers, many slow release fertilisers (SRF) and controlled release fertilisers have been created</w:t>
      </w:r>
      <w:r w:rsidR="009C4EC8" w:rsidRPr="00AC6524">
        <w:rPr>
          <w:rFonts w:ascii="Times New Roman" w:hAnsi="Times New Roman" w:cs="Times New Roman"/>
          <w:sz w:val="20"/>
          <w:szCs w:val="20"/>
        </w:rPr>
        <w:t xml:space="preserve"> </w:t>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978-981-32-9370-0_6","ISBN":"9789813293700","abstract":"The use of bio-based nanoparticles is getting importance due to their ecofriendly and economic nature. Bio-based nanoparticles mainly synthesized from bottom-up approach and mother protein, secondary metabolite, extract, etc. act as stabilizing and capping agent. It helps to synthesize more stable and uniform nanoparticles as compared to chemical methods. High catalytic activity, more surface area, ion exchange capacity, fluorescence activity, and presence in different dimension such as metals, ceramics, and magnetic form allowed use of nanoparticles and their formulation in the field of agriculture such as soil nutrients, crop protectants, environment cleanup, contaminant detection, and reduction of post-harvest losses. Further, nano formulation approaches for controlled delivery of pesticides, nutrients, genetic materials, and growth stimulator can act as an another boon in the agriculture sector.","author":[{"dropping-particle":"","family":"Khandelwal","given":"Ashish","non-dropping-particle":"","parse-names":false,"suffix":""},{"dropping-particle":"","family":"Joshi","given":"Ritika","non-dropping-particle":"","parse-names":false,"suffix":""},{"dropping-particle":"","family":"Mukherjee","given":"Poulomi","non-dropping-particle":"","parse-names":false,"suffix":""},{"dropping-particle":"","family":"Singh","given":"S. D.","non-dropping-particle":"","parse-names":false,"suffix":""},{"dropping-particle":"","family":"Shrivastava","given":"Manoj","non-dropping-particle":"","parse-names":false,"suffix":""}],"container-title":"Nanotechnology for Agriculture: Advances for Sustainable Agriculture","id":"ITEM-1","issued":{"date-parts":[["2019","1","1"]]},"page":"89-100","publisher":"Springer Singapore","title":"Use of bio-based nanoparticles in agriculture","type":"chapter"},"uris":["http://www.mendeley.com/documents/?uuid=c3d5ba86-666f-3957-80b4-8b7764c2b3ff"]}],"mendeley":{"formattedCitation":"[7]","plainTextFormattedCitation":"[7]","previouslyFormattedCitation":"[7]"},"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w:t>
      </w:r>
      <w:r w:rsidR="000054FC"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w:t>
      </w:r>
      <w:r w:rsidR="007E3000"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The creation of slow/controlled release fertilisers, which increase fertiliser usage efficiency and decrease nutrient losses to the environment, is made easier by the introduction of nanotechnology in plant nutrition, making these fertilisers environmentally benign </w:t>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38/srep05686","ISSN":"2045-2322","author":[{"dropping-particle":"","family":"Liu","given":"Ruiqiang","non-dropping-particle":"","parse-names":false,"suffix":""},{"dropping-particle":"","family":"Lal","given":"Rattan","non-dropping-particle":"","parse-names":false,"suffix":""}],"container-title":"Scientific Reports","id":"ITEM-1","issue":"1","issued":{"date-parts":[["2015","5","14"]]},"page":"5686","title":"Synthetic apatite nanoparticles as a phosphorus fertilizer for soybean (Glycine max)","type":"article-journal","volume":"4"},"uris":["http://www.mendeley.com/documents/?uuid=a3dd658c-5aee-30e9-ba6c-e030d570ea26"]}],"mendeley":{"formattedCitation":"[30]","plainTextFormattedCitation":"[30]","previouslyFormattedCitation":"[30]"},"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0]</w:t>
      </w:r>
      <w:r w:rsidR="000054FC"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Bio-based </w:t>
      </w:r>
      <w:r w:rsidR="007E3000" w:rsidRPr="00AC6524">
        <w:rPr>
          <w:rFonts w:ascii="Times New Roman" w:hAnsi="Times New Roman" w:cs="Times New Roman"/>
          <w:sz w:val="20"/>
          <w:szCs w:val="20"/>
        </w:rPr>
        <w:t>nanomaterials have</w:t>
      </w:r>
      <w:r w:rsidRPr="00AC6524">
        <w:rPr>
          <w:rFonts w:ascii="Times New Roman" w:hAnsi="Times New Roman" w:cs="Times New Roman"/>
          <w:sz w:val="20"/>
          <w:szCs w:val="20"/>
        </w:rPr>
        <w:t xml:space="preserve"> been employed in a variety of fertilisers, as illustrated in Table </w:t>
      </w:r>
      <w:r w:rsidR="007E3000" w:rsidRPr="00AC6524">
        <w:rPr>
          <w:rFonts w:ascii="Times New Roman" w:hAnsi="Times New Roman" w:cs="Times New Roman"/>
          <w:sz w:val="20"/>
          <w:szCs w:val="20"/>
        </w:rPr>
        <w:t>2</w:t>
      </w:r>
      <w:r w:rsidRPr="00AC6524">
        <w:rPr>
          <w:rFonts w:ascii="Times New Roman" w:hAnsi="Times New Roman" w:cs="Times New Roman"/>
          <w:sz w:val="20"/>
          <w:szCs w:val="20"/>
        </w:rPr>
        <w:t>.</w:t>
      </w:r>
      <w:r w:rsidR="003475A7"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Future sustainable bio-based economies will continue to reduce and replace harmful materials in existing applications by using eco-efficient bioprocesses and renewable bioresources. As a result, they will play a significant role in the development of the desired 21st-century technologies </w:t>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5897/ajbx2013.13554","abstract":"Nanotechnology is a promising field of interdisciplinary research. It opens up a wide array of opportunities in various fields like medicine, pharmaceuticals, electronics and agriculture. The potential uses and benefits of nanotechnology are enormous. The current global population is nearly 7 */billion with 50% living in Asia. A large proportion of those living in developing countries face daily food shortages as a result of environmental impacts or political instability, while in the developed world there is surplus of food. For developing countries, the drive is to develop drought and pest resistant crops, which also maximize yield. The potential of nanotechnology to revolutionise the health care, textile, materials, information and communication technology, and energy sectors has been well publicized. The application of nanotechnology to agriculture and food industries is also getting attention nowadays. Investments in agriculture and food nanotechnologies carry increasing weight because their potential benefits range from improved food quality and safety to reduced agricultural inputs and improved processing and nutrition. While most investment is made primarily in developed countries, research advancements provide glimpses of potential applications in agricultural, food, and water safety that could have significant impacts on rural populations in developing countries. This review is concentrated on modern strategies used for the management of water, pesticides, limitations in the use of chemical pesticides and potential of nano-materials in sustainable agriculture management as modern approaches of nanotechnology.\\r\\n\\r\\n\\t&amp;nbsp;\\r\\n\\r\\n\\tKey words: Agriculture, nanotechnology, nanofertilizer, nanoencapsulation, nanoherbicides.","author":[{"dropping-particle":"","family":"Ram","given":"Prasad","non-dropping-particle":"","parse-names":false,"suffix":""},{"dropping-particle":"","family":"Vivek","given":"Kumar","non-dropping-particle":"","parse-names":false,"suffix":""},{"dropping-particle":"","family":"Kumar","given":"Suranjit Prasad","non-dropping-particle":"","parse-names":false,"suffix":""}],"container-title":"African Journal of Biotechnology","id":"ITEM-1","issue":"6","issued":{"date-parts":[["2014","2","5"]]},"page":"705-713","publisher":"Academic Journals","title":"Nanotechnology in sustainable agriculture: Present concerns and future aspects","type":"article-journal","volume":"13"},"uris":["http://www.mendeley.com/documents/?uuid=cfc9160c-9a4c-3a03-9017-ad6bf12f465b"]}],"mendeley":{"formattedCitation":"[31]","plainTextFormattedCitation":"[31]","previouslyFormattedCitation":"[31]"},"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1]</w:t>
      </w:r>
      <w:r w:rsidR="000054FC" w:rsidRPr="00AC6524">
        <w:rPr>
          <w:rFonts w:ascii="Times New Roman" w:hAnsi="Times New Roman" w:cs="Times New Roman"/>
          <w:sz w:val="20"/>
          <w:szCs w:val="20"/>
        </w:rPr>
        <w:fldChar w:fldCharType="end"/>
      </w:r>
      <w:r w:rsidR="000054FC"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4067/S0718-221X2015005000007","ISSN":"0718-221X","author":[{"dropping-particle":"","family":"Marzbani","given":"Pouya","non-dropping-particle":"","parse-names":false,"suffix":""},{"dropping-particle":"","family":"Afrouzi","given":"Younes Mohammadnia","non-dropping-particle":"","parse-names":false,"suffix":""},{"dropping-particle":"","family":"Omidvar","given":"Asghar","non-dropping-particle":"","parse-names":false,"suffix":""}],"container-title":"Maderas. Ciencia y tecnología","id":"ITEM-1","issue":"ahead","issued":{"date-parts":[["2015"]]},"page":"0-0","title":"The effect of nano-zinc oxide on particleboard decay resistance","type":"article-journal"},"uris":["http://www.mendeley.com/documents/?uuid=db24eb5f-8733-3308-8519-89b41d535668"]}],"mendeley":{"formattedCitation":"[32]","plainTextFormattedCitation":"[32]","previouslyFormattedCitation":"[32]"},"properties":{"noteIndex":0},"schema":"https://github.com/citation-style-language/schema/raw/master/csl-citation.json"}</w:instrText>
      </w:r>
      <w:r w:rsidR="000054FC"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2]</w:t>
      </w:r>
      <w:r w:rsidR="000054FC" w:rsidRPr="00AC6524">
        <w:rPr>
          <w:rFonts w:ascii="Times New Roman" w:hAnsi="Times New Roman" w:cs="Times New Roman"/>
          <w:sz w:val="20"/>
          <w:szCs w:val="20"/>
        </w:rPr>
        <w:fldChar w:fldCharType="end"/>
      </w:r>
      <w:r w:rsidR="00972FD3" w:rsidRPr="00AC6524">
        <w:rPr>
          <w:rFonts w:ascii="Times New Roman" w:hAnsi="Times New Roman" w:cs="Times New Roman"/>
          <w:sz w:val="20"/>
          <w:szCs w:val="20"/>
        </w:rPr>
        <w:t>.</w:t>
      </w:r>
    </w:p>
    <w:p w14:paraId="6ECF9DFC" w14:textId="77777777" w:rsidR="003475A7" w:rsidRPr="00AC6524" w:rsidRDefault="003475A7" w:rsidP="000D1CDC">
      <w:pPr>
        <w:spacing w:after="0" w:line="240" w:lineRule="auto"/>
        <w:jc w:val="both"/>
        <w:rPr>
          <w:rStyle w:val="Strong"/>
          <w:rFonts w:ascii="Times New Roman" w:hAnsi="Times New Roman" w:cs="Times New Roman"/>
          <w:b w:val="0"/>
          <w:sz w:val="20"/>
          <w:szCs w:val="20"/>
        </w:rPr>
      </w:pPr>
    </w:p>
    <w:p w14:paraId="2DECC063" w14:textId="77777777" w:rsidR="00B01CA9" w:rsidRPr="00AC6524" w:rsidRDefault="00B01CA9" w:rsidP="003475A7">
      <w:pPr>
        <w:spacing w:after="0" w:line="240" w:lineRule="auto"/>
        <w:jc w:val="center"/>
        <w:rPr>
          <w:rFonts w:ascii="Times New Roman" w:hAnsi="Times New Roman" w:cs="Times New Roman"/>
          <w:b/>
          <w:sz w:val="20"/>
          <w:szCs w:val="20"/>
        </w:rPr>
      </w:pPr>
      <w:r w:rsidRPr="00AC6524">
        <w:rPr>
          <w:rStyle w:val="Strong"/>
          <w:rFonts w:ascii="Times New Roman" w:hAnsi="Times New Roman" w:cs="Times New Roman"/>
          <w:sz w:val="20"/>
          <w:szCs w:val="20"/>
        </w:rPr>
        <w:t>TABLE 1</w:t>
      </w:r>
      <w:r w:rsidR="00AC6524" w:rsidRPr="00AC6524">
        <w:rPr>
          <w:rStyle w:val="Strong"/>
          <w:rFonts w:ascii="Times New Roman" w:hAnsi="Times New Roman" w:cs="Times New Roman"/>
          <w:sz w:val="20"/>
          <w:szCs w:val="20"/>
        </w:rPr>
        <w:t>:</w:t>
      </w:r>
      <w:r w:rsidR="00D46483" w:rsidRPr="00AC6524">
        <w:rPr>
          <w:rFonts w:ascii="Times New Roman" w:hAnsi="Times New Roman" w:cs="Times New Roman"/>
          <w:sz w:val="20"/>
          <w:szCs w:val="20"/>
        </w:rPr>
        <w:t xml:space="preserve"> </w:t>
      </w:r>
      <w:r w:rsidR="003475A7" w:rsidRPr="00AC6524">
        <w:rPr>
          <w:rFonts w:ascii="Times New Roman" w:hAnsi="Times New Roman" w:cs="Times New Roman"/>
          <w:b/>
          <w:sz w:val="20"/>
          <w:szCs w:val="20"/>
        </w:rPr>
        <w:t>COMMERCIALLY AVAILABLE NANOFERTILIZERS</w:t>
      </w:r>
    </w:p>
    <w:p w14:paraId="6E9D68E8" w14:textId="77777777" w:rsidR="003475A7" w:rsidRPr="00AC6524" w:rsidRDefault="003475A7" w:rsidP="003475A7">
      <w:pPr>
        <w:spacing w:after="0" w:line="240" w:lineRule="auto"/>
        <w:jc w:val="center"/>
        <w:rPr>
          <w:rStyle w:val="Strong"/>
          <w:rFonts w:ascii="Times New Roman" w:hAnsi="Times New Roman" w:cs="Times New Roman"/>
          <w:b w:val="0"/>
          <w:sz w:val="20"/>
          <w:szCs w:val="20"/>
        </w:rPr>
      </w:pPr>
    </w:p>
    <w:tbl>
      <w:tblPr>
        <w:tblStyle w:val="TableGrid"/>
        <w:tblW w:w="0" w:type="auto"/>
        <w:jc w:val="center"/>
        <w:tblLayout w:type="fixed"/>
        <w:tblLook w:val="04A0" w:firstRow="1" w:lastRow="0" w:firstColumn="1" w:lastColumn="0" w:noHBand="0" w:noVBand="1"/>
      </w:tblPr>
      <w:tblGrid>
        <w:gridCol w:w="2111"/>
        <w:gridCol w:w="3023"/>
        <w:gridCol w:w="2835"/>
        <w:gridCol w:w="1701"/>
      </w:tblGrid>
      <w:tr w:rsidR="007D596C" w:rsidRPr="00AC6524" w14:paraId="7257E5B5" w14:textId="64266253" w:rsidTr="007D596C">
        <w:trPr>
          <w:jc w:val="center"/>
        </w:trPr>
        <w:tc>
          <w:tcPr>
            <w:tcW w:w="2111" w:type="dxa"/>
          </w:tcPr>
          <w:p w14:paraId="27CE8F68" w14:textId="77777777" w:rsidR="007D596C" w:rsidRPr="00AC6524" w:rsidRDefault="007D596C" w:rsidP="003475A7">
            <w:pPr>
              <w:jc w:val="center"/>
              <w:rPr>
                <w:rFonts w:ascii="Times New Roman" w:hAnsi="Times New Roman" w:cs="Times New Roman"/>
                <w:b/>
                <w:sz w:val="20"/>
                <w:szCs w:val="20"/>
              </w:rPr>
            </w:pPr>
            <w:r w:rsidRPr="00AC6524">
              <w:rPr>
                <w:rFonts w:ascii="Times New Roman" w:hAnsi="Times New Roman" w:cs="Times New Roman"/>
                <w:b/>
                <w:sz w:val="20"/>
                <w:szCs w:val="20"/>
              </w:rPr>
              <w:t>NANOFERTILIZER</w:t>
            </w:r>
          </w:p>
        </w:tc>
        <w:tc>
          <w:tcPr>
            <w:tcW w:w="3023" w:type="dxa"/>
          </w:tcPr>
          <w:p w14:paraId="3A605DD3" w14:textId="77777777" w:rsidR="007D596C" w:rsidRPr="00AC6524" w:rsidRDefault="007D596C" w:rsidP="003475A7">
            <w:pPr>
              <w:jc w:val="center"/>
              <w:rPr>
                <w:rFonts w:ascii="Times New Roman" w:hAnsi="Times New Roman" w:cs="Times New Roman"/>
                <w:b/>
                <w:sz w:val="20"/>
                <w:szCs w:val="20"/>
              </w:rPr>
            </w:pPr>
            <w:r w:rsidRPr="00AC6524">
              <w:rPr>
                <w:rFonts w:ascii="Times New Roman" w:hAnsi="Times New Roman" w:cs="Times New Roman"/>
                <w:b/>
                <w:sz w:val="20"/>
                <w:szCs w:val="20"/>
              </w:rPr>
              <w:t>COMPONENT</w:t>
            </w:r>
          </w:p>
        </w:tc>
        <w:tc>
          <w:tcPr>
            <w:tcW w:w="2835" w:type="dxa"/>
          </w:tcPr>
          <w:p w14:paraId="1DFC47B6" w14:textId="77777777" w:rsidR="007D596C" w:rsidRPr="00AC6524" w:rsidRDefault="007D596C" w:rsidP="003475A7">
            <w:pPr>
              <w:jc w:val="center"/>
              <w:rPr>
                <w:rFonts w:ascii="Times New Roman" w:hAnsi="Times New Roman" w:cs="Times New Roman"/>
                <w:b/>
                <w:sz w:val="20"/>
                <w:szCs w:val="20"/>
              </w:rPr>
            </w:pPr>
            <w:r w:rsidRPr="00AC6524">
              <w:rPr>
                <w:rFonts w:ascii="Times New Roman" w:hAnsi="Times New Roman" w:cs="Times New Roman"/>
                <w:b/>
                <w:sz w:val="20"/>
                <w:szCs w:val="20"/>
              </w:rPr>
              <w:t>COMPANY</w:t>
            </w:r>
          </w:p>
        </w:tc>
        <w:tc>
          <w:tcPr>
            <w:tcW w:w="1701" w:type="dxa"/>
          </w:tcPr>
          <w:p w14:paraId="2F970197" w14:textId="4817D8E6" w:rsidR="007D596C" w:rsidRPr="00AC6524" w:rsidRDefault="007D596C" w:rsidP="003475A7">
            <w:pPr>
              <w:jc w:val="center"/>
              <w:rPr>
                <w:rFonts w:ascii="Times New Roman" w:hAnsi="Times New Roman" w:cs="Times New Roman"/>
                <w:b/>
                <w:sz w:val="20"/>
                <w:szCs w:val="20"/>
              </w:rPr>
            </w:pPr>
            <w:r>
              <w:rPr>
                <w:rFonts w:ascii="Times New Roman" w:hAnsi="Times New Roman" w:cs="Times New Roman"/>
                <w:b/>
                <w:sz w:val="20"/>
                <w:szCs w:val="20"/>
              </w:rPr>
              <w:t>REFERENCES</w:t>
            </w:r>
          </w:p>
        </w:tc>
      </w:tr>
      <w:tr w:rsidR="007D596C" w:rsidRPr="00AC6524" w14:paraId="64E1DA2F" w14:textId="4F24C5DC" w:rsidTr="007D596C">
        <w:trPr>
          <w:jc w:val="center"/>
        </w:trPr>
        <w:tc>
          <w:tcPr>
            <w:tcW w:w="2111" w:type="dxa"/>
          </w:tcPr>
          <w:p w14:paraId="311453BB"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Nano-</w:t>
            </w:r>
            <w:proofErr w:type="spellStart"/>
            <w:r w:rsidRPr="00AC6524">
              <w:rPr>
                <w:rFonts w:ascii="Times New Roman" w:hAnsi="Times New Roman" w:cs="Times New Roman"/>
                <w:sz w:val="20"/>
                <w:szCs w:val="20"/>
              </w:rPr>
              <w:t>Gro</w:t>
            </w:r>
            <w:r w:rsidRPr="00E42F58">
              <w:rPr>
                <w:rFonts w:ascii="Times New Roman" w:hAnsi="Times New Roman" w:cs="Times New Roman"/>
                <w:sz w:val="20"/>
                <w:szCs w:val="20"/>
                <w:vertAlign w:val="superscript"/>
              </w:rPr>
              <w:t>TM</w:t>
            </w:r>
            <w:proofErr w:type="spellEnd"/>
          </w:p>
        </w:tc>
        <w:tc>
          <w:tcPr>
            <w:tcW w:w="3023" w:type="dxa"/>
          </w:tcPr>
          <w:p w14:paraId="73DCF3E3" w14:textId="061085A2" w:rsidR="007D596C" w:rsidRPr="00AC6524" w:rsidRDefault="007D596C" w:rsidP="00F011B7">
            <w:pPr>
              <w:jc w:val="both"/>
              <w:rPr>
                <w:rFonts w:ascii="Times New Roman" w:hAnsi="Times New Roman" w:cs="Times New Roman"/>
                <w:sz w:val="20"/>
                <w:szCs w:val="20"/>
              </w:rPr>
            </w:pPr>
            <w:r>
              <w:rPr>
                <w:rFonts w:ascii="Times New Roman" w:hAnsi="Times New Roman" w:cs="Times New Roman"/>
                <w:sz w:val="20"/>
                <w:szCs w:val="20"/>
              </w:rPr>
              <w:t>G</w:t>
            </w:r>
            <w:r w:rsidRPr="00AC6524">
              <w:rPr>
                <w:rFonts w:ascii="Times New Roman" w:hAnsi="Times New Roman" w:cs="Times New Roman"/>
                <w:sz w:val="20"/>
                <w:szCs w:val="20"/>
              </w:rPr>
              <w:t xml:space="preserve">rowth regulator and immunity </w:t>
            </w:r>
            <w:r>
              <w:rPr>
                <w:rFonts w:ascii="Times New Roman" w:hAnsi="Times New Roman" w:cs="Times New Roman"/>
                <w:sz w:val="20"/>
                <w:szCs w:val="20"/>
              </w:rPr>
              <w:t>booster</w:t>
            </w:r>
          </w:p>
        </w:tc>
        <w:tc>
          <w:tcPr>
            <w:tcW w:w="2835" w:type="dxa"/>
          </w:tcPr>
          <w:p w14:paraId="7E854C30"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Agro Nanotechnology Corp.,</w:t>
            </w:r>
          </w:p>
          <w:p w14:paraId="5AC8D009"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FL, United States</w:t>
            </w:r>
          </w:p>
        </w:tc>
        <w:tc>
          <w:tcPr>
            <w:tcW w:w="1701" w:type="dxa"/>
          </w:tcPr>
          <w:p w14:paraId="50C7781D" w14:textId="618CDBBD"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61B6BC1D" w14:textId="0F57DFA8" w:rsidTr="007D596C">
        <w:trPr>
          <w:jc w:val="center"/>
        </w:trPr>
        <w:tc>
          <w:tcPr>
            <w:tcW w:w="2111" w:type="dxa"/>
          </w:tcPr>
          <w:p w14:paraId="477C3303"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Nano Green</w:t>
            </w:r>
          </w:p>
        </w:tc>
        <w:tc>
          <w:tcPr>
            <w:tcW w:w="3023" w:type="dxa"/>
          </w:tcPr>
          <w:p w14:paraId="02BDD030" w14:textId="33A32AF8" w:rsidR="007D596C" w:rsidRPr="00AC6524" w:rsidRDefault="007D596C" w:rsidP="000D1CDC">
            <w:pPr>
              <w:jc w:val="both"/>
              <w:rPr>
                <w:rFonts w:ascii="Times New Roman" w:hAnsi="Times New Roman" w:cs="Times New Roman"/>
                <w:sz w:val="20"/>
                <w:szCs w:val="20"/>
              </w:rPr>
            </w:pPr>
            <w:r>
              <w:rPr>
                <w:rFonts w:ascii="Times New Roman" w:hAnsi="Times New Roman" w:cs="Times New Roman"/>
                <w:sz w:val="20"/>
                <w:szCs w:val="20"/>
              </w:rPr>
              <w:t>C</w:t>
            </w:r>
            <w:r w:rsidRPr="00AC6524">
              <w:rPr>
                <w:rFonts w:ascii="Times New Roman" w:hAnsi="Times New Roman" w:cs="Times New Roman"/>
                <w:sz w:val="20"/>
                <w:szCs w:val="20"/>
              </w:rPr>
              <w:t>orn, grain, soybeans, potatoes, coconut, and palm</w:t>
            </w:r>
            <w:r>
              <w:rPr>
                <w:rFonts w:ascii="Times New Roman" w:hAnsi="Times New Roman" w:cs="Times New Roman"/>
                <w:sz w:val="20"/>
                <w:szCs w:val="20"/>
              </w:rPr>
              <w:t xml:space="preserve"> extract</w:t>
            </w:r>
          </w:p>
        </w:tc>
        <w:tc>
          <w:tcPr>
            <w:tcW w:w="2835" w:type="dxa"/>
          </w:tcPr>
          <w:p w14:paraId="46E86999"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ano Green Sciences, Inc.,</w:t>
            </w:r>
          </w:p>
          <w:p w14:paraId="5D27FA35"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India</w:t>
            </w:r>
          </w:p>
        </w:tc>
        <w:tc>
          <w:tcPr>
            <w:tcW w:w="1701" w:type="dxa"/>
          </w:tcPr>
          <w:p w14:paraId="392BF1D2" w14:textId="5E1EFFDB"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6279377D" w14:textId="65E8CB32" w:rsidTr="007D596C">
        <w:trPr>
          <w:jc w:val="center"/>
        </w:trPr>
        <w:tc>
          <w:tcPr>
            <w:tcW w:w="2111" w:type="dxa"/>
          </w:tcPr>
          <w:p w14:paraId="3A5B7DDA" w14:textId="533C1214" w:rsidR="007D596C" w:rsidRPr="00AC6524" w:rsidRDefault="00E42F58" w:rsidP="000D1CDC">
            <w:pPr>
              <w:jc w:val="both"/>
              <w:rPr>
                <w:rFonts w:ascii="Times New Roman" w:hAnsi="Times New Roman" w:cs="Times New Roman"/>
                <w:sz w:val="20"/>
                <w:szCs w:val="20"/>
              </w:rPr>
            </w:pPr>
            <w:r>
              <w:rPr>
                <w:rFonts w:ascii="Times New Roman" w:hAnsi="Times New Roman" w:cs="Times New Roman"/>
                <w:sz w:val="20"/>
                <w:szCs w:val="20"/>
              </w:rPr>
              <w:t xml:space="preserve">Nano-Ag Answer </w:t>
            </w:r>
            <w:r w:rsidR="007D596C" w:rsidRPr="00E42F58">
              <w:rPr>
                <w:rFonts w:ascii="Times New Roman" w:hAnsi="Times New Roman" w:cs="Times New Roman"/>
                <w:sz w:val="20"/>
                <w:szCs w:val="20"/>
                <w:vertAlign w:val="superscript"/>
              </w:rPr>
              <w:t>R</w:t>
            </w:r>
          </w:p>
        </w:tc>
        <w:tc>
          <w:tcPr>
            <w:tcW w:w="3023" w:type="dxa"/>
          </w:tcPr>
          <w:p w14:paraId="62F7DB73" w14:textId="7B605885" w:rsidR="007D596C" w:rsidRPr="00AC6524" w:rsidRDefault="007D596C" w:rsidP="00F011B7">
            <w:pPr>
              <w:jc w:val="both"/>
              <w:rPr>
                <w:rFonts w:ascii="Times New Roman" w:hAnsi="Times New Roman" w:cs="Times New Roman"/>
                <w:sz w:val="20"/>
                <w:szCs w:val="20"/>
              </w:rPr>
            </w:pPr>
            <w:r w:rsidRPr="00AC6524">
              <w:rPr>
                <w:rFonts w:ascii="Times New Roman" w:hAnsi="Times New Roman" w:cs="Times New Roman"/>
                <w:sz w:val="20"/>
                <w:szCs w:val="20"/>
              </w:rPr>
              <w:t>Microorganism</w:t>
            </w:r>
            <w:r>
              <w:rPr>
                <w:rFonts w:ascii="Times New Roman" w:hAnsi="Times New Roman" w:cs="Times New Roman"/>
                <w:sz w:val="20"/>
                <w:szCs w:val="20"/>
              </w:rPr>
              <w:t>s</w:t>
            </w:r>
            <w:r w:rsidRPr="00AC6524">
              <w:rPr>
                <w:rFonts w:ascii="Times New Roman" w:hAnsi="Times New Roman" w:cs="Times New Roman"/>
                <w:sz w:val="20"/>
                <w:szCs w:val="20"/>
              </w:rPr>
              <w:t>, mineral</w:t>
            </w:r>
            <w:r>
              <w:rPr>
                <w:rFonts w:ascii="Times New Roman" w:hAnsi="Times New Roman" w:cs="Times New Roman"/>
                <w:sz w:val="20"/>
                <w:szCs w:val="20"/>
              </w:rPr>
              <w:t>,</w:t>
            </w:r>
            <w:r w:rsidRPr="00AC6524">
              <w:rPr>
                <w:rFonts w:ascii="Times New Roman" w:hAnsi="Times New Roman" w:cs="Times New Roman"/>
                <w:sz w:val="20"/>
                <w:szCs w:val="20"/>
              </w:rPr>
              <w:t xml:space="preserve"> and</w:t>
            </w:r>
            <w:r>
              <w:rPr>
                <w:rFonts w:ascii="Times New Roman" w:hAnsi="Times New Roman" w:cs="Times New Roman"/>
                <w:sz w:val="20"/>
                <w:szCs w:val="20"/>
              </w:rPr>
              <w:t xml:space="preserve"> sea kelp</w:t>
            </w:r>
          </w:p>
        </w:tc>
        <w:tc>
          <w:tcPr>
            <w:tcW w:w="2835" w:type="dxa"/>
          </w:tcPr>
          <w:p w14:paraId="59AAC103"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Urth Agriculture, CA, United</w:t>
            </w:r>
          </w:p>
          <w:p w14:paraId="06BB820F"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States</w:t>
            </w:r>
          </w:p>
        </w:tc>
        <w:tc>
          <w:tcPr>
            <w:tcW w:w="1701" w:type="dxa"/>
          </w:tcPr>
          <w:p w14:paraId="2EC82910" w14:textId="17ABC4EC"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1AF45219" w14:textId="4FDC13DE" w:rsidTr="007D596C">
        <w:trPr>
          <w:jc w:val="center"/>
        </w:trPr>
        <w:tc>
          <w:tcPr>
            <w:tcW w:w="2111" w:type="dxa"/>
          </w:tcPr>
          <w:p w14:paraId="5F529F88" w14:textId="270791B6" w:rsidR="007D596C" w:rsidRPr="00AC6524" w:rsidRDefault="007D596C" w:rsidP="007D596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Biozar</w:t>
            </w:r>
            <w:proofErr w:type="spellEnd"/>
            <w:r w:rsidRPr="00AC6524">
              <w:rPr>
                <w:rFonts w:ascii="Times New Roman" w:hAnsi="Times New Roman" w:cs="Times New Roman"/>
                <w:sz w:val="20"/>
                <w:szCs w:val="20"/>
              </w:rPr>
              <w:t xml:space="preserve"> </w:t>
            </w:r>
          </w:p>
        </w:tc>
        <w:tc>
          <w:tcPr>
            <w:tcW w:w="3023" w:type="dxa"/>
          </w:tcPr>
          <w:p w14:paraId="7FBF1E89" w14:textId="7A9E4F59" w:rsidR="007D596C" w:rsidRPr="00AC6524" w:rsidRDefault="007D596C" w:rsidP="000D1CDC">
            <w:pPr>
              <w:jc w:val="both"/>
              <w:rPr>
                <w:rFonts w:ascii="Times New Roman" w:hAnsi="Times New Roman" w:cs="Times New Roman"/>
                <w:sz w:val="20"/>
                <w:szCs w:val="20"/>
              </w:rPr>
            </w:pPr>
            <w:r>
              <w:rPr>
                <w:rFonts w:ascii="Times New Roman" w:hAnsi="Times New Roman" w:cs="Times New Roman"/>
                <w:sz w:val="20"/>
                <w:szCs w:val="20"/>
              </w:rPr>
              <w:t>O</w:t>
            </w:r>
            <w:r w:rsidRPr="00AC6524">
              <w:rPr>
                <w:rFonts w:ascii="Times New Roman" w:hAnsi="Times New Roman" w:cs="Times New Roman"/>
                <w:sz w:val="20"/>
                <w:szCs w:val="20"/>
              </w:rPr>
              <w:t>rganic materials, micronutrients, and macromolecules</w:t>
            </w:r>
          </w:p>
        </w:tc>
        <w:tc>
          <w:tcPr>
            <w:tcW w:w="2835" w:type="dxa"/>
          </w:tcPr>
          <w:p w14:paraId="620370D1"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Fanavar</w:t>
            </w:r>
            <w:proofErr w:type="spellEnd"/>
            <w:r w:rsidRPr="00AC6524">
              <w:rPr>
                <w:rFonts w:ascii="Times New Roman" w:hAnsi="Times New Roman" w:cs="Times New Roman"/>
                <w:sz w:val="20"/>
                <w:szCs w:val="20"/>
              </w:rPr>
              <w:t xml:space="preserve"> Nano-</w:t>
            </w:r>
            <w:proofErr w:type="spellStart"/>
            <w:r w:rsidRPr="00AC6524">
              <w:rPr>
                <w:rFonts w:ascii="Times New Roman" w:hAnsi="Times New Roman" w:cs="Times New Roman"/>
                <w:sz w:val="20"/>
                <w:szCs w:val="20"/>
              </w:rPr>
              <w:t>Pazhoohesh</w:t>
            </w:r>
            <w:proofErr w:type="spellEnd"/>
          </w:p>
          <w:p w14:paraId="390BF64A" w14:textId="77777777" w:rsidR="007D596C" w:rsidRPr="00AC6524" w:rsidRDefault="007D596C"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Markazi</w:t>
            </w:r>
            <w:proofErr w:type="spellEnd"/>
            <w:r w:rsidRPr="00AC6524">
              <w:rPr>
                <w:rFonts w:ascii="Times New Roman" w:hAnsi="Times New Roman" w:cs="Times New Roman"/>
                <w:sz w:val="20"/>
                <w:szCs w:val="20"/>
              </w:rPr>
              <w:t xml:space="preserve"> Company, Iran</w:t>
            </w:r>
          </w:p>
        </w:tc>
        <w:tc>
          <w:tcPr>
            <w:tcW w:w="1701" w:type="dxa"/>
          </w:tcPr>
          <w:p w14:paraId="48F3094F" w14:textId="1E050174"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4267CF43" w14:textId="2EB8F77D" w:rsidTr="007D596C">
        <w:trPr>
          <w:jc w:val="center"/>
        </w:trPr>
        <w:tc>
          <w:tcPr>
            <w:tcW w:w="2111" w:type="dxa"/>
          </w:tcPr>
          <w:p w14:paraId="29FE3B10" w14:textId="18CDB78E" w:rsidR="007D596C" w:rsidRPr="00AC6524" w:rsidRDefault="007D596C" w:rsidP="007D596C">
            <w:pPr>
              <w:jc w:val="both"/>
              <w:rPr>
                <w:rFonts w:ascii="Times New Roman" w:hAnsi="Times New Roman" w:cs="Times New Roman"/>
                <w:sz w:val="20"/>
                <w:szCs w:val="20"/>
              </w:rPr>
            </w:pPr>
            <w:r w:rsidRPr="00AC6524">
              <w:rPr>
                <w:rFonts w:ascii="Times New Roman" w:hAnsi="Times New Roman" w:cs="Times New Roman"/>
                <w:sz w:val="20"/>
                <w:szCs w:val="20"/>
              </w:rPr>
              <w:t xml:space="preserve">Nano Max NPK </w:t>
            </w:r>
          </w:p>
        </w:tc>
        <w:tc>
          <w:tcPr>
            <w:tcW w:w="3023" w:type="dxa"/>
          </w:tcPr>
          <w:p w14:paraId="5D586656" w14:textId="095E35EB" w:rsidR="007D596C" w:rsidRPr="00AC6524" w:rsidRDefault="007D596C" w:rsidP="00F011B7">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O</w:t>
            </w:r>
            <w:r w:rsidRPr="00AC6524">
              <w:rPr>
                <w:rFonts w:ascii="Times New Roman" w:hAnsi="Times New Roman" w:cs="Times New Roman"/>
                <w:sz w:val="20"/>
                <w:szCs w:val="20"/>
              </w:rPr>
              <w:t xml:space="preserve">rganic acids chelated with </w:t>
            </w:r>
            <w:r>
              <w:rPr>
                <w:rFonts w:ascii="Times New Roman" w:hAnsi="Times New Roman" w:cs="Times New Roman"/>
                <w:sz w:val="20"/>
                <w:szCs w:val="20"/>
              </w:rPr>
              <w:t xml:space="preserve">organic </w:t>
            </w:r>
            <w:r w:rsidRPr="00AC6524">
              <w:rPr>
                <w:rFonts w:ascii="Times New Roman" w:hAnsi="Times New Roman" w:cs="Times New Roman"/>
                <w:sz w:val="20"/>
                <w:szCs w:val="20"/>
              </w:rPr>
              <w:t>nutrients, organic</w:t>
            </w:r>
            <w:r>
              <w:rPr>
                <w:rFonts w:ascii="Times New Roman" w:hAnsi="Times New Roman" w:cs="Times New Roman"/>
                <w:sz w:val="20"/>
                <w:szCs w:val="20"/>
              </w:rPr>
              <w:t xml:space="preserve"> carbon, </w:t>
            </w:r>
            <w:r w:rsidRPr="00AC6524">
              <w:rPr>
                <w:rFonts w:ascii="Times New Roman" w:hAnsi="Times New Roman" w:cs="Times New Roman"/>
                <w:sz w:val="20"/>
                <w:szCs w:val="20"/>
              </w:rPr>
              <w:t xml:space="preserve">trace elements, amino acids,  </w:t>
            </w:r>
            <w:r w:rsidRPr="00AC6524">
              <w:rPr>
                <w:rFonts w:ascii="Times New Roman" w:hAnsi="Times New Roman" w:cs="Times New Roman"/>
                <w:sz w:val="20"/>
                <w:szCs w:val="20"/>
              </w:rPr>
              <w:lastRenderedPageBreak/>
              <w:t>vitamins, and probiotic</w:t>
            </w:r>
            <w:r>
              <w:rPr>
                <w:rFonts w:ascii="Times New Roman" w:hAnsi="Times New Roman" w:cs="Times New Roman"/>
                <w:sz w:val="20"/>
                <w:szCs w:val="20"/>
              </w:rPr>
              <w:t>s</w:t>
            </w:r>
          </w:p>
        </w:tc>
        <w:tc>
          <w:tcPr>
            <w:tcW w:w="2835" w:type="dxa"/>
          </w:tcPr>
          <w:p w14:paraId="235ADE57"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lastRenderedPageBreak/>
              <w:t xml:space="preserve">JU Agri Sciences </w:t>
            </w:r>
            <w:proofErr w:type="spellStart"/>
            <w:r w:rsidRPr="00AC6524">
              <w:rPr>
                <w:rFonts w:ascii="Times New Roman" w:hAnsi="Times New Roman" w:cs="Times New Roman"/>
                <w:sz w:val="20"/>
                <w:szCs w:val="20"/>
              </w:rPr>
              <w:t>Pvt.</w:t>
            </w:r>
            <w:proofErr w:type="spellEnd"/>
            <w:r w:rsidRPr="00AC6524">
              <w:rPr>
                <w:rFonts w:ascii="Times New Roman" w:hAnsi="Times New Roman" w:cs="Times New Roman"/>
                <w:sz w:val="20"/>
                <w:szCs w:val="20"/>
              </w:rPr>
              <w:t xml:space="preserve"> Ltd,</w:t>
            </w:r>
          </w:p>
          <w:p w14:paraId="70107510"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India</w:t>
            </w:r>
          </w:p>
        </w:tc>
        <w:tc>
          <w:tcPr>
            <w:tcW w:w="1701" w:type="dxa"/>
          </w:tcPr>
          <w:p w14:paraId="08FB3D72" w14:textId="32AA6C3E"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70DA6C7C" w14:textId="2970F962" w:rsidTr="007D596C">
        <w:trPr>
          <w:jc w:val="center"/>
        </w:trPr>
        <w:tc>
          <w:tcPr>
            <w:tcW w:w="2111" w:type="dxa"/>
          </w:tcPr>
          <w:p w14:paraId="11C7836B" w14:textId="6CD64CB9" w:rsidR="007D596C" w:rsidRPr="00AC6524" w:rsidRDefault="007D596C" w:rsidP="007D596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Master Nano Chitosan Organic </w:t>
            </w:r>
            <w:r w:rsidRPr="00AC6524">
              <w:rPr>
                <w:rFonts w:ascii="Times New Roman" w:hAnsi="Times New Roman" w:cs="Times New Roman"/>
                <w:sz w:val="20"/>
                <w:szCs w:val="20"/>
              </w:rPr>
              <w:t>Fertilizer</w:t>
            </w:r>
          </w:p>
        </w:tc>
        <w:tc>
          <w:tcPr>
            <w:tcW w:w="3023" w:type="dxa"/>
          </w:tcPr>
          <w:p w14:paraId="39087566" w14:textId="02A2B248" w:rsidR="007D596C" w:rsidRPr="00AC6524" w:rsidRDefault="007D596C" w:rsidP="007D596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Liquid </w:t>
            </w:r>
            <w:r w:rsidRPr="00AC6524">
              <w:rPr>
                <w:rFonts w:ascii="Times New Roman" w:hAnsi="Times New Roman" w:cs="Times New Roman"/>
                <w:sz w:val="20"/>
                <w:szCs w:val="20"/>
              </w:rPr>
              <w:t>chitosan, phenolic</w:t>
            </w:r>
            <w:r>
              <w:rPr>
                <w:rFonts w:ascii="Times New Roman" w:hAnsi="Times New Roman" w:cs="Times New Roman"/>
                <w:sz w:val="20"/>
                <w:szCs w:val="20"/>
              </w:rPr>
              <w:t xml:space="preserve"> </w:t>
            </w:r>
            <w:r w:rsidRPr="00AC6524">
              <w:rPr>
                <w:rFonts w:ascii="Times New Roman" w:hAnsi="Times New Roman" w:cs="Times New Roman"/>
                <w:sz w:val="20"/>
                <w:szCs w:val="20"/>
              </w:rPr>
              <w:t>compounds</w:t>
            </w:r>
            <w:r>
              <w:rPr>
                <w:rFonts w:ascii="Times New Roman" w:hAnsi="Times New Roman" w:cs="Times New Roman"/>
                <w:sz w:val="20"/>
                <w:szCs w:val="20"/>
              </w:rPr>
              <w:t>,</w:t>
            </w:r>
            <w:r w:rsidRPr="00AC6524">
              <w:rPr>
                <w:rFonts w:ascii="Times New Roman" w:hAnsi="Times New Roman" w:cs="Times New Roman"/>
                <w:sz w:val="20"/>
                <w:szCs w:val="20"/>
              </w:rPr>
              <w:t xml:space="preserve"> organi</w:t>
            </w:r>
            <w:r>
              <w:rPr>
                <w:rFonts w:ascii="Times New Roman" w:hAnsi="Times New Roman" w:cs="Times New Roman"/>
                <w:sz w:val="20"/>
                <w:szCs w:val="20"/>
              </w:rPr>
              <w:t>c acid and salicylic acids</w:t>
            </w:r>
            <w:r w:rsidRPr="00AC6524">
              <w:rPr>
                <w:rFonts w:ascii="Times New Roman" w:hAnsi="Times New Roman" w:cs="Times New Roman"/>
                <w:sz w:val="20"/>
                <w:szCs w:val="20"/>
              </w:rPr>
              <w:t xml:space="preserve"> </w:t>
            </w:r>
          </w:p>
        </w:tc>
        <w:tc>
          <w:tcPr>
            <w:tcW w:w="2835" w:type="dxa"/>
          </w:tcPr>
          <w:p w14:paraId="148C991B" w14:textId="77777777" w:rsidR="007D596C" w:rsidRPr="00AC6524" w:rsidRDefault="007D596C"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Pannaraj</w:t>
            </w:r>
            <w:proofErr w:type="spellEnd"/>
            <w:r w:rsidRPr="00AC6524">
              <w:rPr>
                <w:rFonts w:ascii="Times New Roman" w:hAnsi="Times New Roman" w:cs="Times New Roman"/>
                <w:sz w:val="20"/>
                <w:szCs w:val="20"/>
              </w:rPr>
              <w:t xml:space="preserve"> Intertrade, Thailand</w:t>
            </w:r>
          </w:p>
        </w:tc>
        <w:tc>
          <w:tcPr>
            <w:tcW w:w="1701" w:type="dxa"/>
          </w:tcPr>
          <w:p w14:paraId="6E1BFC91" w14:textId="61BAE413" w:rsidR="007D596C" w:rsidRPr="00AC6524" w:rsidRDefault="008A2EB1"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4E8ECF34" w14:textId="42B529F5" w:rsidTr="007D596C">
        <w:trPr>
          <w:jc w:val="center"/>
        </w:trPr>
        <w:tc>
          <w:tcPr>
            <w:tcW w:w="2111" w:type="dxa"/>
          </w:tcPr>
          <w:p w14:paraId="13C939F4" w14:textId="60402B65" w:rsidR="007D596C" w:rsidRPr="00AC6524" w:rsidRDefault="007D596C" w:rsidP="007D596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TAG NANO (NPK, </w:t>
            </w:r>
            <w:proofErr w:type="spellStart"/>
            <w:r w:rsidRPr="00AC6524">
              <w:rPr>
                <w:rFonts w:ascii="Times New Roman" w:hAnsi="Times New Roman" w:cs="Times New Roman"/>
                <w:sz w:val="20"/>
                <w:szCs w:val="20"/>
              </w:rPr>
              <w:t>PhoS</w:t>
            </w:r>
            <w:proofErr w:type="spellEnd"/>
            <w:r w:rsidRPr="00AC6524">
              <w:rPr>
                <w:rFonts w:ascii="Times New Roman" w:hAnsi="Times New Roman" w:cs="Times New Roman"/>
                <w:sz w:val="20"/>
                <w:szCs w:val="20"/>
              </w:rPr>
              <w:t>, Zinc,</w:t>
            </w:r>
            <w:r>
              <w:rPr>
                <w:rFonts w:ascii="Times New Roman" w:hAnsi="Times New Roman" w:cs="Times New Roman"/>
                <w:sz w:val="20"/>
                <w:szCs w:val="20"/>
              </w:rPr>
              <w:t xml:space="preserve"> </w:t>
            </w:r>
            <w:r w:rsidRPr="00AC6524">
              <w:rPr>
                <w:rFonts w:ascii="Times New Roman" w:hAnsi="Times New Roman" w:cs="Times New Roman"/>
                <w:sz w:val="20"/>
                <w:szCs w:val="20"/>
              </w:rPr>
              <w:t>Cal, etc.) fertilizers</w:t>
            </w:r>
          </w:p>
        </w:tc>
        <w:tc>
          <w:tcPr>
            <w:tcW w:w="3023" w:type="dxa"/>
          </w:tcPr>
          <w:p w14:paraId="29C0FA64" w14:textId="3DBEA4BC"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Proteino</w:t>
            </w:r>
            <w:proofErr w:type="spellEnd"/>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lacto</w:t>
            </w:r>
            <w:proofErr w:type="spellEnd"/>
            <w:r w:rsidRPr="00AC6524">
              <w:rPr>
                <w:rFonts w:ascii="Times New Roman" w:hAnsi="Times New Roman" w:cs="Times New Roman"/>
                <w:sz w:val="20"/>
                <w:szCs w:val="20"/>
              </w:rPr>
              <w:t xml:space="preserve">-gluconate chelated with micronutrients, vitamins, </w:t>
            </w:r>
          </w:p>
          <w:p w14:paraId="6B52A35F" w14:textId="5ED0BFE2"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seaweed extracts, </w:t>
            </w:r>
            <w:proofErr w:type="spellStart"/>
            <w:r w:rsidRPr="00AC6524">
              <w:rPr>
                <w:rFonts w:ascii="Times New Roman" w:hAnsi="Times New Roman" w:cs="Times New Roman"/>
                <w:sz w:val="20"/>
                <w:szCs w:val="20"/>
              </w:rPr>
              <w:t>humic</w:t>
            </w:r>
            <w:proofErr w:type="spellEnd"/>
            <w:r w:rsidRPr="00AC6524">
              <w:rPr>
                <w:rFonts w:ascii="Times New Roman" w:hAnsi="Times New Roman" w:cs="Times New Roman"/>
                <w:sz w:val="20"/>
                <w:szCs w:val="20"/>
              </w:rPr>
              <w:t xml:space="preserve"> acid</w:t>
            </w:r>
            <w:r>
              <w:rPr>
                <w:rFonts w:ascii="Times New Roman" w:hAnsi="Times New Roman" w:cs="Times New Roman"/>
                <w:sz w:val="20"/>
                <w:szCs w:val="20"/>
              </w:rPr>
              <w:t>,</w:t>
            </w:r>
            <w:r w:rsidRPr="00AC6524">
              <w:rPr>
                <w:rFonts w:ascii="Times New Roman" w:hAnsi="Times New Roman" w:cs="Times New Roman"/>
                <w:sz w:val="20"/>
                <w:szCs w:val="20"/>
              </w:rPr>
              <w:t xml:space="preserve"> </w:t>
            </w:r>
            <w:r>
              <w:rPr>
                <w:rFonts w:ascii="Times New Roman" w:hAnsi="Times New Roman" w:cs="Times New Roman"/>
                <w:sz w:val="20"/>
                <w:szCs w:val="20"/>
              </w:rPr>
              <w:t>probiotics</w:t>
            </w:r>
          </w:p>
        </w:tc>
        <w:tc>
          <w:tcPr>
            <w:tcW w:w="2835" w:type="dxa"/>
          </w:tcPr>
          <w:p w14:paraId="5C525392"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Tropical </w:t>
            </w:r>
            <w:proofErr w:type="spellStart"/>
            <w:r w:rsidRPr="00AC6524">
              <w:rPr>
                <w:rFonts w:ascii="Times New Roman" w:hAnsi="Times New Roman" w:cs="Times New Roman"/>
                <w:sz w:val="20"/>
                <w:szCs w:val="20"/>
              </w:rPr>
              <w:t>Agrosystem</w:t>
            </w:r>
            <w:proofErr w:type="spellEnd"/>
          </w:p>
          <w:p w14:paraId="5D5CDCC8"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India (P) Ltd., India</w:t>
            </w:r>
          </w:p>
        </w:tc>
        <w:tc>
          <w:tcPr>
            <w:tcW w:w="1701" w:type="dxa"/>
          </w:tcPr>
          <w:p w14:paraId="3B176968" w14:textId="5807BB4A" w:rsidR="007D596C" w:rsidRPr="00AC6524" w:rsidRDefault="008A2EB1"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7D596C" w:rsidRPr="00AC6524" w14:paraId="6EFE88AA" w14:textId="0C33869D" w:rsidTr="007D596C">
        <w:trPr>
          <w:jc w:val="center"/>
        </w:trPr>
        <w:tc>
          <w:tcPr>
            <w:tcW w:w="2111" w:type="dxa"/>
          </w:tcPr>
          <w:p w14:paraId="57AFE2F8"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K</w:t>
            </w:r>
            <w:r w:rsidRPr="00E42F58">
              <w:rPr>
                <w:rFonts w:ascii="Times New Roman" w:hAnsi="Times New Roman" w:cs="Times New Roman"/>
                <w:sz w:val="20"/>
                <w:szCs w:val="20"/>
                <w:vertAlign w:val="superscript"/>
              </w:rPr>
              <w:t>TM</w:t>
            </w:r>
            <w:proofErr w:type="spellEnd"/>
          </w:p>
        </w:tc>
        <w:tc>
          <w:tcPr>
            <w:tcW w:w="3023" w:type="dxa"/>
          </w:tcPr>
          <w:p w14:paraId="11A31F36" w14:textId="510CB4C5" w:rsidR="007D596C" w:rsidRPr="00AC6524" w:rsidRDefault="007D596C" w:rsidP="0033241B">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Potassium </w:t>
            </w:r>
          </w:p>
        </w:tc>
        <w:tc>
          <w:tcPr>
            <w:tcW w:w="2835" w:type="dxa"/>
          </w:tcPr>
          <w:p w14:paraId="39F1094C"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qua-Yield Hub, USA</w:t>
            </w:r>
          </w:p>
        </w:tc>
        <w:tc>
          <w:tcPr>
            <w:tcW w:w="1701" w:type="dxa"/>
          </w:tcPr>
          <w:p w14:paraId="2FBFE19E" w14:textId="26F533CD" w:rsidR="007D596C" w:rsidRPr="00AC6524" w:rsidRDefault="008A2EB1"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3241B">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8A2EB1">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08E5511B" w14:textId="6F3F4728" w:rsidTr="007D596C">
        <w:trPr>
          <w:jc w:val="center"/>
        </w:trPr>
        <w:tc>
          <w:tcPr>
            <w:tcW w:w="2111" w:type="dxa"/>
          </w:tcPr>
          <w:p w14:paraId="35CDDCB7"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Zn</w:t>
            </w:r>
            <w:r w:rsidRPr="00E42F58">
              <w:rPr>
                <w:rFonts w:ascii="Times New Roman" w:hAnsi="Times New Roman" w:cs="Times New Roman"/>
                <w:sz w:val="20"/>
                <w:szCs w:val="20"/>
                <w:vertAlign w:val="superscript"/>
              </w:rPr>
              <w:t>TM</w:t>
            </w:r>
            <w:proofErr w:type="spellEnd"/>
          </w:p>
        </w:tc>
        <w:tc>
          <w:tcPr>
            <w:tcW w:w="3023" w:type="dxa"/>
          </w:tcPr>
          <w:p w14:paraId="3599352B" w14:textId="6F7FD456" w:rsidR="007D596C" w:rsidRPr="00AC6524" w:rsidRDefault="007D596C" w:rsidP="0033241B">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Zinc </w:t>
            </w:r>
          </w:p>
        </w:tc>
        <w:tc>
          <w:tcPr>
            <w:tcW w:w="2835" w:type="dxa"/>
          </w:tcPr>
          <w:p w14:paraId="5199808C"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qua-Yield Hub, USA</w:t>
            </w:r>
          </w:p>
        </w:tc>
        <w:tc>
          <w:tcPr>
            <w:tcW w:w="1701" w:type="dxa"/>
          </w:tcPr>
          <w:p w14:paraId="6999C4C9" w14:textId="324F1D4E"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7024B64F" w14:textId="4B1F4B94" w:rsidTr="007D596C">
        <w:trPr>
          <w:jc w:val="center"/>
        </w:trPr>
        <w:tc>
          <w:tcPr>
            <w:tcW w:w="2111" w:type="dxa"/>
          </w:tcPr>
          <w:p w14:paraId="60652EE8"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Rise</w:t>
            </w:r>
            <w:r w:rsidRPr="00E42F58">
              <w:rPr>
                <w:rFonts w:ascii="Times New Roman" w:hAnsi="Times New Roman" w:cs="Times New Roman"/>
                <w:sz w:val="20"/>
                <w:szCs w:val="20"/>
                <w:vertAlign w:val="superscript"/>
              </w:rPr>
              <w:t>TM</w:t>
            </w:r>
            <w:proofErr w:type="spellEnd"/>
          </w:p>
        </w:tc>
        <w:tc>
          <w:tcPr>
            <w:tcW w:w="3023" w:type="dxa"/>
          </w:tcPr>
          <w:p w14:paraId="225A1820" w14:textId="3F0901E6" w:rsidR="007D596C" w:rsidRPr="00AC6524" w:rsidRDefault="0033241B"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lant Growth Regulator</w:t>
            </w:r>
          </w:p>
        </w:tc>
        <w:tc>
          <w:tcPr>
            <w:tcW w:w="2835" w:type="dxa"/>
          </w:tcPr>
          <w:p w14:paraId="755C4735"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qua-Yield Hub, USA</w:t>
            </w:r>
          </w:p>
        </w:tc>
        <w:tc>
          <w:tcPr>
            <w:tcW w:w="1701" w:type="dxa"/>
          </w:tcPr>
          <w:p w14:paraId="0AA35093" w14:textId="4BFD54C6"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4F761290" w14:textId="3656C8C8" w:rsidTr="007D596C">
        <w:trPr>
          <w:jc w:val="center"/>
        </w:trPr>
        <w:tc>
          <w:tcPr>
            <w:tcW w:w="2111" w:type="dxa"/>
          </w:tcPr>
          <w:p w14:paraId="4B72F0DB"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ovaLand</w:t>
            </w:r>
            <w:proofErr w:type="spellEnd"/>
            <w:r w:rsidRPr="00AC6524">
              <w:rPr>
                <w:rFonts w:ascii="Times New Roman" w:hAnsi="Times New Roman" w:cs="Times New Roman"/>
                <w:sz w:val="20"/>
                <w:szCs w:val="20"/>
              </w:rPr>
              <w:t>-F</w:t>
            </w:r>
          </w:p>
        </w:tc>
        <w:tc>
          <w:tcPr>
            <w:tcW w:w="3023" w:type="dxa"/>
          </w:tcPr>
          <w:p w14:paraId="138EDAA7"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Mn, Cu, Fe, Zn, Mo, N</w:t>
            </w:r>
          </w:p>
        </w:tc>
        <w:tc>
          <w:tcPr>
            <w:tcW w:w="2835" w:type="dxa"/>
          </w:tcPr>
          <w:p w14:paraId="6A66EB04"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Land Green &amp;</w:t>
            </w:r>
          </w:p>
          <w:p w14:paraId="0952FB0F"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Technology Co, TAIWAN</w:t>
            </w:r>
          </w:p>
        </w:tc>
        <w:tc>
          <w:tcPr>
            <w:tcW w:w="1701" w:type="dxa"/>
          </w:tcPr>
          <w:p w14:paraId="3A616F08" w14:textId="4DD88A54" w:rsidR="007D596C" w:rsidRPr="00AC6524" w:rsidRDefault="0033241B"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567008BA" w14:textId="46ED5F98" w:rsidTr="007D596C">
        <w:trPr>
          <w:jc w:val="center"/>
        </w:trPr>
        <w:tc>
          <w:tcPr>
            <w:tcW w:w="2111" w:type="dxa"/>
          </w:tcPr>
          <w:p w14:paraId="7FB30D47"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UBIOTEK</w:t>
            </w:r>
            <w:r w:rsidRPr="00E42F58">
              <w:rPr>
                <w:rFonts w:ascii="Times New Roman" w:hAnsi="Times New Roman" w:cs="Times New Roman"/>
                <w:sz w:val="20"/>
                <w:szCs w:val="20"/>
                <w:vertAlign w:val="superscript"/>
              </w:rPr>
              <w:t>®</w:t>
            </w:r>
            <w:r w:rsidRPr="00AC6524">
              <w:rPr>
                <w:rFonts w:ascii="Times New Roman" w:hAnsi="Times New Roman" w:cs="Times New Roman"/>
                <w:sz w:val="20"/>
                <w:szCs w:val="20"/>
              </w:rPr>
              <w:t xml:space="preserve"> HYPER </w:t>
            </w:r>
            <w:proofErr w:type="spellStart"/>
            <w:r w:rsidRPr="00AC6524">
              <w:rPr>
                <w:rFonts w:ascii="Times New Roman" w:hAnsi="Times New Roman" w:cs="Times New Roman"/>
                <w:sz w:val="20"/>
                <w:szCs w:val="20"/>
              </w:rPr>
              <w:t>Fe+Mg</w:t>
            </w:r>
            <w:proofErr w:type="spellEnd"/>
          </w:p>
        </w:tc>
        <w:tc>
          <w:tcPr>
            <w:tcW w:w="3023" w:type="dxa"/>
          </w:tcPr>
          <w:p w14:paraId="13115D5F"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Iron (Nanoparticle</w:t>
            </w:r>
          </w:p>
          <w:p w14:paraId="1C37D3AA"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p w14:paraId="24BFE58B"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Magnesium (</w:t>
            </w:r>
            <w:proofErr w:type="spellStart"/>
            <w:r w:rsidRPr="00AC6524">
              <w:rPr>
                <w:rFonts w:ascii="Times New Roman" w:hAnsi="Times New Roman" w:cs="Times New Roman"/>
                <w:sz w:val="20"/>
                <w:szCs w:val="20"/>
              </w:rPr>
              <w:t>Nanocapsule</w:t>
            </w:r>
            <w:proofErr w:type="spellEnd"/>
            <w:r w:rsidRPr="00AC6524">
              <w:rPr>
                <w:rFonts w:ascii="Times New Roman" w:hAnsi="Times New Roman" w:cs="Times New Roman"/>
                <w:sz w:val="20"/>
                <w:szCs w:val="20"/>
              </w:rPr>
              <w:t>)</w:t>
            </w:r>
          </w:p>
        </w:tc>
        <w:tc>
          <w:tcPr>
            <w:tcW w:w="2835" w:type="dxa"/>
          </w:tcPr>
          <w:p w14:paraId="70D5D597" w14:textId="77777777" w:rsidR="007D596C" w:rsidRPr="00AC6524" w:rsidRDefault="007D596C"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Bioteksa</w:t>
            </w:r>
            <w:proofErr w:type="spellEnd"/>
            <w:r w:rsidRPr="00AC6524">
              <w:rPr>
                <w:rFonts w:ascii="Times New Roman" w:hAnsi="Times New Roman" w:cs="Times New Roman"/>
                <w:sz w:val="20"/>
                <w:szCs w:val="20"/>
              </w:rPr>
              <w:t>, Mexico</w:t>
            </w:r>
          </w:p>
        </w:tc>
        <w:tc>
          <w:tcPr>
            <w:tcW w:w="1701" w:type="dxa"/>
          </w:tcPr>
          <w:p w14:paraId="1B793452" w14:textId="49FA7490"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08B617CC" w14:textId="13D8E90F" w:rsidTr="007D596C">
        <w:trPr>
          <w:jc w:val="center"/>
        </w:trPr>
        <w:tc>
          <w:tcPr>
            <w:tcW w:w="2111" w:type="dxa"/>
          </w:tcPr>
          <w:p w14:paraId="230B9F9D" w14:textId="77777777" w:rsidR="007D596C" w:rsidRPr="00AC6524" w:rsidRDefault="007D596C"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Lithocal</w:t>
            </w:r>
            <w:proofErr w:type="spellEnd"/>
          </w:p>
        </w:tc>
        <w:tc>
          <w:tcPr>
            <w:tcW w:w="3023" w:type="dxa"/>
          </w:tcPr>
          <w:p w14:paraId="0FF70DEC"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alcium</w:t>
            </w:r>
          </w:p>
          <w:p w14:paraId="13DDDFF1" w14:textId="252E9FAB" w:rsidR="007D596C" w:rsidRPr="00AC6524" w:rsidRDefault="00E42F58"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w:t>
            </w:r>
            <w:r w:rsidR="007D596C" w:rsidRPr="00AC6524">
              <w:rPr>
                <w:rFonts w:ascii="Times New Roman" w:hAnsi="Times New Roman" w:cs="Times New Roman"/>
                <w:sz w:val="20"/>
                <w:szCs w:val="20"/>
              </w:rPr>
              <w:t>Nanoparticle /</w:t>
            </w:r>
            <w:proofErr w:type="spellStart"/>
            <w:r w:rsidR="007D596C" w:rsidRPr="00AC6524">
              <w:rPr>
                <w:rFonts w:ascii="Times New Roman" w:hAnsi="Times New Roman" w:cs="Times New Roman"/>
                <w:sz w:val="20"/>
                <w:szCs w:val="20"/>
              </w:rPr>
              <w:t>Nanopowder</w:t>
            </w:r>
            <w:proofErr w:type="spellEnd"/>
            <w:r>
              <w:rPr>
                <w:rFonts w:ascii="Times New Roman" w:hAnsi="Times New Roman" w:cs="Times New Roman"/>
                <w:sz w:val="20"/>
                <w:szCs w:val="20"/>
              </w:rPr>
              <w:t>)</w:t>
            </w:r>
          </w:p>
          <w:p w14:paraId="41E4E5C9"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Manganese</w:t>
            </w:r>
          </w:p>
          <w:p w14:paraId="05502392" w14:textId="6BF753DA" w:rsidR="007D596C" w:rsidRPr="00AC6524" w:rsidRDefault="00E42F58"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w:t>
            </w:r>
            <w:r w:rsidR="007D596C" w:rsidRPr="00AC6524">
              <w:rPr>
                <w:rFonts w:ascii="Times New Roman" w:hAnsi="Times New Roman" w:cs="Times New Roman"/>
                <w:sz w:val="20"/>
                <w:szCs w:val="20"/>
              </w:rPr>
              <w:t>Nanoparticle /</w:t>
            </w:r>
            <w:proofErr w:type="spellStart"/>
            <w:r w:rsidR="007D596C" w:rsidRPr="00AC6524">
              <w:rPr>
                <w:rFonts w:ascii="Times New Roman" w:hAnsi="Times New Roman" w:cs="Times New Roman"/>
                <w:sz w:val="20"/>
                <w:szCs w:val="20"/>
              </w:rPr>
              <w:t>Nanopowder</w:t>
            </w:r>
            <w:proofErr w:type="spellEnd"/>
            <w:r>
              <w:rPr>
                <w:rFonts w:ascii="Times New Roman" w:hAnsi="Times New Roman" w:cs="Times New Roman"/>
                <w:sz w:val="20"/>
                <w:szCs w:val="20"/>
              </w:rPr>
              <w:t>)</w:t>
            </w:r>
          </w:p>
        </w:tc>
        <w:tc>
          <w:tcPr>
            <w:tcW w:w="2835" w:type="dxa"/>
          </w:tcPr>
          <w:p w14:paraId="6E713974" w14:textId="77777777" w:rsidR="007D596C" w:rsidRPr="00AC6524" w:rsidRDefault="007D596C"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Litho</w:t>
            </w:r>
            <w:proofErr w:type="spellEnd"/>
            <w:r w:rsidRPr="00AC6524">
              <w:rPr>
                <w:rFonts w:ascii="Times New Roman" w:hAnsi="Times New Roman" w:cs="Times New Roman"/>
                <w:sz w:val="20"/>
                <w:szCs w:val="20"/>
              </w:rPr>
              <w:t xml:space="preserve"> Plant, Brazil</w:t>
            </w:r>
          </w:p>
        </w:tc>
        <w:tc>
          <w:tcPr>
            <w:tcW w:w="1701" w:type="dxa"/>
          </w:tcPr>
          <w:p w14:paraId="0371B1EE" w14:textId="0E87DF4B"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55A0A7BA" w14:textId="3BC3A3E5" w:rsidTr="007D596C">
        <w:trPr>
          <w:jc w:val="center"/>
        </w:trPr>
        <w:tc>
          <w:tcPr>
            <w:tcW w:w="2111" w:type="dxa"/>
          </w:tcPr>
          <w:p w14:paraId="4CBB9BF0"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FOSVIT K30</w:t>
            </w:r>
          </w:p>
        </w:tc>
        <w:tc>
          <w:tcPr>
            <w:tcW w:w="3023" w:type="dxa"/>
          </w:tcPr>
          <w:p w14:paraId="545A342E"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Phosphorous (Nanoparticle</w:t>
            </w:r>
          </w:p>
          <w:p w14:paraId="2390BB6E"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p w14:paraId="15EA9A49"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Potassium (Nanoparticle</w:t>
            </w:r>
          </w:p>
          <w:p w14:paraId="43872452" w14:textId="08453601" w:rsidR="007D596C" w:rsidRPr="00AC6524" w:rsidRDefault="00E42F58"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w:t>
            </w:r>
            <w:proofErr w:type="spellStart"/>
            <w:r>
              <w:rPr>
                <w:rFonts w:ascii="Times New Roman" w:hAnsi="Times New Roman" w:cs="Times New Roman"/>
                <w:sz w:val="20"/>
                <w:szCs w:val="20"/>
              </w:rPr>
              <w:t>Nanopowder</w:t>
            </w:r>
            <w:proofErr w:type="spellEnd"/>
            <w:r>
              <w:rPr>
                <w:rFonts w:ascii="Times New Roman" w:hAnsi="Times New Roman" w:cs="Times New Roman"/>
                <w:sz w:val="20"/>
                <w:szCs w:val="20"/>
              </w:rPr>
              <w:t>)</w:t>
            </w:r>
          </w:p>
        </w:tc>
        <w:tc>
          <w:tcPr>
            <w:tcW w:w="2835" w:type="dxa"/>
          </w:tcPr>
          <w:p w14:paraId="32893AC7" w14:textId="77777777" w:rsidR="007D596C" w:rsidRPr="00AC6524" w:rsidRDefault="007D596C"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Kimitec</w:t>
            </w:r>
            <w:proofErr w:type="spellEnd"/>
            <w:r w:rsidRPr="00AC6524">
              <w:rPr>
                <w:rFonts w:ascii="Times New Roman" w:hAnsi="Times New Roman" w:cs="Times New Roman"/>
                <w:sz w:val="20"/>
                <w:szCs w:val="20"/>
              </w:rPr>
              <w:t xml:space="preserve"> Group, Spain</w:t>
            </w:r>
          </w:p>
        </w:tc>
        <w:tc>
          <w:tcPr>
            <w:tcW w:w="1701" w:type="dxa"/>
          </w:tcPr>
          <w:p w14:paraId="5B735704" w14:textId="18748668"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7C7BAD53" w14:textId="72DE1196" w:rsidTr="007D596C">
        <w:trPr>
          <w:jc w:val="center"/>
        </w:trPr>
        <w:tc>
          <w:tcPr>
            <w:tcW w:w="2111" w:type="dxa"/>
          </w:tcPr>
          <w:p w14:paraId="0F4F76B2"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ano Zinc (Chelated)</w:t>
            </w:r>
          </w:p>
        </w:tc>
        <w:tc>
          <w:tcPr>
            <w:tcW w:w="3023" w:type="dxa"/>
          </w:tcPr>
          <w:p w14:paraId="76894242"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Zinc (Nanoparticle</w:t>
            </w:r>
          </w:p>
          <w:p w14:paraId="0ABFD5A4"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tc>
        <w:tc>
          <w:tcPr>
            <w:tcW w:w="2835" w:type="dxa"/>
          </w:tcPr>
          <w:p w14:paraId="7C73AB33"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lert Biotech, India</w:t>
            </w:r>
          </w:p>
        </w:tc>
        <w:tc>
          <w:tcPr>
            <w:tcW w:w="1701" w:type="dxa"/>
          </w:tcPr>
          <w:p w14:paraId="4C559F3A" w14:textId="03F855A6"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77A3A84D" w14:textId="0BCA57F4" w:rsidTr="007D596C">
        <w:trPr>
          <w:jc w:val="center"/>
        </w:trPr>
        <w:tc>
          <w:tcPr>
            <w:tcW w:w="2111" w:type="dxa"/>
          </w:tcPr>
          <w:p w14:paraId="2FB53546"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Nano </w:t>
            </w:r>
            <w:proofErr w:type="spellStart"/>
            <w:r w:rsidRPr="00AC6524">
              <w:rPr>
                <w:rFonts w:ascii="Times New Roman" w:hAnsi="Times New Roman" w:cs="Times New Roman"/>
                <w:sz w:val="20"/>
                <w:szCs w:val="20"/>
              </w:rPr>
              <w:t>Bor</w:t>
            </w:r>
            <w:proofErr w:type="spellEnd"/>
            <w:r w:rsidRPr="00AC6524">
              <w:rPr>
                <w:rFonts w:ascii="Times New Roman" w:hAnsi="Times New Roman" w:cs="Times New Roman"/>
                <w:sz w:val="20"/>
                <w:szCs w:val="20"/>
              </w:rPr>
              <w:t xml:space="preserve"> 20%</w:t>
            </w:r>
          </w:p>
        </w:tc>
        <w:tc>
          <w:tcPr>
            <w:tcW w:w="3023" w:type="dxa"/>
          </w:tcPr>
          <w:p w14:paraId="55C99C77"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Boron (Nanoparticle</w:t>
            </w:r>
          </w:p>
          <w:p w14:paraId="3284597F"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tc>
        <w:tc>
          <w:tcPr>
            <w:tcW w:w="2835" w:type="dxa"/>
          </w:tcPr>
          <w:p w14:paraId="1A6A35EE"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lert Biotech, India</w:t>
            </w:r>
          </w:p>
        </w:tc>
        <w:tc>
          <w:tcPr>
            <w:tcW w:w="1701" w:type="dxa"/>
          </w:tcPr>
          <w:p w14:paraId="6C9CE3FC" w14:textId="07662BFF"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1CE954B4" w14:textId="59E32B2A" w:rsidTr="007D596C">
        <w:trPr>
          <w:jc w:val="center"/>
        </w:trPr>
        <w:tc>
          <w:tcPr>
            <w:tcW w:w="2111" w:type="dxa"/>
          </w:tcPr>
          <w:p w14:paraId="5C7C7EB1"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ano Zinc (Soil Application 21%)</w:t>
            </w:r>
          </w:p>
        </w:tc>
        <w:tc>
          <w:tcPr>
            <w:tcW w:w="3023" w:type="dxa"/>
          </w:tcPr>
          <w:p w14:paraId="2F153BB8"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Zinc (Nanoparticle</w:t>
            </w:r>
          </w:p>
          <w:p w14:paraId="5CA0DF81"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tc>
        <w:tc>
          <w:tcPr>
            <w:tcW w:w="2835" w:type="dxa"/>
          </w:tcPr>
          <w:p w14:paraId="22AB33A7"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Alert Biotech, India</w:t>
            </w:r>
          </w:p>
        </w:tc>
        <w:tc>
          <w:tcPr>
            <w:tcW w:w="1701" w:type="dxa"/>
          </w:tcPr>
          <w:p w14:paraId="7AFBC465" w14:textId="7BFADADE" w:rsidR="007D596C" w:rsidRPr="00AC6524" w:rsidRDefault="0033241B"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7D596C" w:rsidRPr="00AC6524" w14:paraId="2C3AF777" w14:textId="27AA443D" w:rsidTr="007D596C">
        <w:trPr>
          <w:jc w:val="center"/>
        </w:trPr>
        <w:tc>
          <w:tcPr>
            <w:tcW w:w="2111" w:type="dxa"/>
          </w:tcPr>
          <w:p w14:paraId="3E63385C"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ASCO Escort-P</w:t>
            </w:r>
          </w:p>
        </w:tc>
        <w:tc>
          <w:tcPr>
            <w:tcW w:w="3023" w:type="dxa"/>
          </w:tcPr>
          <w:p w14:paraId="7F75F962"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Phosphorous (Nanoparticle</w:t>
            </w:r>
          </w:p>
          <w:p w14:paraId="6BED2E3E"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Nanopowder</w:t>
            </w:r>
            <w:proofErr w:type="spellEnd"/>
            <w:r w:rsidRPr="00AC6524">
              <w:rPr>
                <w:rFonts w:ascii="Times New Roman" w:hAnsi="Times New Roman" w:cs="Times New Roman"/>
                <w:sz w:val="20"/>
                <w:szCs w:val="20"/>
              </w:rPr>
              <w:t>)</w:t>
            </w:r>
          </w:p>
        </w:tc>
        <w:tc>
          <w:tcPr>
            <w:tcW w:w="2835" w:type="dxa"/>
          </w:tcPr>
          <w:p w14:paraId="0513F44B"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ano Agro Science</w:t>
            </w:r>
          </w:p>
          <w:p w14:paraId="698F86C8" w14:textId="77777777" w:rsidR="007D596C" w:rsidRPr="00AC6524" w:rsidRDefault="007D596C"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o-operative Society</w:t>
            </w:r>
          </w:p>
          <w:p w14:paraId="4232A6EF" w14:textId="77777777" w:rsidR="007D596C" w:rsidRPr="00AC6524" w:rsidRDefault="007D596C" w:rsidP="000D1CDC">
            <w:pPr>
              <w:jc w:val="both"/>
              <w:rPr>
                <w:rFonts w:ascii="Times New Roman" w:hAnsi="Times New Roman" w:cs="Times New Roman"/>
                <w:sz w:val="20"/>
                <w:szCs w:val="20"/>
              </w:rPr>
            </w:pPr>
            <w:r w:rsidRPr="00AC6524">
              <w:rPr>
                <w:rFonts w:ascii="Times New Roman" w:hAnsi="Times New Roman" w:cs="Times New Roman"/>
                <w:sz w:val="20"/>
                <w:szCs w:val="20"/>
              </w:rPr>
              <w:t>Ltd., India</w:t>
            </w:r>
          </w:p>
        </w:tc>
        <w:tc>
          <w:tcPr>
            <w:tcW w:w="1701" w:type="dxa"/>
          </w:tcPr>
          <w:p w14:paraId="4A08A111" w14:textId="01F3EB46" w:rsidR="007D596C" w:rsidRPr="00AC6524" w:rsidRDefault="0033241B"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D37F9C">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33241B">
              <w:rPr>
                <w:rFonts w:ascii="Times New Roman" w:hAnsi="Times New Roman" w:cs="Times New Roman"/>
                <w:noProof/>
                <w:sz w:val="20"/>
                <w:szCs w:val="20"/>
              </w:rPr>
              <w:t>[6]</w:t>
            </w:r>
            <w:r>
              <w:rPr>
                <w:rFonts w:ascii="Times New Roman" w:hAnsi="Times New Roman" w:cs="Times New Roman"/>
                <w:sz w:val="20"/>
                <w:szCs w:val="20"/>
              </w:rPr>
              <w:fldChar w:fldCharType="end"/>
            </w:r>
          </w:p>
        </w:tc>
      </w:tr>
    </w:tbl>
    <w:p w14:paraId="6D34657F" w14:textId="77777777" w:rsidR="009844A1" w:rsidRPr="00AC6524" w:rsidRDefault="009844A1" w:rsidP="000D1CDC">
      <w:pPr>
        <w:spacing w:after="0" w:line="240" w:lineRule="auto"/>
        <w:jc w:val="both"/>
        <w:rPr>
          <w:rStyle w:val="Strong"/>
          <w:rFonts w:ascii="Times New Roman" w:hAnsi="Times New Roman" w:cs="Times New Roman"/>
          <w:b w:val="0"/>
          <w:sz w:val="20"/>
          <w:szCs w:val="20"/>
        </w:rPr>
      </w:pPr>
    </w:p>
    <w:p w14:paraId="0E26AE1A" w14:textId="77777777" w:rsidR="00B01CA9" w:rsidRPr="00AC6524" w:rsidRDefault="00B01CA9" w:rsidP="003475A7">
      <w:pPr>
        <w:spacing w:after="0" w:line="240" w:lineRule="auto"/>
        <w:jc w:val="center"/>
        <w:rPr>
          <w:rStyle w:val="Strong"/>
          <w:rFonts w:ascii="Times New Roman" w:hAnsi="Times New Roman" w:cs="Times New Roman"/>
          <w:sz w:val="20"/>
          <w:szCs w:val="20"/>
        </w:rPr>
      </w:pPr>
      <w:r w:rsidRPr="00AC6524">
        <w:rPr>
          <w:rStyle w:val="Strong"/>
          <w:rFonts w:ascii="Times New Roman" w:hAnsi="Times New Roman" w:cs="Times New Roman"/>
          <w:sz w:val="20"/>
          <w:szCs w:val="20"/>
        </w:rPr>
        <w:t>TABLE 2</w:t>
      </w:r>
      <w:r w:rsidR="00AC6524" w:rsidRPr="00AC6524">
        <w:rPr>
          <w:rStyle w:val="Strong"/>
          <w:rFonts w:ascii="Times New Roman" w:hAnsi="Times New Roman" w:cs="Times New Roman"/>
          <w:sz w:val="20"/>
          <w:szCs w:val="20"/>
        </w:rPr>
        <w:t>:</w:t>
      </w:r>
      <w:r w:rsidR="007A02B5" w:rsidRPr="00AC6524">
        <w:rPr>
          <w:rStyle w:val="Strong"/>
          <w:rFonts w:ascii="Times New Roman" w:hAnsi="Times New Roman" w:cs="Times New Roman"/>
          <w:sz w:val="20"/>
          <w:szCs w:val="20"/>
        </w:rPr>
        <w:t xml:space="preserve">  BIO-BASED NANOFERTILIZER</w:t>
      </w:r>
    </w:p>
    <w:p w14:paraId="7CF1E3BF" w14:textId="77777777" w:rsidR="003475A7" w:rsidRPr="00AC6524" w:rsidRDefault="003475A7" w:rsidP="003475A7">
      <w:pPr>
        <w:spacing w:after="0" w:line="240" w:lineRule="auto"/>
        <w:jc w:val="center"/>
        <w:rPr>
          <w:rStyle w:val="Strong"/>
          <w:rFonts w:ascii="Times New Roman" w:hAnsi="Times New Roman" w:cs="Times New Roman"/>
          <w:sz w:val="20"/>
          <w:szCs w:val="20"/>
        </w:rPr>
      </w:pPr>
    </w:p>
    <w:tbl>
      <w:tblPr>
        <w:tblStyle w:val="TableGrid"/>
        <w:tblW w:w="10057" w:type="dxa"/>
        <w:jc w:val="center"/>
        <w:tblLayout w:type="fixed"/>
        <w:tblLook w:val="04A0" w:firstRow="1" w:lastRow="0" w:firstColumn="1" w:lastColumn="0" w:noHBand="0" w:noVBand="1"/>
      </w:tblPr>
      <w:tblGrid>
        <w:gridCol w:w="2337"/>
        <w:gridCol w:w="1559"/>
        <w:gridCol w:w="1276"/>
        <w:gridCol w:w="3260"/>
        <w:gridCol w:w="1625"/>
      </w:tblGrid>
      <w:tr w:rsidR="00AC6524" w:rsidRPr="00AC6524" w14:paraId="10B4A83C" w14:textId="77777777" w:rsidTr="003475A7">
        <w:trPr>
          <w:jc w:val="center"/>
        </w:trPr>
        <w:tc>
          <w:tcPr>
            <w:tcW w:w="2337" w:type="dxa"/>
          </w:tcPr>
          <w:p w14:paraId="66BB2174" w14:textId="77777777" w:rsidR="009844A1" w:rsidRPr="00AC6524" w:rsidRDefault="009844A1" w:rsidP="000D1CDC">
            <w:pPr>
              <w:jc w:val="both"/>
              <w:rPr>
                <w:rFonts w:ascii="Times New Roman" w:hAnsi="Times New Roman" w:cs="Times New Roman"/>
                <w:b/>
                <w:sz w:val="20"/>
                <w:szCs w:val="20"/>
              </w:rPr>
            </w:pPr>
            <w:r w:rsidRPr="00AC6524">
              <w:rPr>
                <w:rFonts w:ascii="Times New Roman" w:hAnsi="Times New Roman" w:cs="Times New Roman"/>
                <w:b/>
                <w:sz w:val="20"/>
                <w:szCs w:val="20"/>
              </w:rPr>
              <w:t>NANOMATERIAL</w:t>
            </w:r>
          </w:p>
        </w:tc>
        <w:tc>
          <w:tcPr>
            <w:tcW w:w="1559" w:type="dxa"/>
          </w:tcPr>
          <w:p w14:paraId="33FF3DC7" w14:textId="77777777" w:rsidR="009844A1" w:rsidRPr="00AC6524" w:rsidRDefault="009844A1" w:rsidP="000D1CDC">
            <w:pPr>
              <w:jc w:val="both"/>
              <w:rPr>
                <w:rFonts w:ascii="Times New Roman" w:hAnsi="Times New Roman" w:cs="Times New Roman"/>
                <w:b/>
                <w:sz w:val="20"/>
                <w:szCs w:val="20"/>
              </w:rPr>
            </w:pPr>
            <w:r w:rsidRPr="00AC6524">
              <w:rPr>
                <w:rFonts w:ascii="Times New Roman" w:hAnsi="Times New Roman" w:cs="Times New Roman"/>
                <w:b/>
                <w:sz w:val="20"/>
                <w:szCs w:val="20"/>
              </w:rPr>
              <w:t>ACTIVE COMPONENT</w:t>
            </w:r>
          </w:p>
        </w:tc>
        <w:tc>
          <w:tcPr>
            <w:tcW w:w="1276" w:type="dxa"/>
          </w:tcPr>
          <w:p w14:paraId="61F1BE94" w14:textId="77777777" w:rsidR="009844A1" w:rsidRPr="00AC6524" w:rsidRDefault="009844A1" w:rsidP="000D1CDC">
            <w:pPr>
              <w:jc w:val="both"/>
              <w:rPr>
                <w:rFonts w:ascii="Times New Roman" w:hAnsi="Times New Roman" w:cs="Times New Roman"/>
                <w:b/>
                <w:sz w:val="20"/>
                <w:szCs w:val="20"/>
              </w:rPr>
            </w:pPr>
            <w:r w:rsidRPr="00AC6524">
              <w:rPr>
                <w:rFonts w:ascii="Times New Roman" w:hAnsi="Times New Roman" w:cs="Times New Roman"/>
                <w:b/>
                <w:sz w:val="20"/>
                <w:szCs w:val="20"/>
              </w:rPr>
              <w:t>METHOD</w:t>
            </w:r>
          </w:p>
        </w:tc>
        <w:tc>
          <w:tcPr>
            <w:tcW w:w="3260" w:type="dxa"/>
          </w:tcPr>
          <w:p w14:paraId="122911F4" w14:textId="7E49203C" w:rsidR="009844A1" w:rsidRPr="00AC6524" w:rsidRDefault="009844A1" w:rsidP="000D1CDC">
            <w:pPr>
              <w:jc w:val="both"/>
              <w:rPr>
                <w:rFonts w:ascii="Times New Roman" w:hAnsi="Times New Roman" w:cs="Times New Roman"/>
                <w:b/>
                <w:sz w:val="20"/>
                <w:szCs w:val="20"/>
              </w:rPr>
            </w:pPr>
            <w:r w:rsidRPr="00AC6524">
              <w:rPr>
                <w:rFonts w:ascii="Times New Roman" w:hAnsi="Times New Roman" w:cs="Times New Roman"/>
                <w:b/>
                <w:sz w:val="20"/>
                <w:szCs w:val="20"/>
              </w:rPr>
              <w:t>FUNCTION</w:t>
            </w:r>
            <w:r w:rsidR="0073231B">
              <w:rPr>
                <w:rFonts w:ascii="Times New Roman" w:hAnsi="Times New Roman" w:cs="Times New Roman"/>
                <w:b/>
                <w:sz w:val="20"/>
                <w:szCs w:val="20"/>
              </w:rPr>
              <w:t>AL PROPRTIES</w:t>
            </w:r>
          </w:p>
        </w:tc>
        <w:tc>
          <w:tcPr>
            <w:tcW w:w="1625" w:type="dxa"/>
          </w:tcPr>
          <w:p w14:paraId="4CA27D7B" w14:textId="77777777" w:rsidR="009844A1" w:rsidRPr="00AC6524" w:rsidRDefault="007A02B5" w:rsidP="000D1CDC">
            <w:pPr>
              <w:jc w:val="both"/>
              <w:rPr>
                <w:rFonts w:ascii="Times New Roman" w:hAnsi="Times New Roman" w:cs="Times New Roman"/>
                <w:b/>
                <w:sz w:val="20"/>
                <w:szCs w:val="20"/>
              </w:rPr>
            </w:pPr>
            <w:r w:rsidRPr="00AC6524">
              <w:rPr>
                <w:rFonts w:ascii="Times New Roman" w:hAnsi="Times New Roman" w:cs="Times New Roman"/>
                <w:b/>
                <w:sz w:val="20"/>
                <w:szCs w:val="20"/>
              </w:rPr>
              <w:t>REFERENCES</w:t>
            </w:r>
          </w:p>
        </w:tc>
      </w:tr>
      <w:tr w:rsidR="00AC6524" w:rsidRPr="00AC6524" w14:paraId="074A4799" w14:textId="77777777" w:rsidTr="003475A7">
        <w:trPr>
          <w:jc w:val="center"/>
        </w:trPr>
        <w:tc>
          <w:tcPr>
            <w:tcW w:w="2337" w:type="dxa"/>
          </w:tcPr>
          <w:p w14:paraId="7DA6C362"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u-Chitosan</w:t>
            </w:r>
          </w:p>
        </w:tc>
        <w:tc>
          <w:tcPr>
            <w:tcW w:w="1559" w:type="dxa"/>
          </w:tcPr>
          <w:p w14:paraId="01A292A6"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u</w:t>
            </w:r>
          </w:p>
        </w:tc>
        <w:tc>
          <w:tcPr>
            <w:tcW w:w="1276" w:type="dxa"/>
          </w:tcPr>
          <w:p w14:paraId="54E08A26"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4520B536" w14:textId="59700CFA" w:rsidR="009844A1" w:rsidRPr="00AC6524" w:rsidRDefault="0073231B"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Growth of seed,</w:t>
            </w:r>
            <w:r w:rsidR="009844A1" w:rsidRPr="00AC6524">
              <w:rPr>
                <w:rFonts w:ascii="Times New Roman" w:hAnsi="Times New Roman" w:cs="Times New Roman"/>
                <w:sz w:val="20"/>
                <w:szCs w:val="20"/>
              </w:rPr>
              <w:t xml:space="preserve"> plant biomass and </w:t>
            </w:r>
            <w:r>
              <w:rPr>
                <w:rFonts w:ascii="Times New Roman" w:hAnsi="Times New Roman" w:cs="Times New Roman"/>
                <w:sz w:val="20"/>
                <w:szCs w:val="20"/>
              </w:rPr>
              <w:t xml:space="preserve">enhanced </w:t>
            </w:r>
            <w:r w:rsidR="009844A1" w:rsidRPr="00AC6524">
              <w:rPr>
                <w:rFonts w:ascii="Times New Roman" w:hAnsi="Times New Roman" w:cs="Times New Roman"/>
                <w:sz w:val="20"/>
                <w:szCs w:val="20"/>
              </w:rPr>
              <w:t>biochemical activities</w:t>
            </w:r>
          </w:p>
        </w:tc>
        <w:tc>
          <w:tcPr>
            <w:tcW w:w="1625" w:type="dxa"/>
          </w:tcPr>
          <w:p w14:paraId="12D4C305" w14:textId="557F3E8F"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jafc.7b02178","ISSN":"15205118","PMID":"28835103","abstract":"The increasing food demand as a result of the rising global population has prompted the large-scale use of fertilizers. As a result of resource constraints and low use efficiency of fertilizers, the cost to the farmer is increasing dramatically. Nanotechnology offers great potential to tailor fertilizer production with the desired chemical composition, improve the nutrient use efficiency that may reduce environmental impact, and boost the plant productivity. Furthermore, controlled release and targeted delivery of nanoscale active ingredients can realize the potential of sustainable and precision agriculture. A review of nanotechnology-based smart and precision agriculture is discussed in this paper. Scientific gaps to be overcome and fundamental questions to be answered for safe and effective development and deployment of nanotechnology are addressed.","author":[{"dropping-particle":"","family":"Raliya","given":"Ramesh","non-dropping-particle":"","parse-names":false,"suffix":""},{"dropping-particle":"","family":"Saharan","given":"Vinod","non-dropping-particle":"","parse-names":false,"suffix":""},{"dropping-particle":"","family":"Dimkpa","given":"Christian","non-dropping-particle":"","parse-names":false,"suffix":""},{"dropping-particle":"","family":"Biswas","given":"Pratim","non-dropping-particle":"","parse-names":false,"suffix":""}],"container-title":"Journal of Agricultural and Food Chemistry","id":"ITEM-1","issue":"26","issued":{"date-parts":[["2018","7","5"]]},"page":"6487-6503","publisher":"American Chemical Society","title":"Nanofertilizer for Precision and Sustainable Agriculture: Current State and Future Perspectives","type":"article","volume":"66"},"uris":["http://www.mendeley.com/documents/?uuid=680abad0-cce1-3ee1-9967-d8118a333298"]}],"mendeley":{"formattedCitation":"[33]","plainTextFormattedCitation":"[33]","previouslyFormattedCitation":"[33]"},"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3]</w:t>
            </w:r>
            <w:r w:rsidRPr="00AC6524">
              <w:rPr>
                <w:rFonts w:ascii="Times New Roman" w:hAnsi="Times New Roman" w:cs="Times New Roman"/>
                <w:sz w:val="20"/>
                <w:szCs w:val="20"/>
              </w:rPr>
              <w:fldChar w:fldCharType="end"/>
            </w:r>
            <w:r w:rsidRPr="00AC6524">
              <w:rPr>
                <w:rFonts w:ascii="Times New Roman" w:hAnsi="Times New Roman" w:cs="Times New Roman"/>
                <w:sz w:val="20"/>
                <w:szCs w:val="20"/>
              </w:rPr>
              <w:t xml:space="preserve"> </w:t>
            </w:r>
          </w:p>
        </w:tc>
      </w:tr>
      <w:tr w:rsidR="00AC6524" w:rsidRPr="00AC6524" w14:paraId="309D0007" w14:textId="77777777" w:rsidTr="003475A7">
        <w:trPr>
          <w:jc w:val="center"/>
        </w:trPr>
        <w:tc>
          <w:tcPr>
            <w:tcW w:w="2337" w:type="dxa"/>
          </w:tcPr>
          <w:p w14:paraId="47A97593"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hitosan/polyacrylic acid hydrogel nanoparticles</w:t>
            </w:r>
          </w:p>
          <w:p w14:paraId="4B105CB2"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S/PAA-HNPs)</w:t>
            </w:r>
          </w:p>
        </w:tc>
        <w:tc>
          <w:tcPr>
            <w:tcW w:w="1559" w:type="dxa"/>
          </w:tcPr>
          <w:p w14:paraId="4DC0FFC4" w14:textId="77777777" w:rsidR="009844A1" w:rsidRPr="00AC6524" w:rsidRDefault="009844A1" w:rsidP="000D1CDC">
            <w:pPr>
              <w:jc w:val="both"/>
              <w:rPr>
                <w:rFonts w:ascii="Times New Roman" w:hAnsi="Times New Roman" w:cs="Times New Roman"/>
                <w:sz w:val="20"/>
                <w:szCs w:val="20"/>
              </w:rPr>
            </w:pPr>
          </w:p>
        </w:tc>
        <w:tc>
          <w:tcPr>
            <w:tcW w:w="1276" w:type="dxa"/>
          </w:tcPr>
          <w:p w14:paraId="0020D9A6"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4C7D3403" w14:textId="76346DDC" w:rsidR="009844A1" w:rsidRPr="00AC6524" w:rsidRDefault="0073231B" w:rsidP="0073231B">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Stimulation of </w:t>
            </w:r>
            <w:r w:rsidR="009844A1" w:rsidRPr="00AC6524">
              <w:rPr>
                <w:rFonts w:ascii="Times New Roman" w:hAnsi="Times New Roman" w:cs="Times New Roman"/>
                <w:sz w:val="20"/>
                <w:szCs w:val="20"/>
              </w:rPr>
              <w:t>plant growth</w:t>
            </w:r>
            <w:r>
              <w:rPr>
                <w:rFonts w:ascii="Times New Roman" w:hAnsi="Times New Roman" w:cs="Times New Roman"/>
                <w:sz w:val="20"/>
                <w:szCs w:val="20"/>
              </w:rPr>
              <w:t>, yield</w:t>
            </w:r>
            <w:r w:rsidR="009844A1" w:rsidRPr="00AC6524">
              <w:rPr>
                <w:rFonts w:ascii="Times New Roman" w:hAnsi="Times New Roman" w:cs="Times New Roman"/>
                <w:sz w:val="20"/>
                <w:szCs w:val="20"/>
              </w:rPr>
              <w:t xml:space="preserve"> and</w:t>
            </w:r>
            <w:r>
              <w:rPr>
                <w:rFonts w:ascii="Times New Roman" w:hAnsi="Times New Roman" w:cs="Times New Roman"/>
                <w:sz w:val="20"/>
                <w:szCs w:val="20"/>
              </w:rPr>
              <w:t xml:space="preserve"> more </w:t>
            </w:r>
            <w:r w:rsidR="009844A1" w:rsidRPr="00AC6524">
              <w:rPr>
                <w:rFonts w:ascii="Times New Roman" w:hAnsi="Times New Roman" w:cs="Times New Roman"/>
                <w:sz w:val="20"/>
                <w:szCs w:val="20"/>
              </w:rPr>
              <w:t xml:space="preserve">nutrient content </w:t>
            </w:r>
          </w:p>
        </w:tc>
        <w:tc>
          <w:tcPr>
            <w:tcW w:w="1625" w:type="dxa"/>
          </w:tcPr>
          <w:p w14:paraId="7A4127B3" w14:textId="4BF44ED3"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ijbiomac.2018.11.155","ISSN":"01418130","author":[{"dropping-particle":"","family":"Abd El-Aziz","given":"M.E.","non-dropping-particle":"","parse-names":false,"suffix":""},{"dropping-particle":"","family":"Morsi","given":"S.M.M.","non-dropping-particle":"","parse-names":false,"suffix":""},{"dropping-particle":"","family":"Salama","given":"Dina M.","non-dropping-particle":"","parse-names":false,"suffix":""},{"dropping-particle":"","family":"Abdel-Aziz","given":"M.S.","non-dropping-particle":"","parse-names":false,"suffix":""},{"dropping-particle":"","family":"Abd Elwahed","given":"Mohamed S.","non-dropping-particle":"","parse-names":false,"suffix":""},{"dropping-particle":"","family":"Shaaban","given":"E.A.","non-dropping-particle":"","parse-names":false,"suffix":""},{"dropping-particle":"","family":"Youssef","given":"A.M.","non-dropping-particle":"","parse-names":false,"suffix":""}],"container-title":"International Journal of Biological Macromolecules","id":"ITEM-1","issued":{"date-parts":[["2019","2"]]},"page":"856-865","title":"Preparation and characterization of chitosan/polyacrylic acid/copper nanocomposites and their impact on onion production","type":"article-journal","volume":"123"},"uris":["http://www.mendeley.com/documents/?uuid=08c26fce-adaf-3540-86b3-9b27ba194ebd"]}],"mendeley":{"formattedCitation":"[34]","plainTextFormattedCitation":"[34]","previouslyFormattedCitation":"[34]"},"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4]</w:t>
            </w:r>
            <w:r w:rsidRPr="00AC6524">
              <w:rPr>
                <w:rFonts w:ascii="Times New Roman" w:hAnsi="Times New Roman" w:cs="Times New Roman"/>
                <w:sz w:val="20"/>
                <w:szCs w:val="20"/>
              </w:rPr>
              <w:fldChar w:fldCharType="end"/>
            </w:r>
          </w:p>
        </w:tc>
      </w:tr>
      <w:tr w:rsidR="00AC6524" w:rsidRPr="00AC6524" w14:paraId="5E52338E" w14:textId="77777777" w:rsidTr="003475A7">
        <w:trPr>
          <w:jc w:val="center"/>
        </w:trPr>
        <w:tc>
          <w:tcPr>
            <w:tcW w:w="2337" w:type="dxa"/>
          </w:tcPr>
          <w:p w14:paraId="1216EC14"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hitosan-Cu nanoparticles</w:t>
            </w:r>
          </w:p>
        </w:tc>
        <w:tc>
          <w:tcPr>
            <w:tcW w:w="1559" w:type="dxa"/>
          </w:tcPr>
          <w:p w14:paraId="146B8573"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u</w:t>
            </w:r>
          </w:p>
        </w:tc>
        <w:tc>
          <w:tcPr>
            <w:tcW w:w="1276" w:type="dxa"/>
          </w:tcPr>
          <w:p w14:paraId="7BEB3982"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0A0A1AEE" w14:textId="4E0F22BA"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pH-responsive sustained release of Cu. </w:t>
            </w:r>
            <w:r w:rsidR="0073231B">
              <w:rPr>
                <w:rFonts w:ascii="Times New Roman" w:hAnsi="Times New Roman" w:cs="Times New Roman"/>
                <w:sz w:val="20"/>
                <w:szCs w:val="20"/>
              </w:rPr>
              <w:t>Induce</w:t>
            </w:r>
            <w:r w:rsidRPr="00AC6524">
              <w:rPr>
                <w:rFonts w:ascii="Times New Roman" w:hAnsi="Times New Roman" w:cs="Times New Roman"/>
                <w:sz w:val="20"/>
                <w:szCs w:val="20"/>
              </w:rPr>
              <w:t xml:space="preserve"> seedling growth</w:t>
            </w:r>
            <w:r w:rsidR="0073231B">
              <w:rPr>
                <w:rFonts w:ascii="Times New Roman" w:hAnsi="Times New Roman" w:cs="Times New Roman"/>
                <w:sz w:val="20"/>
                <w:szCs w:val="20"/>
              </w:rPr>
              <w:t xml:space="preserve">, </w:t>
            </w:r>
          </w:p>
          <w:p w14:paraId="40B7C2C0" w14:textId="5F4A8412"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increase in plant height, </w:t>
            </w:r>
            <w:r w:rsidR="0073231B">
              <w:rPr>
                <w:rFonts w:ascii="Times New Roman" w:hAnsi="Times New Roman" w:cs="Times New Roman"/>
                <w:sz w:val="20"/>
                <w:szCs w:val="20"/>
              </w:rPr>
              <w:t>stem diameter, and root length</w:t>
            </w:r>
          </w:p>
        </w:tc>
        <w:tc>
          <w:tcPr>
            <w:tcW w:w="1625" w:type="dxa"/>
          </w:tcPr>
          <w:p w14:paraId="64B7129E" w14:textId="01AC9FBE"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38/s41598-017-08571-0","ISSN":"2045-2322","author":[{"dropping-particle":"","family":"Choudhary","given":"Ram Chandra","non-dropping-particle":"","parse-names":false,"suffix":""},{"dropping-particle":"V.","family":"Kumaraswamy","given":"R.","non-dropping-particle":"","parse-names":false,"suffix":""},{"dropping-particle":"","family":"Kumari","given":"Sarita","non-dropping-particle":"","parse-names":false,"suffix":""},{"dropping-particle":"","family":"Sharma","given":"S.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container-title":"Scientific Reports","id":"ITEM-1","issue":"1","issued":{"date-parts":[["2017","12","29"]]},"page":"9754","title":"Cu-chitosan nanoparticle boost defense responses and plant growth in maize (Zea mays L.)","type":"article-journal","volume":"7"},"uris":["http://www.mendeley.com/documents/?uuid=a7eafd56-f1ef-3cde-8fa8-8a331b16a522"]}],"mendeley":{"formattedCitation":"[35]","plainTextFormattedCitation":"[35]","previouslyFormattedCitation":"[35]"},"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5]</w:t>
            </w:r>
            <w:r w:rsidRPr="00AC6524">
              <w:rPr>
                <w:rFonts w:ascii="Times New Roman" w:hAnsi="Times New Roman" w:cs="Times New Roman"/>
                <w:sz w:val="20"/>
                <w:szCs w:val="20"/>
              </w:rPr>
              <w:fldChar w:fldCharType="end"/>
            </w:r>
          </w:p>
        </w:tc>
      </w:tr>
      <w:tr w:rsidR="00AC6524" w:rsidRPr="00AC6524" w14:paraId="1788D795" w14:textId="77777777" w:rsidTr="003475A7">
        <w:trPr>
          <w:jc w:val="center"/>
        </w:trPr>
        <w:tc>
          <w:tcPr>
            <w:tcW w:w="2337" w:type="dxa"/>
          </w:tcPr>
          <w:p w14:paraId="1290A79B"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hitosan-Zn nanoparticles</w:t>
            </w:r>
          </w:p>
        </w:tc>
        <w:tc>
          <w:tcPr>
            <w:tcW w:w="1559" w:type="dxa"/>
          </w:tcPr>
          <w:p w14:paraId="527A90B1"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Zn</w:t>
            </w:r>
          </w:p>
        </w:tc>
        <w:tc>
          <w:tcPr>
            <w:tcW w:w="1276" w:type="dxa"/>
          </w:tcPr>
          <w:p w14:paraId="430DB6A9"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2F6869A1" w14:textId="5CF4800D" w:rsidR="009844A1" w:rsidRPr="00AC6524" w:rsidRDefault="00556E3C" w:rsidP="00556E3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Delivery of nanoparticles to Stomata,</w:t>
            </w:r>
            <w:r w:rsidR="009844A1" w:rsidRPr="00AC6524">
              <w:rPr>
                <w:rFonts w:ascii="Times New Roman" w:hAnsi="Times New Roman" w:cs="Times New Roman"/>
                <w:sz w:val="20"/>
                <w:szCs w:val="20"/>
              </w:rPr>
              <w:t xml:space="preserve"> </w:t>
            </w:r>
            <w:r>
              <w:rPr>
                <w:rFonts w:ascii="Times New Roman" w:hAnsi="Times New Roman" w:cs="Times New Roman"/>
                <w:sz w:val="20"/>
                <w:szCs w:val="20"/>
              </w:rPr>
              <w:t>improvement of</w:t>
            </w:r>
            <w:r w:rsidR="00446B33">
              <w:rPr>
                <w:rFonts w:ascii="Times New Roman" w:hAnsi="Times New Roman" w:cs="Times New Roman"/>
                <w:sz w:val="20"/>
                <w:szCs w:val="20"/>
              </w:rPr>
              <w:t xml:space="preserve"> zinc content</w:t>
            </w:r>
            <w:r>
              <w:rPr>
                <w:rFonts w:ascii="Times New Roman" w:hAnsi="Times New Roman" w:cs="Times New Roman"/>
                <w:sz w:val="20"/>
                <w:szCs w:val="20"/>
              </w:rPr>
              <w:t xml:space="preserve"> to grain up </w:t>
            </w:r>
            <w:r w:rsidR="009844A1" w:rsidRPr="00AC6524">
              <w:rPr>
                <w:rFonts w:ascii="Times New Roman" w:hAnsi="Times New Roman" w:cs="Times New Roman"/>
                <w:sz w:val="20"/>
                <w:szCs w:val="20"/>
              </w:rPr>
              <w:t>to 42%.</w:t>
            </w:r>
          </w:p>
        </w:tc>
        <w:tc>
          <w:tcPr>
            <w:tcW w:w="1625" w:type="dxa"/>
          </w:tcPr>
          <w:p w14:paraId="53A90DF2" w14:textId="5DCDA50D"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7.02.061","ISSN":"01448617","author":[{"dropping-particle":"","family":"Deshpande","given":"Paresh","non-dropping-particle":"","parse-names":false,"suffix":""},{"dropping-particle":"","family":"Dapkekar","given":"Ashwin","non-dropping-particle":"","parse-names":false,"suffix":""},{"dropping-particle":"","family":"Oak","given":"Manoj D.","non-dropping-particle":"","parse-names":false,"suffix":""},{"dropping-particle":"","family":"Paknikar","given":"Kishore M.","non-dropping-particle":"","parse-names":false,"suffix":""},{"dropping-particle":"","family":"Rajwade","given":"Jyutika M.","non-dropping-particle":"","parse-names":false,"suffix":""}],"container-title":"Carbohydrate Polymers","id":"ITEM-1","issued":{"date-parts":[["2017","6"]]},"page":"394-401","title":"Zinc complexed chitosan/TPP nanoparticles: A promising micronutrient nanocarrier suited for foliar application","type":"article-journal","volume":"165"},"uris":["http://www.mendeley.com/documents/?uuid=6fc81dce-11a8-3755-aecd-518a3121c980"]}],"mendeley":{"formattedCitation":"[36]","plainTextFormattedCitation":"[36]","previouslyFormattedCitation":"[36]"},"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6]</w:t>
            </w:r>
            <w:r w:rsidRPr="00AC6524">
              <w:rPr>
                <w:rFonts w:ascii="Times New Roman" w:hAnsi="Times New Roman" w:cs="Times New Roman"/>
                <w:sz w:val="20"/>
                <w:szCs w:val="20"/>
              </w:rPr>
              <w:fldChar w:fldCharType="end"/>
            </w:r>
          </w:p>
        </w:tc>
      </w:tr>
      <w:tr w:rsidR="00AC6524" w:rsidRPr="00AC6524" w14:paraId="7EE3A1A3" w14:textId="77777777" w:rsidTr="003475A7">
        <w:trPr>
          <w:jc w:val="center"/>
        </w:trPr>
        <w:tc>
          <w:tcPr>
            <w:tcW w:w="2337" w:type="dxa"/>
          </w:tcPr>
          <w:p w14:paraId="77C31A5C"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Biochar-based slow-release</w:t>
            </w:r>
          </w:p>
          <w:p w14:paraId="12D73436"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fertilizer (BSRFs)</w:t>
            </w:r>
          </w:p>
          <w:p w14:paraId="7EFC8A52" w14:textId="7CFCA174" w:rsidR="009844A1" w:rsidRPr="00AC6524" w:rsidRDefault="009844A1" w:rsidP="000D1CDC">
            <w:pPr>
              <w:jc w:val="both"/>
              <w:rPr>
                <w:rFonts w:ascii="Times New Roman" w:hAnsi="Times New Roman" w:cs="Times New Roman"/>
                <w:sz w:val="20"/>
                <w:szCs w:val="20"/>
              </w:rPr>
            </w:pPr>
          </w:p>
        </w:tc>
        <w:tc>
          <w:tcPr>
            <w:tcW w:w="1559" w:type="dxa"/>
          </w:tcPr>
          <w:p w14:paraId="395361A7"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orn straw, nutrients (K3PO4),</w:t>
            </w:r>
          </w:p>
          <w:p w14:paraId="4ED612DE"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and bentonite </w:t>
            </w:r>
          </w:p>
        </w:tc>
        <w:tc>
          <w:tcPr>
            <w:tcW w:w="1276" w:type="dxa"/>
          </w:tcPr>
          <w:p w14:paraId="059EA844"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Co-pyrolysis</w:t>
            </w:r>
          </w:p>
        </w:tc>
        <w:tc>
          <w:tcPr>
            <w:tcW w:w="3260" w:type="dxa"/>
          </w:tcPr>
          <w:p w14:paraId="32A9F579"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Controlled-release activity of BSRFs. </w:t>
            </w:r>
          </w:p>
          <w:p w14:paraId="3D3AE259" w14:textId="77777777" w:rsidR="009844A1" w:rsidRPr="00AC6524" w:rsidRDefault="009844A1" w:rsidP="000D1CDC">
            <w:pPr>
              <w:jc w:val="both"/>
              <w:rPr>
                <w:rFonts w:ascii="Times New Roman" w:hAnsi="Times New Roman" w:cs="Times New Roman"/>
                <w:sz w:val="20"/>
                <w:szCs w:val="20"/>
              </w:rPr>
            </w:pPr>
          </w:p>
        </w:tc>
        <w:tc>
          <w:tcPr>
            <w:tcW w:w="1625" w:type="dxa"/>
          </w:tcPr>
          <w:p w14:paraId="170A3D70" w14:textId="6E3D319C"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suschemeng.9b06483","ISSN":"2168-0485","author":[{"dropping-particle":"","family":"An","given":"Xiongfang","non-dropping-particle":"","parse-names":false,"suffix":""},{"dropping-particle":"","family":"Wu","given":"Zhansheng","non-dropping-particle":"","parse-names":false,"suffix":""},{"dropping-particle":"","family":"Yu","given":"Junzhi","non-dropping-particle":"","parse-names":false,"suffix":""},{"dropping-particle":"","family":"Cravotto","given":"Giancarlo","non-dropping-particle":"","parse-names":false,"suffix":""},{"dropping-particle":"","family":"Liu","given":"Xiaochen","non-dropping-particle":"","parse-names":false,"suffix":""},{"dropping-particle":"","family":"Li","given":"Qing","non-dropping-particle":"","parse-names":false,"suffix":""},{"dropping-particle":"","family":"Yu","given":"Bing","non-dropping-particle":"","parse-names":false,"suffix":""}],"container-title":"ACS Sustainable Chemistry &amp; Engineering","id":"ITEM-1","issue":"8","issued":{"date-parts":[["2020","3","2"]]},"page":"3181-3190","title":"Copyrolysis of Biomass, Bentonite, and Nutrients as a New Strategy for the Synthesis of Improved Biochar-Based Slow-Release Fertilizers","type":"article-journal","volume":"8"},"uris":["http://www.mendeley.com/documents/?uuid=a5d0f3a1-fdcd-3f5c-8c48-38abea9ef524"]}],"mendeley":{"formattedCitation":"[37]","plainTextFormattedCitation":"[37]","previouslyFormattedCitation":"[37]"},"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7]</w:t>
            </w:r>
            <w:r w:rsidRPr="00AC6524">
              <w:rPr>
                <w:rFonts w:ascii="Times New Roman" w:hAnsi="Times New Roman" w:cs="Times New Roman"/>
                <w:sz w:val="20"/>
                <w:szCs w:val="20"/>
              </w:rPr>
              <w:fldChar w:fldCharType="end"/>
            </w:r>
          </w:p>
        </w:tc>
      </w:tr>
      <w:tr w:rsidR="00AC6524" w:rsidRPr="00AC6524" w14:paraId="441034C8" w14:textId="77777777" w:rsidTr="003475A7">
        <w:trPr>
          <w:jc w:val="center"/>
        </w:trPr>
        <w:tc>
          <w:tcPr>
            <w:tcW w:w="2337" w:type="dxa"/>
          </w:tcPr>
          <w:p w14:paraId="7DBCF401"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Zein-coated porous</w:t>
            </w:r>
          </w:p>
          <w:p w14:paraId="54E9CC10"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carboxymethyl starch (PCS)</w:t>
            </w:r>
          </w:p>
          <w:p w14:paraId="30A3CB68" w14:textId="02CAE424" w:rsidR="009844A1" w:rsidRPr="00AC6524" w:rsidRDefault="009844A1" w:rsidP="000D1CDC">
            <w:pPr>
              <w:jc w:val="both"/>
              <w:rPr>
                <w:rFonts w:ascii="Times New Roman" w:hAnsi="Times New Roman" w:cs="Times New Roman"/>
                <w:sz w:val="20"/>
                <w:szCs w:val="20"/>
              </w:rPr>
            </w:pPr>
          </w:p>
        </w:tc>
        <w:tc>
          <w:tcPr>
            <w:tcW w:w="1559" w:type="dxa"/>
          </w:tcPr>
          <w:p w14:paraId="16BF2662"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P, Fe</w:t>
            </w:r>
          </w:p>
        </w:tc>
        <w:tc>
          <w:tcPr>
            <w:tcW w:w="1276" w:type="dxa"/>
          </w:tcPr>
          <w:p w14:paraId="3E3029A9"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58BB0ABD" w14:textId="5982E630" w:rsidR="009844A1" w:rsidRPr="00AC6524" w:rsidRDefault="00556E3C"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ustained release</w:t>
            </w:r>
          </w:p>
          <w:p w14:paraId="7B87B365" w14:textId="77777777" w:rsidR="00556E3C" w:rsidRDefault="00556E3C" w:rsidP="00556E3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Improved uptake of phosphorous by plants</w:t>
            </w:r>
          </w:p>
          <w:p w14:paraId="506ECCEB" w14:textId="5E80F3CA" w:rsidR="009844A1" w:rsidRPr="00AC6524" w:rsidRDefault="0074633F" w:rsidP="00556E3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 </w:t>
            </w:r>
            <w:r w:rsidR="00556E3C">
              <w:rPr>
                <w:rFonts w:ascii="Times New Roman" w:hAnsi="Times New Roman" w:cs="Times New Roman"/>
                <w:sz w:val="20"/>
                <w:szCs w:val="20"/>
              </w:rPr>
              <w:t xml:space="preserve">Sustainable </w:t>
            </w:r>
            <w:r w:rsidR="009844A1" w:rsidRPr="00AC6524">
              <w:rPr>
                <w:rFonts w:ascii="Times New Roman" w:hAnsi="Times New Roman" w:cs="Times New Roman"/>
                <w:sz w:val="20"/>
                <w:szCs w:val="20"/>
              </w:rPr>
              <w:t>application in agriculture.</w:t>
            </w:r>
          </w:p>
        </w:tc>
        <w:tc>
          <w:tcPr>
            <w:tcW w:w="1625" w:type="dxa"/>
          </w:tcPr>
          <w:p w14:paraId="45B8227F" w14:textId="1984B5DA" w:rsidR="009844A1" w:rsidRPr="00AC6524" w:rsidRDefault="000054FC"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jclepro.2020.120778","ISSN":"09596526","author":[{"dropping-particle":"","family":"Qi","given":"Taomei","non-dropping-particle":"","parse-names":false,"suffix":""},{"dropping-particle":"","family":"Lü","given":"Shaoyu","non-dropping-particle":"","parse-names":false,"suffix":""},{"dropping-particle":"","family":"Zhang","given":"Shao-Fei","non-dropping-particle":"","parse-names":false,"suffix":""},{"dropping-particle":"","family":"Bai","given":"Xiao","non-dropping-particle":"","parse-names":false,"suffix":""},{"dropping-particle":"","family":"Chen","given":"Jiao","non-dropping-particle":"","parse-names":false,"suffix":""},{"dropping-particle":"","family":"Huang","given":"Mengjie","non-dropping-particle":"","parse-names":false,"suffix":""},{"dropping-particle":"","family":"Liu","given":"Mingzhu","non-dropping-particle":"","parse-names":false,"suffix":""}],"container-title":"Journal of Cleaner Production","id":"ITEM-1","issued":{"date-parts":[["2020","6"]]},"page":"120778","title":"Zein coated porous carboxymethyl starch fertilizer for iron promoting and phosphate sustainable release","type":"article-journal","volume":"258"},"uris":["http://www.mendeley.com/documents/?uuid=967f41c3-8fd2-316f-aeb4-8fcef85fe2e7"]}],"mendeley":{"formattedCitation":"[38]","plainTextFormattedCitation":"[38]","previouslyFormattedCitation":"[38]"},"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8]</w:t>
            </w:r>
            <w:r w:rsidRPr="00AC6524">
              <w:rPr>
                <w:rFonts w:ascii="Times New Roman" w:hAnsi="Times New Roman" w:cs="Times New Roman"/>
                <w:sz w:val="20"/>
                <w:szCs w:val="20"/>
              </w:rPr>
              <w:fldChar w:fldCharType="end"/>
            </w:r>
          </w:p>
        </w:tc>
      </w:tr>
      <w:tr w:rsidR="00AC6524" w:rsidRPr="00AC6524" w14:paraId="034AADC5" w14:textId="77777777" w:rsidTr="003475A7">
        <w:trPr>
          <w:jc w:val="center"/>
        </w:trPr>
        <w:tc>
          <w:tcPr>
            <w:tcW w:w="2337" w:type="dxa"/>
          </w:tcPr>
          <w:p w14:paraId="3CC5C3E8" w14:textId="1FFA10F2"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Poly(tannic acid)-coated urea</w:t>
            </w:r>
          </w:p>
          <w:p w14:paraId="09F980AA"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fertilizer</w:t>
            </w:r>
          </w:p>
          <w:p w14:paraId="29A61861" w14:textId="14157E21" w:rsidR="009844A1" w:rsidRPr="00AC6524" w:rsidRDefault="009844A1" w:rsidP="000D1CDC">
            <w:pPr>
              <w:jc w:val="both"/>
              <w:rPr>
                <w:rFonts w:ascii="Times New Roman" w:hAnsi="Times New Roman" w:cs="Times New Roman"/>
                <w:sz w:val="20"/>
                <w:szCs w:val="20"/>
              </w:rPr>
            </w:pPr>
          </w:p>
        </w:tc>
        <w:tc>
          <w:tcPr>
            <w:tcW w:w="1559" w:type="dxa"/>
          </w:tcPr>
          <w:p w14:paraId="6401FC6E" w14:textId="77777777" w:rsidR="009844A1" w:rsidRPr="00AC6524" w:rsidRDefault="0074633F" w:rsidP="000D1CDC">
            <w:pPr>
              <w:jc w:val="both"/>
              <w:rPr>
                <w:rFonts w:ascii="Times New Roman" w:hAnsi="Times New Roman" w:cs="Times New Roman"/>
                <w:sz w:val="20"/>
                <w:szCs w:val="20"/>
              </w:rPr>
            </w:pPr>
            <w:r w:rsidRPr="00AC6524">
              <w:rPr>
                <w:rFonts w:ascii="Times New Roman" w:hAnsi="Times New Roman" w:cs="Times New Roman"/>
                <w:sz w:val="20"/>
                <w:szCs w:val="20"/>
              </w:rPr>
              <w:t>Urea</w:t>
            </w:r>
          </w:p>
        </w:tc>
        <w:tc>
          <w:tcPr>
            <w:tcW w:w="1276" w:type="dxa"/>
          </w:tcPr>
          <w:p w14:paraId="3B3DF4D5"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6BEF400F" w14:textId="2AE15D6C" w:rsidR="0074633F" w:rsidRPr="00AC6524" w:rsidRDefault="0074633F"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The</w:t>
            </w:r>
            <w:r w:rsidR="009844A1" w:rsidRPr="00AC6524">
              <w:rPr>
                <w:rFonts w:ascii="Times New Roman" w:hAnsi="Times New Roman" w:cs="Times New Roman"/>
                <w:sz w:val="20"/>
                <w:szCs w:val="20"/>
              </w:rPr>
              <w:t xml:space="preserve"> </w:t>
            </w:r>
            <w:r w:rsidR="00556E3C">
              <w:rPr>
                <w:rFonts w:ascii="Times New Roman" w:hAnsi="Times New Roman" w:cs="Times New Roman"/>
                <w:sz w:val="20"/>
                <w:szCs w:val="20"/>
              </w:rPr>
              <w:t>controlled release</w:t>
            </w:r>
            <w:r w:rsidR="00446B33">
              <w:rPr>
                <w:rFonts w:ascii="Times New Roman" w:hAnsi="Times New Roman" w:cs="Times New Roman"/>
                <w:sz w:val="20"/>
                <w:szCs w:val="20"/>
              </w:rPr>
              <w:t xml:space="preserve"> of nitrogen from the </w:t>
            </w:r>
            <w:r w:rsidR="00556E3C">
              <w:rPr>
                <w:rFonts w:ascii="Times New Roman" w:hAnsi="Times New Roman" w:cs="Times New Roman"/>
                <w:sz w:val="20"/>
                <w:szCs w:val="20"/>
              </w:rPr>
              <w:t>synthesized</w:t>
            </w:r>
            <w:r w:rsidR="009844A1" w:rsidRPr="00AC6524">
              <w:rPr>
                <w:rFonts w:ascii="Times New Roman" w:hAnsi="Times New Roman" w:cs="Times New Roman"/>
                <w:sz w:val="20"/>
                <w:szCs w:val="20"/>
              </w:rPr>
              <w:t xml:space="preserve"> material than that from </w:t>
            </w:r>
            <w:r w:rsidR="00446B33">
              <w:rPr>
                <w:rFonts w:ascii="Times New Roman" w:hAnsi="Times New Roman" w:cs="Times New Roman"/>
                <w:sz w:val="20"/>
                <w:szCs w:val="20"/>
              </w:rPr>
              <w:t xml:space="preserve">free </w:t>
            </w:r>
            <w:r w:rsidR="009844A1" w:rsidRPr="00AC6524">
              <w:rPr>
                <w:rFonts w:ascii="Times New Roman" w:hAnsi="Times New Roman" w:cs="Times New Roman"/>
                <w:sz w:val="20"/>
                <w:szCs w:val="20"/>
              </w:rPr>
              <w:t xml:space="preserve">raw urea. </w:t>
            </w:r>
          </w:p>
          <w:p w14:paraId="5479601B" w14:textId="77777777" w:rsidR="009844A1" w:rsidRPr="00AC6524" w:rsidRDefault="0074633F"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S</w:t>
            </w:r>
            <w:r w:rsidR="009844A1" w:rsidRPr="00AC6524">
              <w:rPr>
                <w:rFonts w:ascii="Times New Roman" w:hAnsi="Times New Roman" w:cs="Times New Roman"/>
                <w:sz w:val="20"/>
                <w:szCs w:val="20"/>
              </w:rPr>
              <w:t>ustainable agriculture.</w:t>
            </w:r>
          </w:p>
        </w:tc>
        <w:tc>
          <w:tcPr>
            <w:tcW w:w="1625" w:type="dxa"/>
          </w:tcPr>
          <w:p w14:paraId="4F68D1EF" w14:textId="4283CDCB"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omega.9b03310","ISSN":"2470-1343","author":[{"dropping-particle":"","family":"Wang","given":"Yu","non-dropping-particle":"","parse-names":false,"suffix":""},{"dropping-particle":"","family":"Guo","given":"Heling","non-dropping-particle":"","parse-names":false,"suffix":""},{"dropping-particle":"","family":"Wang","given":"Xiaolin","non-dropping-particle":"","parse-names":false,"suffix":""},{"dropping-particle":"","family":"Ma","given":"Zhiyuan","non-dropping-particle":"","parse-names":false,"suffix":""},{"dropping-particle":"","family":"Li","given":"Xie","non-dropping-particle":"","parse-names":false,"suffix":""},{"dropping-particle":"","family":"Li","given":"Rui","non-dropping-particle":"","parse-names":false,"suffix":""},{"dropping-particle":"","family":"Li","given":"Qian","non-dropping-particle":"","parse-names":false,"suffix":""},{"dropping-particle":"","family":"Wang","given":"Rongjie","non-dropping-particle":"","parse-names":false,"suffix":""},{"dropping-particle":"","family":"Jia","given":"Xin","non-dropping-particle":"","parse-names":false,"suffix":""}],"container-title":"ACS Omega","id":"ITEM-1","issue":"2","issued":{"date-parts":[["2020","1","21"]]},"page":"1127-1133","title":"Spout Fluidized Bed Assisted Preparation of Poly(tannic acid)-Coated Urea Fertilizer","type":"article-journal","volume":"5"},"uris":["http://www.mendeley.com/documents/?uuid=a21a32de-8ce4-3862-ad81-0bf1d7a30b27"]}],"mendeley":{"formattedCitation":"[39]","plainTextFormattedCitation":"[39]","previouslyFormattedCitation":"[39]"},"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9]</w:t>
            </w:r>
            <w:r w:rsidRPr="00AC6524">
              <w:rPr>
                <w:rFonts w:ascii="Times New Roman" w:hAnsi="Times New Roman" w:cs="Times New Roman"/>
                <w:sz w:val="20"/>
                <w:szCs w:val="20"/>
              </w:rPr>
              <w:fldChar w:fldCharType="end"/>
            </w:r>
          </w:p>
        </w:tc>
      </w:tr>
      <w:tr w:rsidR="00AC6524" w:rsidRPr="00AC6524" w14:paraId="243139B8" w14:textId="77777777" w:rsidTr="003475A7">
        <w:trPr>
          <w:jc w:val="center"/>
        </w:trPr>
        <w:tc>
          <w:tcPr>
            <w:tcW w:w="2337" w:type="dxa"/>
          </w:tcPr>
          <w:p w14:paraId="62F92047"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bCs/>
                <w:sz w:val="20"/>
                <w:szCs w:val="20"/>
              </w:rPr>
              <w:t>Composites of biopolymers and</w:t>
            </w:r>
          </w:p>
          <w:p w14:paraId="0A58291A"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proofErr w:type="spellStart"/>
            <w:r w:rsidRPr="00AC6524">
              <w:rPr>
                <w:rFonts w:ascii="Times New Roman" w:hAnsi="Times New Roman" w:cs="Times New Roman"/>
                <w:bCs/>
                <w:sz w:val="20"/>
                <w:szCs w:val="20"/>
              </w:rPr>
              <w:t>ZnO</w:t>
            </w:r>
            <w:proofErr w:type="spellEnd"/>
            <w:r w:rsidRPr="00AC6524">
              <w:rPr>
                <w:rFonts w:ascii="Times New Roman" w:hAnsi="Times New Roman" w:cs="Times New Roman"/>
                <w:bCs/>
                <w:sz w:val="20"/>
                <w:szCs w:val="20"/>
              </w:rPr>
              <w:t xml:space="preserve"> NPs</w:t>
            </w:r>
          </w:p>
          <w:p w14:paraId="344A2CA3" w14:textId="22C9C4E3" w:rsidR="009844A1" w:rsidRPr="00AC6524" w:rsidRDefault="009844A1" w:rsidP="000D1CDC">
            <w:pPr>
              <w:autoSpaceDE w:val="0"/>
              <w:autoSpaceDN w:val="0"/>
              <w:adjustRightInd w:val="0"/>
              <w:jc w:val="both"/>
              <w:rPr>
                <w:rFonts w:ascii="Times New Roman" w:hAnsi="Times New Roman" w:cs="Times New Roman"/>
                <w:bCs/>
                <w:sz w:val="20"/>
                <w:szCs w:val="20"/>
              </w:rPr>
            </w:pPr>
          </w:p>
        </w:tc>
        <w:tc>
          <w:tcPr>
            <w:tcW w:w="1559" w:type="dxa"/>
          </w:tcPr>
          <w:p w14:paraId="1C9F4B4C" w14:textId="77777777" w:rsidR="009844A1" w:rsidRPr="00AC6524" w:rsidRDefault="0074633F" w:rsidP="000D1CDC">
            <w:pPr>
              <w:jc w:val="both"/>
              <w:rPr>
                <w:rFonts w:ascii="Times New Roman" w:hAnsi="Times New Roman" w:cs="Times New Roman"/>
                <w:sz w:val="20"/>
                <w:szCs w:val="20"/>
              </w:rPr>
            </w:pPr>
            <w:r w:rsidRPr="00AC6524">
              <w:rPr>
                <w:rFonts w:ascii="Times New Roman" w:hAnsi="Times New Roman" w:cs="Times New Roman"/>
                <w:sz w:val="20"/>
                <w:szCs w:val="20"/>
              </w:rPr>
              <w:t>Zn</w:t>
            </w:r>
          </w:p>
        </w:tc>
        <w:tc>
          <w:tcPr>
            <w:tcW w:w="1276" w:type="dxa"/>
          </w:tcPr>
          <w:p w14:paraId="26187389" w14:textId="77777777" w:rsidR="009844A1" w:rsidRPr="00AC6524" w:rsidRDefault="0074633F" w:rsidP="000D1CDC">
            <w:pPr>
              <w:jc w:val="both"/>
              <w:rPr>
                <w:rFonts w:ascii="Times New Roman" w:hAnsi="Times New Roman" w:cs="Times New Roman"/>
                <w:sz w:val="20"/>
                <w:szCs w:val="20"/>
              </w:rPr>
            </w:pPr>
            <w:r w:rsidRPr="00AC6524">
              <w:rPr>
                <w:rFonts w:ascii="Times New Roman" w:hAnsi="Times New Roman" w:cs="Times New Roman"/>
                <w:sz w:val="20"/>
                <w:szCs w:val="20"/>
              </w:rPr>
              <w:t>crosslinking</w:t>
            </w:r>
          </w:p>
        </w:tc>
        <w:tc>
          <w:tcPr>
            <w:tcW w:w="3260" w:type="dxa"/>
          </w:tcPr>
          <w:p w14:paraId="131508D8" w14:textId="2A13416A" w:rsidR="009844A1" w:rsidRPr="00AC6524" w:rsidRDefault="0074633F" w:rsidP="006E3FE9">
            <w:pPr>
              <w:jc w:val="both"/>
              <w:rPr>
                <w:rFonts w:ascii="Times New Roman" w:hAnsi="Times New Roman" w:cs="Times New Roman"/>
                <w:sz w:val="20"/>
                <w:szCs w:val="20"/>
              </w:rPr>
            </w:pPr>
            <w:r w:rsidRPr="00AC6524">
              <w:rPr>
                <w:rFonts w:ascii="Times New Roman" w:hAnsi="Times New Roman" w:cs="Times New Roman"/>
                <w:sz w:val="20"/>
                <w:szCs w:val="20"/>
              </w:rPr>
              <w:t>S</w:t>
            </w:r>
            <w:r w:rsidR="009844A1" w:rsidRPr="00AC6524">
              <w:rPr>
                <w:rFonts w:ascii="Times New Roman" w:hAnsi="Times New Roman" w:cs="Times New Roman"/>
                <w:sz w:val="20"/>
                <w:szCs w:val="20"/>
              </w:rPr>
              <w:t>low</w:t>
            </w:r>
            <w:r w:rsidR="006E3FE9">
              <w:rPr>
                <w:rFonts w:ascii="Times New Roman" w:hAnsi="Times New Roman" w:cs="Times New Roman"/>
                <w:sz w:val="20"/>
                <w:szCs w:val="20"/>
              </w:rPr>
              <w:t xml:space="preserve"> and sustainable </w:t>
            </w:r>
            <w:r w:rsidR="009844A1" w:rsidRPr="00AC6524">
              <w:rPr>
                <w:rFonts w:ascii="Times New Roman" w:hAnsi="Times New Roman" w:cs="Times New Roman"/>
                <w:sz w:val="20"/>
                <w:szCs w:val="20"/>
              </w:rPr>
              <w:t xml:space="preserve">release </w:t>
            </w:r>
            <w:r w:rsidR="006E3FE9">
              <w:rPr>
                <w:rFonts w:ascii="Times New Roman" w:hAnsi="Times New Roman" w:cs="Times New Roman"/>
                <w:sz w:val="20"/>
                <w:szCs w:val="20"/>
              </w:rPr>
              <w:t>of Zn from composite nanoparticles</w:t>
            </w:r>
          </w:p>
        </w:tc>
        <w:tc>
          <w:tcPr>
            <w:tcW w:w="1625" w:type="dxa"/>
          </w:tcPr>
          <w:p w14:paraId="2900F12E" w14:textId="37CF017F"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anm.9b01492","ISSN":"2574-0970","author":[{"dropping-particle":"","family":"Martins","given":"Natércia C. T.","non-dropping-particle":"","parse-names":false,"suffix":""},{"dropping-particle":"","family":"Avellan","given":"Astrid","non-dropping-particle":"","parse-names":false,"suffix":""},{"dropping-particle":"","family":"Rodrigues","given":"Sandra","non-dropping-particle":"","parse-names":false,"suffix":""},{"dropping-particle":"","family":"Salvador","given":"Diana","non-dropping-particle":"","parse-names":false,"suffix":""},{"dropping-particle":"","family":"Rodrigues","given":"Sónia M.","non-dropping-particle":"","parse-names":false,"suffix":""},{"dropping-particle":"","family":"Trindade","given":"Tito","non-dropping-particle":"","parse-names":false,"suffix":""}],"container-title":"ACS Applied Nano Materials","id":"ITEM-1","issue":"3","issued":{"date-parts":[["2020","3","27"]]},"page":"2134-2148","title":"Composites of Biopolymers and ZnO NPs for Controlled Release of Zinc in Agricultural Soils and Timed Delivery for Maize","type":"article-journal","volume":"3"},"uris":["http://www.mendeley.com/documents/?uuid=b249173e-4b79-381a-87a8-b629999c4869"]}],"mendeley":{"formattedCitation":"[40]","plainTextFormattedCitation":"[40]","previouslyFormattedCitation":"[40]"},"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0]</w:t>
            </w:r>
            <w:r w:rsidRPr="00AC6524">
              <w:rPr>
                <w:rFonts w:ascii="Times New Roman" w:hAnsi="Times New Roman" w:cs="Times New Roman"/>
                <w:sz w:val="20"/>
                <w:szCs w:val="20"/>
              </w:rPr>
              <w:fldChar w:fldCharType="end"/>
            </w:r>
          </w:p>
        </w:tc>
      </w:tr>
      <w:tr w:rsidR="00AC6524" w:rsidRPr="00AC6524" w14:paraId="3528AC5E" w14:textId="77777777" w:rsidTr="003475A7">
        <w:trPr>
          <w:jc w:val="center"/>
        </w:trPr>
        <w:tc>
          <w:tcPr>
            <w:tcW w:w="2337" w:type="dxa"/>
          </w:tcPr>
          <w:p w14:paraId="0F8010AD"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lastRenderedPageBreak/>
              <w:t>Biogenic</w:t>
            </w:r>
          </w:p>
          <w:p w14:paraId="3F0C859A"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amorphous</w:t>
            </w:r>
          </w:p>
          <w:p w14:paraId="5E6E4D18"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silica</w:t>
            </w:r>
          </w:p>
          <w:p w14:paraId="48907DFD"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w:t>
            </w:r>
            <w:proofErr w:type="spellStart"/>
            <w:r w:rsidRPr="00AC6524">
              <w:rPr>
                <w:rFonts w:ascii="Times New Roman" w:hAnsi="Times New Roman" w:cs="Times New Roman"/>
                <w:sz w:val="20"/>
                <w:szCs w:val="20"/>
              </w:rPr>
              <w:t>bASi</w:t>
            </w:r>
            <w:proofErr w:type="spellEnd"/>
            <w:r w:rsidRPr="00AC6524">
              <w:rPr>
                <w:rFonts w:ascii="Times New Roman" w:hAnsi="Times New Roman" w:cs="Times New Roman"/>
                <w:sz w:val="20"/>
                <w:szCs w:val="20"/>
              </w:rPr>
              <w:t>)</w:t>
            </w:r>
          </w:p>
          <w:p w14:paraId="6A3E3ECE"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p>
        </w:tc>
        <w:tc>
          <w:tcPr>
            <w:tcW w:w="1559" w:type="dxa"/>
          </w:tcPr>
          <w:p w14:paraId="70FC5440"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276" w:type="dxa"/>
          </w:tcPr>
          <w:p w14:paraId="1B391F47"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79719C5D" w14:textId="4D775062" w:rsidR="009844A1" w:rsidRPr="00AC6524" w:rsidRDefault="006E3FE9"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Improvement of </w:t>
            </w:r>
            <w:r w:rsidR="009844A1" w:rsidRPr="00AC6524">
              <w:rPr>
                <w:rFonts w:ascii="Times New Roman" w:hAnsi="Times New Roman" w:cs="Times New Roman"/>
                <w:sz w:val="20"/>
                <w:szCs w:val="20"/>
              </w:rPr>
              <w:t>soil water holding capacity</w:t>
            </w:r>
          </w:p>
          <w:p w14:paraId="1688971F"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SWHC). </w:t>
            </w:r>
          </w:p>
        </w:tc>
        <w:tc>
          <w:tcPr>
            <w:tcW w:w="1625" w:type="dxa"/>
          </w:tcPr>
          <w:p w14:paraId="111A3324" w14:textId="1B5F2040"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38/s41598-020-59437-x","ISSN":"2045-2322","abstract":"&lt;p&gt;More frequent and longer drought periods are predicted threatening agricultural yield. The capacity of soils to hold water is a highly important factor controlling drought stress intensity for plants. Biogenic amorphous silica (bASi) pools in soils are in the range of 0–6% and are suggested to help plants to resist drought. In agricultural soils, bASi pools declined to values of ~1% or lower) due to yearly crop harvest, decreasing water holding capacity of the soils. Here, we assessed the contribution of bASi to water holding capacity (WHC) of soil. Consequently, ASi was mixed at different rates (0, 1, 5 or 15%) with different soils. Afterwards, the retention curve of the soils was determined via Hyprop method. Here we show that bASi increases the soil water holding capacity substantially, by forming silica gels with a water content at saturation higher than 700%. An increase of bASi by 1% or 5% (weight) increased the water content at any water potential and plant available water increased by up to &amp;gt; 40% or &amp;gt; 60%, respectively. Our results suggest that soil management should be modified to increase bASi content, enhancing available water in soils and potentially decreasing drought stress for plants in terrestrial ecosystems.&lt;/p&gt;","author":[{"dropping-particle":"","family":"Schaller","given":"Jörg","non-dropping-particle":"","parse-names":false,"suffix":""},{"dropping-particle":"","family":"Cramer","given":"Andreas","non-dropping-particle":"","parse-names":false,"suffix":""},{"dropping-particle":"","family":"Carminati","given":"Andrea","non-dropping-particle":"","parse-names":false,"suffix":""},{"dropping-particle":"","family":"Zarebanadkouki","given":"Mohsen","non-dropping-particle":"","parse-names":false,"suffix":""}],"container-title":"Scientific Reports","id":"ITEM-1","issue":"1","issued":{"date-parts":[["2020","12","12"]]},"page":"2424","title":"Biogenic amorphous silica as main driver for plant available water in soils","type":"article-journal","volume":"10"},"uris":["http://www.mendeley.com/documents/?uuid=716d0b34-a489-3a10-8f90-3745b9598fe0"]}],"mendeley":{"formattedCitation":"[41]","plainTextFormattedCitation":"[41]","previouslyFormattedCitation":"[41]"},"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1]</w:t>
            </w:r>
            <w:r w:rsidRPr="00AC6524">
              <w:rPr>
                <w:rFonts w:ascii="Times New Roman" w:hAnsi="Times New Roman" w:cs="Times New Roman"/>
                <w:sz w:val="20"/>
                <w:szCs w:val="20"/>
              </w:rPr>
              <w:fldChar w:fldCharType="end"/>
            </w:r>
          </w:p>
        </w:tc>
      </w:tr>
      <w:tr w:rsidR="00AC6524" w:rsidRPr="00AC6524" w14:paraId="665DD10B" w14:textId="77777777" w:rsidTr="003475A7">
        <w:trPr>
          <w:jc w:val="center"/>
        </w:trPr>
        <w:tc>
          <w:tcPr>
            <w:tcW w:w="2337" w:type="dxa"/>
          </w:tcPr>
          <w:p w14:paraId="74696624" w14:textId="77777777" w:rsidR="009844A1" w:rsidRPr="00AC6524" w:rsidRDefault="009844A1"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Zn</w:t>
            </w:r>
            <w:proofErr w:type="spellEnd"/>
            <w:r w:rsidRPr="00AC6524">
              <w:rPr>
                <w:rFonts w:ascii="Times New Roman" w:hAnsi="Times New Roman" w:cs="Times New Roman"/>
                <w:sz w:val="20"/>
                <w:szCs w:val="20"/>
              </w:rPr>
              <w:t>–</w:t>
            </w:r>
          </w:p>
          <w:p w14:paraId="0A8064AC" w14:textId="77777777" w:rsidR="009844A1"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chitosan </w:t>
            </w:r>
          </w:p>
          <w:p w14:paraId="7AA2DC0B"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p>
        </w:tc>
        <w:tc>
          <w:tcPr>
            <w:tcW w:w="1559" w:type="dxa"/>
          </w:tcPr>
          <w:p w14:paraId="54E08FBA" w14:textId="77777777" w:rsidR="009844A1" w:rsidRPr="00AC6524" w:rsidRDefault="0074633F" w:rsidP="000D1CDC">
            <w:pPr>
              <w:jc w:val="both"/>
              <w:rPr>
                <w:rFonts w:ascii="Times New Roman" w:hAnsi="Times New Roman" w:cs="Times New Roman"/>
                <w:sz w:val="20"/>
                <w:szCs w:val="20"/>
              </w:rPr>
            </w:pPr>
            <w:r w:rsidRPr="00AC6524">
              <w:rPr>
                <w:rFonts w:ascii="Times New Roman" w:hAnsi="Times New Roman" w:cs="Times New Roman"/>
                <w:sz w:val="20"/>
                <w:szCs w:val="20"/>
              </w:rPr>
              <w:t>Zn</w:t>
            </w:r>
          </w:p>
        </w:tc>
        <w:tc>
          <w:tcPr>
            <w:tcW w:w="1276" w:type="dxa"/>
          </w:tcPr>
          <w:p w14:paraId="45F6A49E"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22161745" w14:textId="77777777" w:rsidR="0074633F" w:rsidRPr="00AC6524" w:rsidRDefault="009844A1"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Increased Zn accumulation </w:t>
            </w:r>
          </w:p>
          <w:p w14:paraId="44876BB0" w14:textId="77777777" w:rsidR="009844A1" w:rsidRPr="00AC6524" w:rsidRDefault="009844A1" w:rsidP="000D1CDC">
            <w:pPr>
              <w:jc w:val="both"/>
              <w:rPr>
                <w:rFonts w:ascii="Times New Roman" w:hAnsi="Times New Roman" w:cs="Times New Roman"/>
                <w:sz w:val="20"/>
                <w:szCs w:val="20"/>
              </w:rPr>
            </w:pPr>
          </w:p>
        </w:tc>
        <w:tc>
          <w:tcPr>
            <w:tcW w:w="1625" w:type="dxa"/>
          </w:tcPr>
          <w:p w14:paraId="1A3B0C91" w14:textId="438A1EEA"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 </w:t>
            </w: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7.02.061","ISSN":"01448617","author":[{"dropping-particle":"","family":"Deshpande","given":"Paresh","non-dropping-particle":"","parse-names":false,"suffix":""},{"dropping-particle":"","family":"Dapkekar","given":"Ashwin","non-dropping-particle":"","parse-names":false,"suffix":""},{"dropping-particle":"","family":"Oak","given":"Manoj D.","non-dropping-particle":"","parse-names":false,"suffix":""},{"dropping-particle":"","family":"Paknikar","given":"Kishore M.","non-dropping-particle":"","parse-names":false,"suffix":""},{"dropping-particle":"","family":"Rajwade","given":"Jyutika M.","non-dropping-particle":"","parse-names":false,"suffix":""}],"container-title":"Carbohydrate Polymers","id":"ITEM-1","issued":{"date-parts":[["2017","6"]]},"page":"394-401","title":"Zinc complexed chitosan/TPP nanoparticles: A promising micronutrient nanocarrier suited for foliar application","type":"article-journal","volume":"165"},"uris":["http://www.mendeley.com/documents/?uuid=6fc81dce-11a8-3755-aecd-518a3121c980"]}],"mendeley":{"formattedCitation":"[36]","plainTextFormattedCitation":"[36]","previouslyFormattedCitation":"[36]"},"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6]</w:t>
            </w:r>
            <w:r w:rsidRPr="00AC6524">
              <w:rPr>
                <w:rFonts w:ascii="Times New Roman" w:hAnsi="Times New Roman" w:cs="Times New Roman"/>
                <w:sz w:val="20"/>
                <w:szCs w:val="20"/>
              </w:rPr>
              <w:fldChar w:fldCharType="end"/>
            </w:r>
          </w:p>
        </w:tc>
      </w:tr>
      <w:tr w:rsidR="00AC6524" w:rsidRPr="00AC6524" w14:paraId="3389645A" w14:textId="77777777" w:rsidTr="003475A7">
        <w:trPr>
          <w:jc w:val="center"/>
        </w:trPr>
        <w:tc>
          <w:tcPr>
            <w:tcW w:w="2337" w:type="dxa"/>
          </w:tcPr>
          <w:p w14:paraId="38297FF1" w14:textId="77777777" w:rsidR="009844A1" w:rsidRPr="00AC6524" w:rsidRDefault="009844A1"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u</w:t>
            </w:r>
            <w:proofErr w:type="spellEnd"/>
            <w:r w:rsidRPr="00AC6524">
              <w:rPr>
                <w:rFonts w:ascii="Times New Roman" w:hAnsi="Times New Roman" w:cs="Times New Roman"/>
                <w:sz w:val="20"/>
                <w:szCs w:val="20"/>
              </w:rPr>
              <w:t xml:space="preserve"> </w:t>
            </w:r>
            <w:proofErr w:type="spellStart"/>
            <w:r w:rsidRPr="00AC6524">
              <w:rPr>
                <w:rFonts w:ascii="Times New Roman" w:hAnsi="Times New Roman" w:cs="Times New Roman"/>
                <w:sz w:val="20"/>
                <w:szCs w:val="20"/>
              </w:rPr>
              <w:t>Thale</w:t>
            </w:r>
            <w:proofErr w:type="spellEnd"/>
            <w:r w:rsidRPr="00AC6524">
              <w:rPr>
                <w:rFonts w:ascii="Times New Roman" w:hAnsi="Times New Roman" w:cs="Times New Roman"/>
                <w:sz w:val="20"/>
                <w:szCs w:val="20"/>
              </w:rPr>
              <w:t xml:space="preserve"> cress</w:t>
            </w:r>
          </w:p>
          <w:p w14:paraId="2B1E1E70" w14:textId="77777777" w:rsidR="009844A1" w:rsidRPr="00AC6524" w:rsidRDefault="009844A1" w:rsidP="000D1CDC">
            <w:pPr>
              <w:autoSpaceDE w:val="0"/>
              <w:autoSpaceDN w:val="0"/>
              <w:adjustRightInd w:val="0"/>
              <w:jc w:val="both"/>
              <w:rPr>
                <w:rFonts w:ascii="Times New Roman" w:hAnsi="Times New Roman" w:cs="Times New Roman"/>
                <w:bCs/>
                <w:sz w:val="20"/>
                <w:szCs w:val="20"/>
              </w:rPr>
            </w:pPr>
          </w:p>
        </w:tc>
        <w:tc>
          <w:tcPr>
            <w:tcW w:w="1559" w:type="dxa"/>
          </w:tcPr>
          <w:p w14:paraId="3D827904" w14:textId="77777777" w:rsidR="009844A1" w:rsidRPr="00AC6524" w:rsidRDefault="0074633F" w:rsidP="000D1CDC">
            <w:pPr>
              <w:jc w:val="both"/>
              <w:rPr>
                <w:rFonts w:ascii="Times New Roman" w:hAnsi="Times New Roman" w:cs="Times New Roman"/>
                <w:sz w:val="20"/>
                <w:szCs w:val="20"/>
              </w:rPr>
            </w:pPr>
            <w:r w:rsidRPr="00AC6524">
              <w:rPr>
                <w:rFonts w:ascii="Times New Roman" w:hAnsi="Times New Roman" w:cs="Times New Roman"/>
                <w:sz w:val="20"/>
                <w:szCs w:val="20"/>
              </w:rPr>
              <w:t>Au</w:t>
            </w:r>
          </w:p>
        </w:tc>
        <w:tc>
          <w:tcPr>
            <w:tcW w:w="1276" w:type="dxa"/>
          </w:tcPr>
          <w:p w14:paraId="51696F7C"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54E6CA80" w14:textId="77777777" w:rsidR="0074633F"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Increased seed germination (%), free radical scavenging </w:t>
            </w:r>
            <w:r w:rsidR="009844A1" w:rsidRPr="00AC6524">
              <w:rPr>
                <w:rFonts w:ascii="Times New Roman" w:hAnsi="Times New Roman" w:cs="Times New Roman"/>
                <w:sz w:val="20"/>
                <w:szCs w:val="20"/>
              </w:rPr>
              <w:t xml:space="preserve">responses. </w:t>
            </w:r>
          </w:p>
          <w:p w14:paraId="34F38444" w14:textId="77777777" w:rsidR="009844A1" w:rsidRPr="00AC6524" w:rsidRDefault="009844A1" w:rsidP="000D1CDC">
            <w:pPr>
              <w:jc w:val="both"/>
              <w:rPr>
                <w:rFonts w:ascii="Times New Roman" w:hAnsi="Times New Roman" w:cs="Times New Roman"/>
                <w:sz w:val="20"/>
                <w:szCs w:val="20"/>
              </w:rPr>
            </w:pPr>
          </w:p>
        </w:tc>
        <w:tc>
          <w:tcPr>
            <w:tcW w:w="1625" w:type="dxa"/>
          </w:tcPr>
          <w:p w14:paraId="7D25F087" w14:textId="3909E1A6"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scitotenv.2013.05.018","ISSN":"00489697","author":[{"dropping-particle":"","family":"Kumar","given":"Vineet","non-dropping-particle":"","parse-names":false,"suffix":""},{"dropping-particle":"","family":"Guleria","given":"Praveen","non-dropping-particle":"","parse-names":false,"suffix":""},{"dropping-particle":"","family":"Kumar","given":"Vinay","non-dropping-particle":"","parse-names":false,"suffix":""},{"dropping-particle":"","family":"Yadav","given":"Sudesh Kumar","non-dropping-particle":"","parse-names":false,"suffix":""}],"container-title":"Science of The Total Environment","id":"ITEM-1","issued":{"date-parts":[["2013","9"]]},"page":"462-468","title":"Gold nanoparticle exposure induces growth and yield enhancement in Arabidopsis thaliana","type":"article-journal","volume":"461-462"},"uris":["http://www.mendeley.com/documents/?uuid=c7aee595-6f42-3bbc-9a56-f6e18a04bd77"]}],"mendeley":{"formattedCitation":"[42]","plainTextFormattedCitation":"[42]","previouslyFormattedCitation":"[42]"},"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2]</w:t>
            </w:r>
            <w:r w:rsidRPr="00AC6524">
              <w:rPr>
                <w:rFonts w:ascii="Times New Roman" w:hAnsi="Times New Roman" w:cs="Times New Roman"/>
                <w:sz w:val="20"/>
                <w:szCs w:val="20"/>
              </w:rPr>
              <w:fldChar w:fldCharType="end"/>
            </w:r>
          </w:p>
        </w:tc>
      </w:tr>
      <w:tr w:rsidR="00AC6524" w:rsidRPr="00AC6524" w14:paraId="540DE618" w14:textId="77777777" w:rsidTr="003475A7">
        <w:trPr>
          <w:jc w:val="center"/>
        </w:trPr>
        <w:tc>
          <w:tcPr>
            <w:tcW w:w="2337" w:type="dxa"/>
          </w:tcPr>
          <w:p w14:paraId="38DBAD88" w14:textId="103634C2" w:rsidR="009844A1" w:rsidRPr="00AC6524" w:rsidRDefault="009844A1" w:rsidP="006E3FE9">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i/>
                <w:iCs/>
                <w:sz w:val="20"/>
                <w:szCs w:val="20"/>
              </w:rPr>
              <w:t xml:space="preserve">Moringa oleifera </w:t>
            </w:r>
            <w:r w:rsidRPr="00AC6524">
              <w:rPr>
                <w:rFonts w:ascii="Times New Roman" w:hAnsi="Times New Roman" w:cs="Times New Roman"/>
                <w:sz w:val="20"/>
                <w:szCs w:val="20"/>
              </w:rPr>
              <w:t xml:space="preserve">extract </w:t>
            </w:r>
            <w:r w:rsidR="006E3FE9">
              <w:rPr>
                <w:rFonts w:ascii="Times New Roman" w:hAnsi="Times New Roman" w:cs="Times New Roman"/>
                <w:sz w:val="20"/>
                <w:szCs w:val="20"/>
              </w:rPr>
              <w:t>mediated</w:t>
            </w:r>
            <w:r w:rsidRPr="00AC6524">
              <w:rPr>
                <w:rFonts w:ascii="Times New Roman" w:hAnsi="Times New Roman" w:cs="Times New Roman"/>
                <w:sz w:val="20"/>
                <w:szCs w:val="20"/>
              </w:rPr>
              <w:t xml:space="preserve"> </w:t>
            </w:r>
            <w:proofErr w:type="spellStart"/>
            <w:r w:rsidRPr="00AC6524">
              <w:rPr>
                <w:rFonts w:ascii="Times New Roman" w:hAnsi="Times New Roman" w:cs="Times New Roman"/>
                <w:sz w:val="20"/>
                <w:szCs w:val="20"/>
              </w:rPr>
              <w:t>ZnO</w:t>
            </w:r>
            <w:proofErr w:type="spellEnd"/>
            <w:r w:rsidRPr="00AC6524">
              <w:rPr>
                <w:rFonts w:ascii="Times New Roman" w:hAnsi="Times New Roman" w:cs="Times New Roman"/>
                <w:sz w:val="20"/>
                <w:szCs w:val="20"/>
              </w:rPr>
              <w:t xml:space="preserve"> nanoparticles</w:t>
            </w:r>
          </w:p>
        </w:tc>
        <w:tc>
          <w:tcPr>
            <w:tcW w:w="1559" w:type="dxa"/>
          </w:tcPr>
          <w:p w14:paraId="5E9D1644" w14:textId="77777777" w:rsidR="009844A1" w:rsidRPr="00AC6524" w:rsidRDefault="001533A5"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ZnO</w:t>
            </w:r>
            <w:proofErr w:type="spellEnd"/>
          </w:p>
        </w:tc>
        <w:tc>
          <w:tcPr>
            <w:tcW w:w="1276" w:type="dxa"/>
          </w:tcPr>
          <w:p w14:paraId="4B6C2311"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0E8A2064" w14:textId="77777777" w:rsidR="009844A1" w:rsidRPr="00AC6524" w:rsidRDefault="009844A1"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Enhanced elements Mg, Ca, and Na </w:t>
            </w:r>
          </w:p>
        </w:tc>
        <w:tc>
          <w:tcPr>
            <w:tcW w:w="1625" w:type="dxa"/>
          </w:tcPr>
          <w:p w14:paraId="64094E4E" w14:textId="600831F6"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 </w:t>
            </w: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155/2021/5561930","ISSN":"1537-744X","abstract":"&lt;p&gt;The use of phytonanoparticles in agriculture could decrease the use of fertilizers and therefore decrease soil contamination, due to their size being better assimilated in plants. It is important to mention that the nanofertilizer is slow-releasing and improves plant physiological properties and various nutritional parameters. The influence of soil and foliar applications of phytonanoparticles of ZnO with the Moringa oleifera extract under three concentrations (25, 50, and 100 ppm) was evaluated on the cherry tomato crop (Solanum lycopersicum L.). Synthesis of the phytonanoparticles was analyzed with ultraviolet-visible spectroscopy (UV-Vis) and infrared transmission spectroscopy with Fourier transform (FT-IR), as well as the analysis with the dynamic light scattering (DLS) technique. The morphometric parameters were evaluated before and after the application of the nanoparticles. The minerals’ content of fruits was done 95 days after planting. Results showed that soil application was better at a concentration of 25 ppm of phytonanoparticles since it allowed the greatest number of flowers and fruits on the plant; however, it was demonstrated that when performing a foliar application, the fruit showed the highest concentrations for the elements Mg, Ca, and Na at concentrations of 511, 4589, and 223 mg kg−1, respectively.&lt;/p&gt;","author":[{"dropping-particle":"","family":"Gutiérrez-Miceli","given":"Federico Antonio","non-dropping-particle":"","parse-names":false,"suffix":""},{"dropping-particle":"","family":"Oliva-Llaven","given":"María Ángela","non-dropping-particle":"","parse-names":false,"suffix":""},{"dropping-particle":"","family":"Luján-Hidalgo","given":"María Celina","non-dropping-particle":"","parse-names":false,"suffix":""},{"dropping-particle":"","family":"Velázquez-Gamboa","given":"María Concepción","non-dropping-particle":"","parse-names":false,"suffix":""},{"dropping-particle":"","family":"González-Mendoza","given":"Daniel","non-dropping-particle":"","parse-names":false,"suffix":""},{"dropping-particle":"","family":"Sánchez-Roque","given":"Yazmin","non-dropping-particle":"","parse-names":false,"suffix":""}],"container-title":"The Scientific World Journal","id":"ITEM-1","issued":{"date-parts":[["2021","6","10"]]},"page":"1-11","title":"Zinc Oxide Phytonanoparticles’ Effects on Yield and Mineral Contents in Fruits of Tomato (Solanum lycopersicum L. cv. Cherry) under Field Conditions","type":"article-journal","volume":"2021"},"uris":["http://www.mendeley.com/documents/?uuid=6ff47e62-20f4-3643-8889-c29918f138ce"]}],"mendeley":{"formattedCitation":"[43]","plainTextFormattedCitation":"[43]","previouslyFormattedCitation":"[43]"},"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3]</w:t>
            </w:r>
            <w:r w:rsidRPr="00AC6524">
              <w:rPr>
                <w:rFonts w:ascii="Times New Roman" w:hAnsi="Times New Roman" w:cs="Times New Roman"/>
                <w:sz w:val="20"/>
                <w:szCs w:val="20"/>
              </w:rPr>
              <w:fldChar w:fldCharType="end"/>
            </w:r>
          </w:p>
        </w:tc>
      </w:tr>
      <w:tr w:rsidR="00AC6524" w:rsidRPr="00AC6524" w14:paraId="7C97D105" w14:textId="77777777" w:rsidTr="003475A7">
        <w:trPr>
          <w:jc w:val="center"/>
        </w:trPr>
        <w:tc>
          <w:tcPr>
            <w:tcW w:w="2337" w:type="dxa"/>
          </w:tcPr>
          <w:p w14:paraId="344105CE" w14:textId="36A0CA30" w:rsidR="009844A1" w:rsidRPr="00AC6524" w:rsidRDefault="009844A1"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ZnO</w:t>
            </w:r>
            <w:proofErr w:type="spellEnd"/>
          </w:p>
          <w:p w14:paraId="3D887692" w14:textId="4D2D081C" w:rsidR="009844A1" w:rsidRPr="00AC6524" w:rsidRDefault="009844A1" w:rsidP="000D1CDC">
            <w:pPr>
              <w:autoSpaceDE w:val="0"/>
              <w:autoSpaceDN w:val="0"/>
              <w:adjustRightInd w:val="0"/>
              <w:jc w:val="both"/>
              <w:rPr>
                <w:rFonts w:ascii="Times New Roman" w:hAnsi="Times New Roman" w:cs="Times New Roman"/>
                <w:bCs/>
                <w:sz w:val="20"/>
                <w:szCs w:val="20"/>
              </w:rPr>
            </w:pPr>
            <w:r w:rsidRPr="00AC6524">
              <w:rPr>
                <w:rFonts w:ascii="Times New Roman" w:hAnsi="Times New Roman" w:cs="Times New Roman"/>
                <w:sz w:val="20"/>
                <w:szCs w:val="20"/>
              </w:rPr>
              <w:t xml:space="preserve">and </w:t>
            </w:r>
            <w:proofErr w:type="spellStart"/>
            <w:r w:rsidRPr="00AC6524">
              <w:rPr>
                <w:rFonts w:ascii="Times New Roman" w:hAnsi="Times New Roman" w:cs="Times New Roman"/>
                <w:sz w:val="20"/>
                <w:szCs w:val="20"/>
              </w:rPr>
              <w:t>CuO</w:t>
            </w:r>
            <w:proofErr w:type="spellEnd"/>
            <w:r w:rsidRPr="00AC6524">
              <w:rPr>
                <w:rFonts w:ascii="Times New Roman" w:hAnsi="Times New Roman" w:cs="Times New Roman"/>
                <w:sz w:val="20"/>
                <w:szCs w:val="20"/>
              </w:rPr>
              <w:t xml:space="preserve"> Nanoparticles</w:t>
            </w:r>
            <w:r w:rsidR="006E3FE9" w:rsidRPr="00AC6524">
              <w:rPr>
                <w:rFonts w:ascii="Times New Roman" w:hAnsi="Times New Roman" w:cs="Times New Roman"/>
                <w:sz w:val="20"/>
                <w:szCs w:val="20"/>
              </w:rPr>
              <w:t xml:space="preserve"> </w:t>
            </w:r>
            <w:r w:rsidR="006E3FE9">
              <w:rPr>
                <w:rFonts w:ascii="Times New Roman" w:hAnsi="Times New Roman" w:cs="Times New Roman"/>
                <w:sz w:val="20"/>
                <w:szCs w:val="20"/>
              </w:rPr>
              <w:t>Embedded</w:t>
            </w:r>
            <w:r w:rsidRPr="00AC6524">
              <w:rPr>
                <w:rFonts w:ascii="Times New Roman" w:hAnsi="Times New Roman" w:cs="Times New Roman"/>
                <w:sz w:val="20"/>
                <w:szCs w:val="20"/>
              </w:rPr>
              <w:t xml:space="preserve"> on an Alginate-Based Hydrogel</w:t>
            </w:r>
          </w:p>
        </w:tc>
        <w:tc>
          <w:tcPr>
            <w:tcW w:w="1559" w:type="dxa"/>
          </w:tcPr>
          <w:p w14:paraId="37398480"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Zn, Cu</w:t>
            </w:r>
          </w:p>
        </w:tc>
        <w:tc>
          <w:tcPr>
            <w:tcW w:w="1276" w:type="dxa"/>
          </w:tcPr>
          <w:p w14:paraId="349CE496" w14:textId="77777777" w:rsidR="009844A1"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3260" w:type="dxa"/>
          </w:tcPr>
          <w:p w14:paraId="01FA3047" w14:textId="5020A9FE" w:rsidR="009844A1" w:rsidRPr="00AC6524" w:rsidRDefault="001533A5" w:rsidP="006E3FE9">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Sustained release of </w:t>
            </w:r>
            <w:r w:rsidR="009844A1" w:rsidRPr="00AC6524">
              <w:rPr>
                <w:rFonts w:ascii="Times New Roman" w:hAnsi="Times New Roman" w:cs="Times New Roman"/>
                <w:sz w:val="20"/>
                <w:szCs w:val="20"/>
              </w:rPr>
              <w:t xml:space="preserve">Cu </w:t>
            </w:r>
            <w:r w:rsidR="006E3FE9">
              <w:rPr>
                <w:rFonts w:ascii="Times New Roman" w:hAnsi="Times New Roman" w:cs="Times New Roman"/>
                <w:sz w:val="20"/>
                <w:szCs w:val="20"/>
              </w:rPr>
              <w:t>and Zn for longer period of</w:t>
            </w:r>
            <w:r w:rsidRPr="00AC6524">
              <w:rPr>
                <w:rFonts w:ascii="Times New Roman" w:hAnsi="Times New Roman" w:cs="Times New Roman"/>
                <w:sz w:val="20"/>
                <w:szCs w:val="20"/>
              </w:rPr>
              <w:t xml:space="preserve"> time </w:t>
            </w:r>
          </w:p>
        </w:tc>
        <w:tc>
          <w:tcPr>
            <w:tcW w:w="1625" w:type="dxa"/>
          </w:tcPr>
          <w:p w14:paraId="761AC8D7" w14:textId="0AB4F72A" w:rsidR="009844A1" w:rsidRPr="00AC6524" w:rsidRDefault="00E76EC5"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omega.1c03271","ISSN":"2470-1343","author":[{"dropping-particle":"","family":"Ekanayake","given":"S. Amanda","non-dropping-particle":"","parse-names":false,"suffix":""},{"dropping-particle":"","family":"Godakumbura","given":"Pahan I.","non-dropping-particle":"","parse-names":false,"suffix":""}],"container-title":"ACS Omega","id":"ITEM-1","issue":"40","issued":{"date-parts":[["2021","10","12"]]},"page":"26262-26272","title":"Synthesis of a Dual-Functional Nanofertilizer by Embedding ZnO and CuO Nanoparticles on an Alginate-Based Hydrogel","type":"article-journal","volume":"6"},"uris":["http://www.mendeley.com/documents/?uuid=833c27af-ee37-352b-b649-23cfe2baad7c"]}],"mendeley":{"formattedCitation":"[44]","plainTextFormattedCitation":"[44]","previouslyFormattedCitation":"[44]"},"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4]</w:t>
            </w:r>
            <w:r w:rsidRPr="00AC6524">
              <w:rPr>
                <w:rFonts w:ascii="Times New Roman" w:hAnsi="Times New Roman" w:cs="Times New Roman"/>
                <w:sz w:val="20"/>
                <w:szCs w:val="20"/>
              </w:rPr>
              <w:fldChar w:fldCharType="end"/>
            </w:r>
          </w:p>
        </w:tc>
      </w:tr>
    </w:tbl>
    <w:p w14:paraId="673AB9C1" w14:textId="77777777" w:rsidR="00B01CA9" w:rsidRPr="00AC6524" w:rsidRDefault="00B01CA9" w:rsidP="000D1CDC">
      <w:pPr>
        <w:spacing w:after="0" w:line="240" w:lineRule="auto"/>
        <w:jc w:val="both"/>
        <w:rPr>
          <w:rStyle w:val="Strong"/>
          <w:rFonts w:ascii="Times New Roman" w:hAnsi="Times New Roman" w:cs="Times New Roman"/>
          <w:b w:val="0"/>
          <w:sz w:val="20"/>
          <w:szCs w:val="20"/>
        </w:rPr>
      </w:pPr>
    </w:p>
    <w:p w14:paraId="52F51494" w14:textId="77777777" w:rsidR="009844A1" w:rsidRPr="00AC6524" w:rsidRDefault="009844A1" w:rsidP="000D1CDC">
      <w:pPr>
        <w:spacing w:after="0" w:line="240" w:lineRule="auto"/>
        <w:jc w:val="both"/>
        <w:rPr>
          <w:rStyle w:val="Strong"/>
          <w:rFonts w:ascii="Times New Roman" w:hAnsi="Times New Roman" w:cs="Times New Roman"/>
          <w:b w:val="0"/>
          <w:sz w:val="20"/>
          <w:szCs w:val="20"/>
        </w:rPr>
      </w:pPr>
    </w:p>
    <w:p w14:paraId="1F234816" w14:textId="77777777" w:rsidR="003B0EEA" w:rsidRPr="00AC6524" w:rsidRDefault="00AC6524" w:rsidP="00E37161">
      <w:pPr>
        <w:spacing w:after="0" w:line="240" w:lineRule="auto"/>
        <w:jc w:val="center"/>
        <w:rPr>
          <w:rFonts w:ascii="Times New Roman" w:hAnsi="Times New Roman" w:cs="Times New Roman"/>
          <w:bCs/>
          <w:sz w:val="20"/>
          <w:szCs w:val="20"/>
        </w:rPr>
      </w:pPr>
      <w:r w:rsidRPr="00AC6524">
        <w:rPr>
          <w:rStyle w:val="Strong"/>
          <w:rFonts w:ascii="Times New Roman" w:hAnsi="Times New Roman" w:cs="Times New Roman"/>
          <w:sz w:val="20"/>
          <w:szCs w:val="20"/>
        </w:rPr>
        <w:t xml:space="preserve">4. </w:t>
      </w:r>
      <w:r w:rsidR="00E746E0" w:rsidRPr="00AC6524">
        <w:rPr>
          <w:rStyle w:val="Strong"/>
          <w:rFonts w:ascii="Times New Roman" w:hAnsi="Times New Roman" w:cs="Times New Roman"/>
          <w:sz w:val="20"/>
          <w:szCs w:val="20"/>
        </w:rPr>
        <w:t>BIO-BASED NANOPESTICIDES</w:t>
      </w:r>
    </w:p>
    <w:p w14:paraId="27913110" w14:textId="77777777" w:rsidR="003475A7" w:rsidRPr="00AC6524" w:rsidRDefault="003475A7" w:rsidP="000D1CDC">
      <w:pPr>
        <w:spacing w:after="0" w:line="240" w:lineRule="auto"/>
        <w:jc w:val="both"/>
        <w:rPr>
          <w:rFonts w:ascii="Times New Roman" w:hAnsi="Times New Roman" w:cs="Times New Roman"/>
          <w:sz w:val="20"/>
          <w:szCs w:val="20"/>
        </w:rPr>
      </w:pPr>
    </w:p>
    <w:p w14:paraId="0813E7B7" w14:textId="726C053C" w:rsidR="00B01CA9" w:rsidRPr="00AC6524" w:rsidRDefault="00B01CA9" w:rsidP="003475A7">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In agriculture, insects are important because they destroy crops and overrun food storage, resulting in deteriorating food quality and the spread of plant diseases. Pest insects infesting agricultural areas and its products seriously disrupt production. Since more than half of the world's population depends on plants and their by-products for sustenance, increasing plant output and maintaining their health are important issues </w:t>
      </w:r>
      <w:r w:rsidR="00E76EC5"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3389/fnano.2020.579954","ISSN":"2673-3013","abstract":"&lt;p&gt;In the current scenario, it is an urgent requirement to satisfy the nutritional demands of the rapidly growing global population. Using conventional farming, nearly one third of crops get damaged, mainly due to pest infestation, microbial attacks, natural disasters, poor soil quality, and lesser nutrient availability. More innovative technologies are immediately required to overcome these issues. In this regard, nanotechnology has contributed to the agrotechnological revolution that has imminent potential to reform the resilient agricultural system while promising food security. Therefore, nanoparticles are becoming a new-age material to transform modern agricultural practices. The variety of nanoparticle-based formulations, including nano-sized pesticides, herbicides, fungicides, fertilizers, and sensors, have been widely investigated for plant health management and soil improvement. In-depth understanding of plant and nanomaterial interactions opens new avenues toward improving crop practices through increased properties such as disease resistance, crop yield, and nutrient utilization. In this review, we highlight the critical points to address current nanotechnology-based agricultural research that could benefit productivity and food security in future.&lt;/p&gt;","author":[{"dropping-particle":"","family":"Mittal","given":"Deepti","non-dropping-particle":"","parse-names":false,"suffix":""},{"dropping-particle":"","family":"Kaur","given":"Gurjeet","non-dropping-particle":"","parse-names":false,"suffix":""},{"dropping-particle":"","family":"Singh","given":"Parul","non-dropping-particle":"","parse-names":false,"suffix":""},{"dropping-particle":"","family":"Yadav","given":"Karmveer","non-dropping-particle":"","parse-names":false,"suffix":""},{"dropping-particle":"","family":"Ali","given":"Syed Azmal","non-dropping-particle":"","parse-names":false,"suffix":""}],"container-title":"Frontiers in Nanotechnology","id":"ITEM-1","issued":{"date-parts":[["2020","12","4"]]},"title":"Nanoparticle-Based Sustainable Agriculture and Food Science: Recent Advances and Future Outlook","type":"article-journal","volume":"2"},"uris":["http://www.mendeley.com/documents/?uuid=70138519-806c-3bf7-9ccf-59e6b7fa12b7"]}],"mendeley":{"formattedCitation":"[6]","plainTextFormattedCitation":"[6]","previouslyFormattedCitation":"[6]"},"properties":{"noteIndex":0},"schema":"https://github.com/citation-style-language/schema/raw/master/csl-citation.json"}</w:instrText>
      </w:r>
      <w:r w:rsidR="00E76EC5"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w:t>
      </w:r>
      <w:r w:rsidR="00E76EC5"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It is significant to remember that increased crop protection against pest invasion and consequent crop loss depends on the presence of active components in the formulation at the target site at the lowest effective concentration</w:t>
      </w:r>
      <w:r w:rsidR="006A6205" w:rsidRPr="00AC6524">
        <w:rPr>
          <w:rFonts w:ascii="Times New Roman" w:hAnsi="Times New Roman" w:cs="Times New Roman"/>
          <w:sz w:val="20"/>
          <w:szCs w:val="20"/>
        </w:rPr>
        <w:t>.</w:t>
      </w:r>
      <w:r w:rsidR="003475A7"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In real scenario, only 0.1% of the applied pesticides really reach the intended pests; the remaining 99.9% damage the environment, which has negative effects on the food chain and people's health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80/15320380500363095","ISSN":"1532-0383","author":[{"dropping-particle":"","family":"Carriger","given":"John F.","non-dropping-particle":"","parse-names":false,"suffix":""},{"dropping-particle":"","family":"Rand","given":"Gary M.","non-dropping-particle":"","parse-names":false,"suffix":""},{"dropping-particle":"","family":"Gardinali","given":"Piero R.","non-dropping-particle":"","parse-names":false,"suffix":""},{"dropping-particle":"","family":"Perry","given":"William B.","non-dropping-particle":"","parse-names":false,"suffix":""},{"dropping-particle":"","family":"Tompkins","given":"Michael S.","non-dropping-particle":"","parse-names":false,"suffix":""},{"dropping-particle":"","family":"Fernandez","given":"Adolfo M.","non-dropping-particle":"","parse-names":false,"suffix":""}],"container-title":"Soil and Sediment Contamination: An International Journal","id":"ITEM-1","issue":"1","issued":{"date-parts":[["2006","1","18"]]},"page":"21-45","title":"Pesticides of Potential Ecological Concern in Sediment from South Florida Canals: An Ecological Risk Prioritization for Aquatic Arthropods","type":"article-journal","volume":"15"},"uris":["http://www.mendeley.com/documents/?uuid=6c4f6f30-e32b-3706-8f4f-173e8cc2d3df"]}],"mendeley":{"formattedCitation":"[45]","plainTextFormattedCitation":"[45]","previouslyFormattedCitation":"[45]"},"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5]</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Pesticide-resistant plants, insects, and infections have emerged as a result of the widespread use of pesticides in the environment, in addition to their negative effects on non-target species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00253-012-3969-4","ISSN":"0175-7598","author":[{"dropping-particle":"","family":"Rai","given":"Mahendra","non-dropping-particle":"","parse-names":false,"suffix":""},{"dropping-particle":"","family":"Ingle","given":"Avinash","non-dropping-particle":"","parse-names":false,"suffix":""}],"container-title":"Applied Microbiology and Biotechnology","id":"ITEM-1","issue":"2","issued":{"date-parts":[["2012","4","3"]]},"page":"287-293","title":"Role of nanotechnology in agriculture with special reference to management of insect pests","type":"article-journal","volume":"94"},"uris":["http://www.mendeley.com/documents/?uuid=2543ba17-4945-31a4-861f-35a93967bf46"]}],"mendeley":{"formattedCitation":"[46]","plainTextFormattedCitation":"[46]","previouslyFormattedCitation":"[46]"},"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6]</w:t>
      </w:r>
      <w:r w:rsidR="00944119" w:rsidRPr="00AC6524">
        <w:rPr>
          <w:rFonts w:ascii="Times New Roman" w:hAnsi="Times New Roman" w:cs="Times New Roman"/>
          <w:sz w:val="20"/>
          <w:szCs w:val="20"/>
        </w:rPr>
        <w:fldChar w:fldCharType="end"/>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scitotenv.2020.137778","ISSN":"18791026","PMID":"32179352","abstract":"Nanotechnology has shown promising potential to promote sustainable agriculture. This article reviews the recent developments on applications of nanotechnology in agriculture including crop production and protection with emphasis on nanofertilizers, nanopesticides, nanobiosensors and nano-enabled remediation strategies for contaminated soils. Nanomaterials play an important role regarding the fate, mobility and toxicity of soil pollutants and are essential part of different biotic and abiotic remediation strategies. Efficiency and fate of nanomaterials is strongly dictated by their properties and interactions with soil constituents which is also critically discussed in this review. Investigations into the remediation applications and fate of nanoparticles in soil remain scarce and are mostly limited to laboratory studies. Once entered in the soil system, nanomaterials may affect the soil quality and plant growth which is discussed in context of their effects on nutrient release in target soils, soil biota, soil organic matter and plant morphological and physiological responses. The mechanisms involved in uptake and translocation of nanomaterials within plants and associated defense mechanisms have also been discussed. Future research directions have been identified to promote the research into sustainable development of nano-enabled agriculture.","author":[{"dropping-particle":"","family":"Usman","given":"Muhammad","non-dropping-particle":"","parse-names":false,"suffix":""},{"dropping-particle":"","family":"Farooq","given":"Muhammad","non-dropping-particle":"","parse-names":false,"suffix":""},{"dropping-particle":"","family":"Wakeel","given":"Abdul","non-dropping-particle":"","parse-names":false,"suffix":""},{"dropping-particle":"","family":"Nawaz","given":"Ahmad","non-dropping-particle":"","parse-names":false,"suffix":""},{"dropping-particle":"","family":"Cheema","given":"Sardar Alam","non-dropping-particle":"","parse-names":false,"suffix":""},{"dropping-particle":"","family":"Rehman","given":"Hafeez ur","non-dropping-particle":"","parse-names":false,"suffix":""},{"dropping-particle":"","family":"Ashraf","given":"Imran","non-dropping-particle":"","parse-names":false,"suffix":""},{"dropping-particle":"","family":"Sanaullah","given":"Muhammad","non-dropping-particle":"","parse-names":false,"suffix":""}],"container-title":"Science of the Total Environment","id":"ITEM-1","issued":{"date-parts":[["2020","6","15"]]},"publisher":"Elsevier B.V.","title":"Nanotechnology in agriculture: Current status, challenges and future opportunities","type":"article","volume":"721"},"uris":["http://www.mendeley.com/documents/?uuid=b6fc3b1c-3fc3-3791-95df-31bd3198c7ff"]}],"mendeley":{"formattedCitation":"[9]","plainTextFormattedCitation":"[9]","previouslyFormattedCitation":"[9]"},"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9]</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The usage of pesticides, on the other hand, has been found to be detrimental to human and animal health and poisonous to the environment.</w:t>
      </w:r>
      <w:r w:rsidR="009A7342" w:rsidRPr="00AC6524">
        <w:rPr>
          <w:rFonts w:ascii="Times New Roman" w:hAnsi="Times New Roman" w:cs="Times New Roman"/>
          <w:sz w:val="20"/>
          <w:szCs w:val="20"/>
        </w:rPr>
        <w:t xml:space="preserve"> </w:t>
      </w:r>
      <w:r w:rsidRPr="00AC6524">
        <w:rPr>
          <w:rFonts w:ascii="Times New Roman" w:hAnsi="Times New Roman" w:cs="Times New Roman"/>
          <w:sz w:val="20"/>
          <w:szCs w:val="20"/>
        </w:rPr>
        <w:t>Consequently, numerous pesticides are prohibited by nati</w:t>
      </w:r>
      <w:r w:rsidR="006A6205" w:rsidRPr="00AC6524">
        <w:rPr>
          <w:rFonts w:ascii="Times New Roman" w:hAnsi="Times New Roman" w:cs="Times New Roman"/>
          <w:sz w:val="20"/>
          <w:szCs w:val="20"/>
        </w:rPr>
        <w:t xml:space="preserve">onal or international agencies. </w:t>
      </w:r>
      <w:r w:rsidRPr="00AC6524">
        <w:rPr>
          <w:rFonts w:ascii="Times New Roman" w:hAnsi="Times New Roman" w:cs="Times New Roman"/>
          <w:sz w:val="20"/>
          <w:szCs w:val="20"/>
        </w:rPr>
        <w:t xml:space="preserve">Use of </w:t>
      </w:r>
      <w:proofErr w:type="spellStart"/>
      <w:r w:rsidRPr="00AC6524">
        <w:rPr>
          <w:rFonts w:ascii="Times New Roman" w:hAnsi="Times New Roman" w:cs="Times New Roman"/>
          <w:sz w:val="20"/>
          <w:szCs w:val="20"/>
        </w:rPr>
        <w:t>nanoformulations</w:t>
      </w:r>
      <w:proofErr w:type="spellEnd"/>
      <w:r w:rsidRPr="00AC6524">
        <w:rPr>
          <w:rFonts w:ascii="Times New Roman" w:hAnsi="Times New Roman" w:cs="Times New Roman"/>
          <w:sz w:val="20"/>
          <w:szCs w:val="20"/>
        </w:rPr>
        <w:t xml:space="preserve"> not only protect plants from pests; also reduce waste, track plant growth, ensure better food quality, and increase global food supply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B978-0-12-804299-1.00004-7","author":[{"dropping-particle":"","family":"Jampílek","given":"Josef","non-dropping-particle":"","parse-names":false,"suffix":""},{"dropping-particle":"","family":"Kráľová","given":"Katarína","non-dropping-particle":"","parse-names":false,"suffix":""}],"container-title":"New Pesticides and Soil Sensors","id":"ITEM-1","issued":{"date-parts":[["2017"]]},"page":"81-127","publisher":"Elsevier","title":"Nanopesticides: preparation, targeting, and controlled release","type":"chapter"},"uris":["http://www.mendeley.com/documents/?uuid=38ecc7c3-25f2-3ac7-87c5-dc3c2deeabcf"]}],"mendeley":{"formattedCitation":"[47]","plainTextFormattedCitation":"[47]","previouslyFormattedCitation":"[47]"},"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7]</w:t>
      </w:r>
      <w:r w:rsidR="00944119" w:rsidRPr="00AC6524">
        <w:rPr>
          <w:rFonts w:ascii="Times New Roman" w:hAnsi="Times New Roman" w:cs="Times New Roman"/>
          <w:sz w:val="20"/>
          <w:szCs w:val="20"/>
        </w:rPr>
        <w:fldChar w:fldCharType="end"/>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978-3-030-17061-5_12","author":[{"dropping-particle":"","family":"Ul Haq","given":"Imran","non-dropping-particle":"","parse-names":false,"suffix":""},{"dropping-particle":"","family":"Ijaz","given":"Siddra","non-dropping-particle":"","parse-names":false,"suffix":""}],"id":"ITEM-1","issued":{"date-parts":[["2019"]]},"page":"289-316","title":"Use of Metallic Nanoparticles and Nanoformulations as Nanofungicides for Sustainable Disease Management in Plants","type":"chapter"},"uris":["http://www.mendeley.com/documents/?uuid=aa9f39d0-066f-3fb5-b732-f119cfc2b472"]}],"mendeley":{"formattedCitation":"[48]","plainTextFormattedCitation":"[48]","previouslyFormattedCitation":"[48]"},"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8]</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Because nano-pesticides are more reactive at the nanoscale than their bulk equivalents, a tiny amount of them provides better crop protection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9]</w:t>
      </w:r>
      <w:r w:rsidR="00944119" w:rsidRPr="00AC6524">
        <w:rPr>
          <w:rFonts w:ascii="Times New Roman" w:hAnsi="Times New Roman" w:cs="Times New Roman"/>
          <w:sz w:val="20"/>
          <w:szCs w:val="20"/>
        </w:rPr>
        <w:fldChar w:fldCharType="end"/>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0340-010-0332-3","ISSN":"1612-4758","author":[{"dropping-particle":"","family":"Debnath","given":"Nitai","non-dropping-particle":"","parse-names":false,"suffix":""},{"dropping-particle":"","family":"Das","given":"Sumistha","non-dropping-particle":"","parse-names":false,"suffix":""},{"dropping-particle":"","family":"Seth","given":"Dipankar","non-dropping-particle":"","parse-names":false,"suffix":""},{"dropping-particle":"","family":"Chandra","given":"Ramesh","non-dropping-particle":"","parse-names":false,"suffix":""},{"dropping-particle":"","family":"Bhattacharya","given":"Somesh Ch.","non-dropping-particle":"","parse-names":false,"suffix":""},{"dropping-particle":"","family":"Goswami","given":"Arunava","non-dropping-particle":"","parse-names":false,"suffix":""}],"container-title":"Journal of Pest Science","id":"ITEM-1","issue":"1","issued":{"date-parts":[["2011","3","29"]]},"page":"99-105","title":"Entomotoxic effect of silica nanoparticles against Sitophilus oryzae (L.)","type":"article-journal","volume":"84"},"uris":["http://www.mendeley.com/documents/?uuid=405bd613-65d1-3626-ac68-2ca0c82a8d37"]}],"mendeley":{"formattedCitation":"[50]","plainTextFormattedCitation":"[50]","previouslyFormattedCitation":"[50]"},"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0]</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Pesticide dose and human exposure have decreased as a result of the development of </w:t>
      </w:r>
      <w:proofErr w:type="spellStart"/>
      <w:r w:rsidRPr="00AC6524">
        <w:rPr>
          <w:rFonts w:ascii="Times New Roman" w:hAnsi="Times New Roman" w:cs="Times New Roman"/>
          <w:sz w:val="20"/>
          <w:szCs w:val="20"/>
        </w:rPr>
        <w:t>nanoencapsulated</w:t>
      </w:r>
      <w:proofErr w:type="spellEnd"/>
      <w:r w:rsidRPr="00AC6524">
        <w:rPr>
          <w:rFonts w:ascii="Times New Roman" w:hAnsi="Times New Roman" w:cs="Times New Roman"/>
          <w:sz w:val="20"/>
          <w:szCs w:val="20"/>
        </w:rPr>
        <w:t xml:space="preserve"> pesticides, which is environmentally friendly for crop protection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jafc.5b05214","ISSN":"0021-8561","author":[{"dropping-particle":"","family":"Nuruzzaman","given":"Md.","non-dropping-particle":"","parse-names":false,"suffix":""},{"dropping-particle":"","family":"Rahman","given":"Mohammad Mahmudur","non-dropping-particle":"","parse-names":false,"suffix":""},{"dropping-particle":"","family":"Liu","given":"Yanju","non-dropping-particle":"","parse-names":false,"suffix":""},{"dropping-particle":"","family":"Naidu","given":"Ravi","non-dropping-particle":"","parse-names":false,"suffix":""}],"container-title":"Journal of Agricultural and Food Chemistry","id":"ITEM-1","issue":"7","issued":{"date-parts":[["2016","2","24"]]},"page":"1447-1483","title":"Nanoencapsulation, Nano-guard for Pesticides: A New Window for Safe Application","type":"article-journal","volume":"64"},"uris":["http://www.mendeley.com/documents/?uuid=b8ee34b7-4bb5-39eb-8785-ae7a3d4e27fd"]}],"mendeley":{"formattedCitation":"[51]","plainTextFormattedCitation":"[51]","previouslyFormattedCitation":"[51]"},"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1]</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p>
    <w:p w14:paraId="7EAD1418" w14:textId="77777777" w:rsidR="003475A7" w:rsidRPr="00AC6524" w:rsidRDefault="003475A7" w:rsidP="003475A7">
      <w:pPr>
        <w:spacing w:after="0" w:line="240" w:lineRule="auto"/>
        <w:ind w:firstLine="720"/>
        <w:jc w:val="both"/>
        <w:rPr>
          <w:rFonts w:ascii="Times New Roman" w:hAnsi="Times New Roman" w:cs="Times New Roman"/>
          <w:sz w:val="20"/>
          <w:szCs w:val="20"/>
        </w:rPr>
      </w:pPr>
    </w:p>
    <w:p w14:paraId="50E8DAE6" w14:textId="75CCA715" w:rsidR="00B01CA9" w:rsidRPr="00AC6524" w:rsidRDefault="00B01CA9" w:rsidP="00AC6524">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A novel pesticide formulation with nanoencapsulation of active components offers improved solubility, specificity, permeability, and stability with gradual release characteristics </w:t>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jf500232f","ISSN":"0021-8561","author":[{"dropping-particle":"","family":"Kookana","given":"Rai S.","non-dropping-particle":"","parse-names":false,"suffix":""},{"dropping-particle":"","family":"Boxall","given":"Alistair B. A.","non-dropping-particle":"","parse-names":false,"suffix":""},{"dropping-particle":"","family":"Reeves","given":"Philip T.","non-dropping-particle":"","parse-names":false,"suffix":""},{"dropping-particle":"","family":"Ashauer","given":"Roman","non-dropping-particle":"","parse-names":false,"suffix":""},{"dropping-particle":"","family":"Beulke","given":"Sabine","non-dropping-particle":"","parse-names":false,"suffix":""},{"dropping-particle":"","family":"Chaudhry","given":"Qasim","non-dropping-particle":"","parse-names":false,"suffix":""},{"dropping-particle":"","family":"Cornelis","given":"Geert","non-dropping-particle":"","parse-names":false,"suffix":""},{"dropping-particle":"","family":"Fernandes","given":"Teresa F.","non-dropping-particle":"","parse-names":false,"suffix":""},{"dropping-particle":"","family":"Gan","given":"Jay","non-dropping-particle":"","parse-names":false,"suffix":""},{"dropping-particle":"","family":"Kah","given":"Melanie","non-dropping-particle":"","parse-names":false,"suffix":""},{"dropping-particle":"","family":"Lynch","given":"Iseult","non-dropping-particle":"","parse-names":false,"suffix":""},{"dropping-particle":"","family":"Ranville","given":"James","non-dropping-particle":"","parse-names":false,"suffix":""},{"dropping-particle":"","family":"Sinclair","given":"Chris","non-dropping-particle":"","parse-names":false,"suffix":""},{"dropping-particle":"","family":"Spurgeon","given":"David","non-dropping-particle":"","parse-names":false,"suffix":""},{"dropping-particle":"","family":"Tiede","given":"Karen","non-dropping-particle":"","parse-names":false,"suffix":""},{"dropping-particle":"","family":"Brink","given":"Paul J.","non-dropping-particle":"Van den","parse-names":false,"suffix":""}],"container-title":"Journal of Agricultural and Food Chemistry","id":"ITEM-1","issue":"19","issued":{"date-parts":[["2014","5","14"]]},"page":"4227-4240","title":"Nanopesticides: Guiding Principles for Regulatory Evaluation of Environmental Risks","type":"article-journal","volume":"62"},"uris":["http://www.mendeley.com/documents/?uuid=ebf4c10c-56af-3905-9a7b-59d76b99c8dd"]}],"mendeley":{"formattedCitation":"[52]","plainTextFormattedCitation":"[52]","previouslyFormattedCitation":"[52]"},"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2]</w:t>
      </w:r>
      <w:r w:rsidR="00944119" w:rsidRPr="00AC6524">
        <w:rPr>
          <w:rFonts w:ascii="Times New Roman" w:hAnsi="Times New Roman" w:cs="Times New Roman"/>
          <w:sz w:val="20"/>
          <w:szCs w:val="20"/>
        </w:rPr>
        <w:fldChar w:fldCharType="end"/>
      </w:r>
      <w:r w:rsidR="00944119"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3205-020-2152-3","ISSN":"21905738","abstract":"Agriculture is the source of food for both humans and animals. With the growing population demands, agricultural production needs to be scaled up where nanotechnology can play a significant role. The use of nanotechnology in agriculture can manage plant disease and growth for better and quality output. Therefore, this review focuses on the use of various nanoparticles for detection of nutrients and contaminants, nanosensors for monitoring the environmental stresses and crop conditions as well as the use of nanotechnology for plant pathogen detection and crop protection. In addition, the delivery of plant growth regulators and agrichemicals like nanopesticides and nanofertilizers to the plants along with the delivery of DNA for targeted genetic engineering and production of genetically modified (GM) crops are discussed briefly. Further, the future concerns regarding the use of nanoparticles and their possible toxicity, impact on the agriculture and ecosystem needs to be assessed along with the assessment of the nanoparticles and GM crops on the environment and human health.","author":[{"dropping-particle":"","family":"Kamle","given":"Madhu","non-dropping-particle":"","parse-names":false,"suffix":""},{"dropping-particle":"","family":"Mahato","given":"Dipendra Kumar","non-dropping-particle":"","parse-names":false,"suffix":""},{"dropping-particle":"","family":"Devi","given":"Sheetal","non-dropping-particle":"","parse-names":false,"suffix":""},{"dropping-particle":"","family":"Soni","given":"Ramendra","non-dropping-particle":"","parse-names":false,"suffix":""},{"dropping-particle":"","family":"Tripathi","given":"Vijay","non-dropping-particle":"","parse-names":false,"suffix":""},{"dropping-particle":"","family":"Mishra","given":"Awdhesh Kumar","non-dropping-particle":"","parse-names":false,"suffix":""},{"dropping-particle":"","family":"Kumar","given":"Pradeep","non-dropping-particle":"","parse-names":false,"suffix":""}],"container-title":"3 Biotech","id":"ITEM-1","issue":"4","issued":{"date-parts":[["2020","4","1"]]},"publisher":"Springer","title":"Nanotechnological interventions for plant health improvement and sustainable agriculture","type":"article","volume":"10"},"uris":["http://www.mendeley.com/documents/?uuid=4126008d-819f-32eb-81f0-9fbe2ac79e88"]}],"mendeley":{"formattedCitation":"[27]","plainTextFormattedCitation":"[27]","previouslyFormattedCitation":"[27]"},"properties":{"noteIndex":0},"schema":"https://github.com/citation-style-language/schema/raw/master/csl-citation.json"}</w:instrText>
      </w:r>
      <w:r w:rsidR="00944119"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7]</w:t>
      </w:r>
      <w:r w:rsidR="00944119"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The higher surface area and enhanced action of nanoparticles, lowers the cost and increased the crop production and yields, thus eliminating the application of large amounts of pesticides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jf302154y","ISSN":"0021-8561","author":[{"dropping-particle":"","family":"Gogos","given":"Alexander","non-dropping-particle":"","parse-names":false,"suffix":""},{"dropping-particle":"","family":"Knauer","given":"Katja","non-dropping-particle":"","parse-names":false,"suffix":""},{"dropping-particle":"","family":"Bucheli","given":"Thomas D.","non-dropping-particle":"","parse-names":false,"suffix":""}],"container-title":"Journal of Agricultural and Food Chemistry","id":"ITEM-1","issue":"39","issued":{"date-parts":[["2012","10","3"]]},"page":"9781-9792","title":"Nanomaterials in Plant Protection and Fertilization: Current State, Foreseen Applications, and Research Priorities","type":"article-journal","volume":"60"},"uris":["http://www.mendeley.com/documents/?uuid=f586dc60-7c1d-3324-a0ca-1a34245b9ec1"]}],"mendeley":{"formattedCitation":"[53]","plainTextFormattedCitation":"[53]","previouslyFormattedCitation":"[53]"},"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3]</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The effectiveness of nanoencapsulation or nanocarriers, however, lies on their ability to: promote penetration and facilitate solubility of active components within the target site; monitor or regulate the breakdown of active components in the intended site; and do all three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186/s11671-021-03612-0","ISSN":"1556276X","abstract":"Conventional agriculture solely depends upon highly chemical compounds that have negatively ill-affected the health of every living being and the entire ecosystem. Thus, the smart delivery of desired components in a sustainable manner to crop plants is the primary need to maintain soil health in the upcoming years. The premature loss of growth-promoting ingredients and their extended degradation in the soil increases the demand for reliable novel techniques. In this regard, nanotechnology has offered to revolutionize the agrotechnological area that has the imminent potential over conventional agriculture and helps to reform resilient cropping systems withholding prominent food security for the ever-growing world population. Further, in-depth investigation on plant-nanoparticles interactions creates new avenues toward crop improvement via enhanced crop yield, disease resistance, and efficient nutrient utilization. The incorporation of nanomaterial with smart agrochemical activities and establishing a new framework relevant to enhance efficacy ultimately help to address the social acceptance, potential hazards, and management issues in the future. Here, we highlight the role of nanomaterial or nanocomposite as a sustainable as well stable alternative in crop protection and production. Additionally, the information on the controlled released system, role in interaction with soil and microbiome, the promising role of nanocomposite as nanopesticide, nanoherbicide, nanofertilizer, and their limitations in agrochemical activities are discussed in the present review. [Figure not available: see fulltext.]","author":[{"dropping-particle":"","family":"Kumar","given":"Antul","non-dropping-particle":"","parse-names":false,"suffix":""},{"dropping-particle":"","family":"Choudhary","given":"Anuj","non-dropping-particle":"","parse-names":false,"suffix":""},{"dropping-particle":"","family":"Kaur","given":"Harmanjot","non-dropping-particle":"","parse-names":false,"suffix":""},{"dropping-particle":"","family":"Mehta","given":"Sahil","non-dropping-particle":"","parse-names":false,"suffix":""},{"dropping-particle":"","family":"Husen","given":"Azamal","non-dropping-particle":"","parse-names":false,"suffix":""}],"container-title":"Nanoscale Research Letters","id":"ITEM-1","issue":"1","issued":{"date-parts":[["2021"]]},"publisher":"Springer","title":"Smart nanomaterial and nanocomposite with advanced agrochemical activities","type":"article","volume":"16"},"uris":["http://www.mendeley.com/documents/?uuid=94d87ee5-d019-3cf6-8e9d-d4d1196115c8"]}],"mendeley":{"formattedCitation":"[4]","plainTextFormattedCitation":"[4]","previouslyFormattedCitation":"[4]"},"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w:t>
      </w:r>
      <w:r w:rsidR="00FB36D7" w:rsidRPr="00AC6524">
        <w:rPr>
          <w:rFonts w:ascii="Times New Roman" w:hAnsi="Times New Roman" w:cs="Times New Roman"/>
          <w:sz w:val="20"/>
          <w:szCs w:val="20"/>
        </w:rPr>
        <w:fldChar w:fldCharType="end"/>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1270-019-4084-2","ISSN":"0049-6979","author":[{"dropping-particle":"","family":"Chung","given":"Ill-Min","non-dropping-particle":"","parse-names":false,"suffix":""},{"dropping-particle":"","family":"Rekha","given":"Kaliyaperumal","non-dropping-particle":"","parse-names":false,"suffix":""},{"dropping-particle":"","family":"Venkidasamy","given":"Baskar","non-dropping-particle":"","parse-names":false,"suffix":""},{"dropping-particle":"","family":"Thiruvengadam","given":"Muthu","non-dropping-particle":"","parse-names":false,"suffix":""}],"container-title":"Water, Air, &amp; Soil Pollution","id":"ITEM-1","issue":"2","issued":{"date-parts":[["2019","2","5"]]},"page":"48","title":"Effect of Copper Oxide Nanoparticles on the Physiology, Bioactive Molecules, and Transcriptional Changes in Brassica rapa ssp. rapa Seedlings","type":"article-journal","volume":"230"},"uris":["http://www.mendeley.com/documents/?uuid=6ff6afd4-ecdd-3f18-b644-2dd5a44a9cd1"]}],"mendeley":{"formattedCitation":"[54]","plainTextFormattedCitation":"[54]","previouslyFormattedCitation":"[54]"},"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4]</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These delivery methods can be controlled for a single aim or a variety of goals, such as site specific target release, time-controlled release, remotely controlled release, or self-regulated release to get past biological barriers in the successful target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186/s11671-021-03612-0","ISSN":"1556276X","abstract":"Conventional agriculture solely depends upon highly chemical compounds that have negatively ill-affected the health of every living being and the entire ecosystem. Thus, the smart delivery of desired components in a sustainable manner to crop plants is the primary need to maintain soil health in the upcoming years. The premature loss of growth-promoting ingredients and their extended degradation in the soil increases the demand for reliable novel techniques. In this regard, nanotechnology has offered to revolutionize the agrotechnological area that has the imminent potential over conventional agriculture and helps to reform resilient cropping systems withholding prominent food security for the ever-growing world population. Further, in-depth investigation on plant-nanoparticles interactions creates new avenues toward crop improvement via enhanced crop yield, disease resistance, and efficient nutrient utilization. The incorporation of nanomaterial with smart agrochemical activities and establishing a new framework relevant to enhance efficacy ultimately help to address the social acceptance, potential hazards, and management issues in the future. Here, we highlight the role of nanomaterial or nanocomposite as a sustainable as well stable alternative in crop protection and production. Additionally, the information on the controlled released system, role in interaction with soil and microbiome, the promising role of nanocomposite as nanopesticide, nanoherbicide, nanofertilizer, and their limitations in agrochemical activities are discussed in the present review. [Figure not available: see fulltext.]","author":[{"dropping-particle":"","family":"Kumar","given":"Antul","non-dropping-particle":"","parse-names":false,"suffix":""},{"dropping-particle":"","family":"Choudhary","given":"Anuj","non-dropping-particle":"","parse-names":false,"suffix":""},{"dropping-particle":"","family":"Kaur","given":"Harmanjot","non-dropping-particle":"","parse-names":false,"suffix":""},{"dropping-particle":"","family":"Mehta","given":"Sahil","non-dropping-particle":"","parse-names":false,"suffix":""},{"dropping-particle":"","family":"Husen","given":"Azamal","non-dropping-particle":"","parse-names":false,"suffix":""}],"container-title":"Nanoscale Research Letters","id":"ITEM-1","issue":"1","issued":{"date-parts":[["2021"]]},"publisher":"Springer","title":"Smart nanomaterial and nanocomposite with advanced agrochemical activities","type":"article","volume":"16"},"uris":["http://www.mendeley.com/documents/?uuid=94d87ee5-d019-3cf6-8e9d-d4d1196115c8"]}],"mendeley":{"formattedCitation":"[4]","plainTextFormattedCitation":"[4]","previouslyFormattedCitation":"[4]"},"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In the presence of adequate nanomaterials, slow degradation and regulated release of active components can provide long-lasting pest control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0311-016-0600-4","ISSN":"1610-3653","author":[{"dropping-particle":"","family":"Chhipa","given":"Hemraj","non-dropping-particle":"","parse-names":false,"suffix":""}],"container-title":"Environmental Chemistry Letters","id":"ITEM-1","issue":"1","issued":{"date-parts":[["2017","3","5"]]},"page":"15-22","title":"Nanofertilizers and nanopesticides for agriculture","type":"article-journal","volume":"15"},"uris":["http://www.mendeley.com/documents/?uuid=6d02ed70-cb72-382f-a16b-cdb663ce90ae"]}],"mendeley":{"formattedCitation":"[28]","plainTextFormattedCitation":"[28]","previouslyFormattedCitation":"[28]"},"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8]</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003475A7"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Recently, only a small number of chemical companies have publicly marketed nanoscale pesticides as "microencapsulated insecticides" for sale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9]</w:t>
      </w:r>
      <w:r w:rsidR="00FB36D7" w:rsidRPr="00AC6524">
        <w:rPr>
          <w:rFonts w:ascii="Times New Roman" w:hAnsi="Times New Roman" w:cs="Times New Roman"/>
          <w:sz w:val="20"/>
          <w:szCs w:val="20"/>
        </w:rPr>
        <w:fldChar w:fldCharType="end"/>
      </w:r>
      <w:r w:rsidR="00FB36D7" w:rsidRPr="00AC6524">
        <w:rPr>
          <w:rFonts w:ascii="Times New Roman" w:hAnsi="Times New Roman" w:cs="Times New Roman"/>
          <w:sz w:val="20"/>
          <w:szCs w:val="20"/>
        </w:rPr>
        <w:t xml:space="preserve">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3]</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003475A7"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Some of the nano herbicides, nano insecticides, nano </w:t>
      </w:r>
      <w:proofErr w:type="spellStart"/>
      <w:r w:rsidRPr="00AC6524">
        <w:rPr>
          <w:rFonts w:ascii="Times New Roman" w:hAnsi="Times New Roman" w:cs="Times New Roman"/>
          <w:sz w:val="20"/>
          <w:szCs w:val="20"/>
        </w:rPr>
        <w:t>nematocides</w:t>
      </w:r>
      <w:proofErr w:type="spellEnd"/>
      <w:r w:rsidRPr="00AC6524">
        <w:rPr>
          <w:rFonts w:ascii="Times New Roman" w:hAnsi="Times New Roman" w:cs="Times New Roman"/>
          <w:sz w:val="20"/>
          <w:szCs w:val="20"/>
        </w:rPr>
        <w:t>, and nano fungicides collectively called as nano pesticides that are commercially available and tested the</w:t>
      </w:r>
      <w:r w:rsidR="00AC6524">
        <w:rPr>
          <w:rFonts w:ascii="Times New Roman" w:hAnsi="Times New Roman" w:cs="Times New Roman"/>
          <w:sz w:val="20"/>
          <w:szCs w:val="20"/>
        </w:rPr>
        <w:t xml:space="preserve"> most frequently are listed in </w:t>
      </w:r>
      <w:r w:rsidRPr="00AC6524">
        <w:rPr>
          <w:rFonts w:ascii="Times New Roman" w:hAnsi="Times New Roman" w:cs="Times New Roman"/>
          <w:sz w:val="20"/>
          <w:szCs w:val="20"/>
        </w:rPr>
        <w:t>Table 3 and table 4</w:t>
      </w:r>
      <w:r w:rsidR="003475A7" w:rsidRPr="00AC6524">
        <w:rPr>
          <w:rFonts w:ascii="Times New Roman" w:hAnsi="Times New Roman" w:cs="Times New Roman"/>
          <w:sz w:val="20"/>
          <w:szCs w:val="20"/>
        </w:rPr>
        <w:t xml:space="preserve">. </w:t>
      </w:r>
      <w:r w:rsidRPr="00AC6524">
        <w:rPr>
          <w:rFonts w:ascii="Times New Roman" w:hAnsi="Times New Roman" w:cs="Times New Roman"/>
          <w:sz w:val="20"/>
          <w:szCs w:val="20"/>
        </w:rPr>
        <w:t xml:space="preserve">Insects, rodents, weeds, fungi, viruses, bacteria, and mites are just a few of the pests that can be controlled by nano-based pesticides, fungicides, herbicides, molluscicides, nematicides, miticides, and growth regulators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371/journal.pone.0132971","ISSN":"1932-6203","author":[{"dropping-particle":"","family":"Oliveira","given":"Halley Caixeta","non-dropping-particle":"","parse-names":false,"suffix":""},{"dropping-particle":"","family":"Stolf-Moreira","given":"Renata","non-dropping-particle":"","parse-names":false,"suffix":""},{"dropping-particle":"","family":"Martinez","given":"Cláudia Bueno Reis","non-dropping-particle":"","parse-names":false,"suffix":""},{"dropping-particle":"","family":"Grillo","given":"Renato","non-dropping-particle":"","parse-names":false,"suffix":""},{"dropping-particle":"","family":"Jesus","given":"Marcelo Bispo","non-dropping-particle":"de","parse-names":false,"suffix":""},{"dropping-particle":"","family":"Fraceto","given":"Leonardo Fernandes","non-dropping-particle":"","parse-names":false,"suffix":""}],"container-title":"PLOS ONE","id":"ITEM-1","issue":"7","issued":{"date-parts":[["2015","7","17"]]},"page":"e0132971","title":"Nanoencapsulation Enhances the Post-Emergence Herbicidal Activity of Atrazine against Mustard Plants","type":"article-journal","volume":"10"},"uris":["http://www.mendeley.com/documents/?uuid=81a80d5f-4bd7-3bc7-bef2-61a625cb2ce2"]}],"mendeley":{"formattedCitation":"[55]","plainTextFormattedCitation":"[55]","previouslyFormattedCitation":"[55]"},"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5]</w:t>
      </w:r>
      <w:r w:rsidR="00FB36D7" w:rsidRPr="00AC6524">
        <w:rPr>
          <w:rFonts w:ascii="Times New Roman" w:hAnsi="Times New Roman" w:cs="Times New Roman"/>
          <w:sz w:val="20"/>
          <w:szCs w:val="20"/>
        </w:rPr>
        <w:fldChar w:fldCharType="end"/>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6.11.073","ISSN":"01448617","author":[{"dropping-particle":"","family":"Pereira","given":"A.E.S.","non-dropping-particle":"","parse-names":false,"suffix":""},{"dropping-particle":"","family":"Sandoval-Herrera","given":"I.E.","non-dropping-particle":"","parse-names":false,"suffix":""},{"dropping-particle":"","family":"Zavala-Betancourt","given":"S.A.","non-dropping-particle":"","parse-names":false,"suffix":""},{"dropping-particle":"","family":"Oliveira","given":"H.C.","non-dropping-particle":"","parse-names":false,"suffix":""},{"dropping-particle":"","family":"Ledezma-Pérez","given":"A.S.","non-dropping-particle":"","parse-names":false,"suffix":""},{"dropping-particle":"","family":"Romero","given":"J.","non-dropping-particle":"","parse-names":false,"suffix":""},{"dropping-particle":"","family":"Fraceto","given":"L.F.","non-dropping-particle":"","parse-names":false,"suffix":""}],"container-title":"Carbohydrate Polymers","id":"ITEM-1","issued":{"date-parts":[["2017","2"]]},"page":"1862-1873","title":"γ-Polyglutamic acid/chitosan nanoparticles for the plant growth regulator gibberellic acid: Characterization and evaluation of biological activity","type":"article-journal","volume":"157"},"uris":["http://www.mendeley.com/documents/?uuid=9028322e-b1d3-3d6c-aef4-45f97cc95f76"]}],"mendeley":{"formattedCitation":"[56]","plainTextFormattedCitation":"[56]","previouslyFormattedCitation":"[56]"},"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6]</w:t>
      </w:r>
      <w:r w:rsidR="00FB36D7" w:rsidRPr="00AC6524">
        <w:rPr>
          <w:rFonts w:ascii="Times New Roman" w:hAnsi="Times New Roman" w:cs="Times New Roman"/>
          <w:sz w:val="20"/>
          <w:szCs w:val="20"/>
        </w:rPr>
        <w:fldChar w:fldCharType="end"/>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ami.7b17017","ISSN":"1944-8244","author":[{"dropping-particle":"","family":"Antonoglou","given":"Orestis","non-dropping-particle":"","parse-names":false,"suffix":""},{"dropping-particle":"","family":"Moustaka","given":"Julietta","non-dropping-particle":"","parse-names":false,"suffix":""},{"dropping-particle":"","family":"Adamakis","given":"Ioannis-Dimosthenis S.","non-dropping-particle":"","parse-names":false,"suffix":""},{"dropping-particle":"","family":"Sperdouli","given":"Ilektra","non-dropping-particle":"","parse-names":false,"suffix":""},{"dropping-particle":"","family":"Pantazaki","given":"Anastasia A.","non-dropping-particle":"","parse-names":false,"suffix":""},{"dropping-particle":"","family":"Moustakas","given":"Michael","non-dropping-particle":"","parse-names":false,"suffix":""},{"dropping-particle":"","family":"Dendrinou-Samara","given":"Catherine","non-dropping-particle":"","parse-names":false,"suffix":""}],"container-title":"ACS Applied Materials &amp; Interfaces","id":"ITEM-1","issue":"5","issued":{"date-parts":[["2018","2","7"]]},"page":"4450-4461","title":"Nanobrass CuZn Nanoparticles as Foliar Spray Nonphytotoxic Fungicides","type":"article-journal","volume":"10"},"uris":["http://www.mendeley.com/documents/?uuid=7ddfd265-035c-3c72-9b96-95e736d9cd1b"]}],"mendeley":{"formattedCitation":"[57]","plainTextFormattedCitation":"[57]","previouslyFormattedCitation":"[57]"},"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7]</w:t>
      </w:r>
      <w:r w:rsidR="00FB36D7"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When compared to conventional pesticides, the nanoparticle-based pesticides are thought to have less of a negative environmental impact since they make active components more soluble </w:t>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envint.2013.11.015","ISSN":"01604120","author":[{"dropping-particle":"","family":"Kah","given":"Melanie","non-dropping-particle":"","parse-names":false,"suffix":""},{"dropping-particle":"","family":"Hofmann","given":"Thilo","non-dropping-particle":"","parse-names":false,"suffix":""}],"container-title":"Environment International","id":"ITEM-1","issued":{"date-parts":[["2014","2"]]},"page":"224-235","title":"Nanopesticide research: Current trends and future priorities","type":"article-journal","volume":"63"},"uris":["http://www.mendeley.com/documents/?uuid=7e099ce1-3eee-3ff4-901f-6917b8c3b013"]}],"mendeley":{"formattedCitation":"[58]","plainTextFormattedCitation":"[58]","previouslyFormattedCitation":"[58]"},"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8]</w:t>
      </w:r>
      <w:r w:rsidR="00FB36D7" w:rsidRPr="00AC6524">
        <w:rPr>
          <w:rFonts w:ascii="Times New Roman" w:hAnsi="Times New Roman" w:cs="Times New Roman"/>
          <w:sz w:val="20"/>
          <w:szCs w:val="20"/>
        </w:rPr>
        <w:fldChar w:fldCharType="end"/>
      </w:r>
      <w:r w:rsidR="00FB36D7"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186/s11671-021-03612-0","ISSN":"1556276X","abstract":"Conventional agriculture solely depends upon highly chemical compounds that have negatively ill-affected the health of every living being and the entire ecosystem. Thus, the smart delivery of desired components in a sustainable manner to crop plants is the primary need to maintain soil health in the upcoming years. The premature loss of growth-promoting ingredients and their extended degradation in the soil increases the demand for reliable novel techniques. In this regard, nanotechnology has offered to revolutionize the agrotechnological area that has the imminent potential over conventional agriculture and helps to reform resilient cropping systems withholding prominent food security for the ever-growing world population. Further, in-depth investigation on plant-nanoparticles interactions creates new avenues toward crop improvement via enhanced crop yield, disease resistance, and efficient nutrient utilization. The incorporation of nanomaterial with smart agrochemical activities and establishing a new framework relevant to enhance efficacy ultimately help to address the social acceptance, potential hazards, and management issues in the future. Here, we highlight the role of nanomaterial or nanocomposite as a sustainable as well stable alternative in crop protection and production. Additionally, the information on the controlled released system, role in interaction with soil and microbiome, the promising role of nanocomposite as nanopesticide, nanoherbicide, nanofertilizer, and their limitations in agrochemical activities are discussed in the present review. [Figure not available: see fulltext.]","author":[{"dropping-particle":"","family":"Kumar","given":"Antul","non-dropping-particle":"","parse-names":false,"suffix":""},{"dropping-particle":"","family":"Choudhary","given":"Anuj","non-dropping-particle":"","parse-names":false,"suffix":""},{"dropping-particle":"","family":"Kaur","given":"Harmanjot","non-dropping-particle":"","parse-names":false,"suffix":""},{"dropping-particle":"","family":"Mehta","given":"Sahil","non-dropping-particle":"","parse-names":false,"suffix":""},{"dropping-particle":"","family":"Husen","given":"Azamal","non-dropping-particle":"","parse-names":false,"suffix":""}],"container-title":"Nanoscale Research Letters","id":"ITEM-1","issue":"1","issued":{"date-parts":[["2021"]]},"publisher":"Springer","title":"Smart nanomaterial and nanocomposite with advanced agrochemical activities","type":"article","volume":"16"},"uris":["http://www.mendeley.com/documents/?uuid=94d87ee5-d019-3cf6-8e9d-d4d1196115c8"]}],"mendeley":{"formattedCitation":"[4]","plainTextFormattedCitation":"[4]","previouslyFormattedCitation":"[4]"},"properties":{"noteIndex":0},"schema":"https://github.com/citation-style-language/schema/raw/master/csl-citation.json"}</w:instrText>
      </w:r>
      <w:r w:rsidR="00FB36D7"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4]</w:t>
      </w:r>
      <w:r w:rsidR="00FB36D7" w:rsidRPr="00AC6524">
        <w:rPr>
          <w:rFonts w:ascii="Times New Roman" w:hAnsi="Times New Roman" w:cs="Times New Roman"/>
          <w:sz w:val="20"/>
          <w:szCs w:val="20"/>
        </w:rPr>
        <w:fldChar w:fldCharType="end"/>
      </w:r>
      <w:r w:rsidR="0078371A"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3205-020-2152-3","ISSN":"21905738","abstract":"Agriculture is the source of food for both humans and animals. With the growing population demands, agricultural production needs to be scaled up where nanotechnology can play a significant role. The use of nanotechnology in agriculture can manage plant disease and growth for better and quality output. Therefore, this review focuses on the use of various nanoparticles for detection of nutrients and contaminants, nanosensors for monitoring the environmental stresses and crop conditions as well as the use of nanotechnology for plant pathogen detection and crop protection. In addition, the delivery of plant growth regulators and agrichemicals like nanopesticides and nanofertilizers to the plants along with the delivery of DNA for targeted genetic engineering and production of genetically modified (GM) crops are discussed briefly. Further, the future concerns regarding the use of nanoparticles and their possible toxicity, impact on the agriculture and ecosystem needs to be assessed along with the assessment of the nanoparticles and GM crops on the environment and human health.","author":[{"dropping-particle":"","family":"Kamle","given":"Madhu","non-dropping-particle":"","parse-names":false,"suffix":""},{"dropping-particle":"","family":"Mahato","given":"Dipendra Kumar","non-dropping-particle":"","parse-names":false,"suffix":""},{"dropping-particle":"","family":"Devi","given":"Sheetal","non-dropping-particle":"","parse-names":false,"suffix":""},{"dropping-particle":"","family":"Soni","given":"Ramendra","non-dropping-particle":"","parse-names":false,"suffix":""},{"dropping-particle":"","family":"Tripathi","given":"Vijay","non-dropping-particle":"","parse-names":false,"suffix":""},{"dropping-particle":"","family":"Mishra","given":"Awdhesh Kumar","non-dropping-particle":"","parse-names":false,"suffix":""},{"dropping-particle":"","family":"Kumar","given":"Pradeep","non-dropping-particle":"","parse-names":false,"suffix":""}],"container-title":"3 Biotech","id":"ITEM-1","issue":"4","issued":{"date-parts":[["2020","4","1"]]},"publisher":"Springer","title":"Nanotechnological interventions for plant health improvement and sustainable agriculture","type":"article","volume":"10"},"uris":["http://www.mendeley.com/documents/?uuid=4126008d-819f-32eb-81f0-9fbe2ac79e88"]}],"mendeley":{"formattedCitation":"[27]","plainTextFormattedCitation":"[27]","previouslyFormattedCitation":"[27]"},"properties":{"noteIndex":0},"schema":"https://github.com/citation-style-language/schema/raw/master/csl-citation.json"}</w:instrText>
      </w:r>
      <w:r w:rsidR="0078371A"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27]</w:t>
      </w:r>
      <w:r w:rsidR="0078371A" w:rsidRPr="00AC6524">
        <w:rPr>
          <w:rFonts w:ascii="Times New Roman" w:hAnsi="Times New Roman" w:cs="Times New Roman"/>
          <w:sz w:val="20"/>
          <w:szCs w:val="20"/>
        </w:rPr>
        <w:fldChar w:fldCharType="end"/>
      </w:r>
      <w:r w:rsidR="006A6205" w:rsidRPr="00AC6524">
        <w:rPr>
          <w:rFonts w:ascii="Times New Roman" w:hAnsi="Times New Roman" w:cs="Times New Roman"/>
          <w:sz w:val="20"/>
          <w:szCs w:val="20"/>
        </w:rPr>
        <w:t>.</w:t>
      </w:r>
      <w:r w:rsidRPr="00AC6524">
        <w:rPr>
          <w:rFonts w:ascii="Times New Roman" w:hAnsi="Times New Roman" w:cs="Times New Roman"/>
          <w:sz w:val="20"/>
          <w:szCs w:val="20"/>
        </w:rPr>
        <w:t xml:space="preserve"> </w:t>
      </w:r>
    </w:p>
    <w:p w14:paraId="10227EE7" w14:textId="77777777" w:rsidR="003475A7" w:rsidRPr="00AC6524" w:rsidRDefault="003475A7" w:rsidP="000D1CDC">
      <w:pPr>
        <w:spacing w:after="0" w:line="240" w:lineRule="auto"/>
        <w:jc w:val="both"/>
        <w:rPr>
          <w:rFonts w:ascii="Times New Roman" w:hAnsi="Times New Roman" w:cs="Times New Roman"/>
          <w:sz w:val="20"/>
          <w:szCs w:val="20"/>
        </w:rPr>
      </w:pPr>
    </w:p>
    <w:p w14:paraId="166B1320" w14:textId="77777777" w:rsidR="00B01CA9" w:rsidRPr="00AC6524" w:rsidRDefault="00B01CA9" w:rsidP="003475A7">
      <w:pPr>
        <w:spacing w:after="0" w:line="240" w:lineRule="auto"/>
        <w:jc w:val="center"/>
        <w:rPr>
          <w:rFonts w:ascii="Times New Roman" w:hAnsi="Times New Roman" w:cs="Times New Roman"/>
          <w:b/>
          <w:sz w:val="20"/>
          <w:szCs w:val="20"/>
        </w:rPr>
      </w:pPr>
      <w:r w:rsidRPr="00AC6524">
        <w:rPr>
          <w:rFonts w:ascii="Times New Roman" w:hAnsi="Times New Roman" w:cs="Times New Roman"/>
          <w:b/>
          <w:sz w:val="20"/>
          <w:szCs w:val="20"/>
        </w:rPr>
        <w:t>TABLE 3</w:t>
      </w:r>
      <w:r w:rsidR="00AC6524" w:rsidRPr="00AC6524">
        <w:rPr>
          <w:rFonts w:ascii="Times New Roman" w:hAnsi="Times New Roman" w:cs="Times New Roman"/>
          <w:b/>
          <w:sz w:val="20"/>
          <w:szCs w:val="20"/>
        </w:rPr>
        <w:t>:</w:t>
      </w:r>
      <w:r w:rsidR="007A02B5" w:rsidRPr="00AC6524">
        <w:rPr>
          <w:rFonts w:ascii="Times New Roman" w:hAnsi="Times New Roman" w:cs="Times New Roman"/>
          <w:b/>
          <w:sz w:val="20"/>
          <w:szCs w:val="20"/>
        </w:rPr>
        <w:t xml:space="preserve"> </w:t>
      </w:r>
      <w:r w:rsidR="003475A7" w:rsidRPr="00AC6524">
        <w:rPr>
          <w:rFonts w:ascii="Times New Roman" w:hAnsi="Times New Roman" w:cs="Times New Roman"/>
          <w:b/>
          <w:sz w:val="20"/>
          <w:szCs w:val="20"/>
        </w:rPr>
        <w:t>COMMERCIALLY AVAILABLE NANOPESTICIDES</w:t>
      </w:r>
    </w:p>
    <w:p w14:paraId="24C976BD" w14:textId="77777777" w:rsidR="003475A7" w:rsidRPr="00AC6524" w:rsidRDefault="003475A7" w:rsidP="003475A7">
      <w:pPr>
        <w:spacing w:after="0" w:line="240" w:lineRule="auto"/>
        <w:jc w:val="center"/>
        <w:rPr>
          <w:rFonts w:ascii="Times New Roman" w:hAnsi="Times New Roman" w:cs="Times New Roman"/>
          <w:b/>
          <w:sz w:val="20"/>
          <w:szCs w:val="20"/>
        </w:rPr>
      </w:pPr>
    </w:p>
    <w:tbl>
      <w:tblPr>
        <w:tblStyle w:val="TableGrid"/>
        <w:tblW w:w="0" w:type="auto"/>
        <w:jc w:val="center"/>
        <w:tblLook w:val="04A0" w:firstRow="1" w:lastRow="0" w:firstColumn="1" w:lastColumn="0" w:noHBand="0" w:noVBand="1"/>
      </w:tblPr>
      <w:tblGrid>
        <w:gridCol w:w="3891"/>
        <w:gridCol w:w="3117"/>
        <w:gridCol w:w="1984"/>
      </w:tblGrid>
      <w:tr w:rsidR="00CA5CAB" w:rsidRPr="00AC6524" w14:paraId="217C1720" w14:textId="77D62EEE" w:rsidTr="00CA5CAB">
        <w:trPr>
          <w:jc w:val="center"/>
        </w:trPr>
        <w:tc>
          <w:tcPr>
            <w:tcW w:w="3891" w:type="dxa"/>
          </w:tcPr>
          <w:p w14:paraId="5FDCE868" w14:textId="77777777" w:rsidR="00CA5CAB" w:rsidRPr="00AC6524" w:rsidRDefault="00CA5CAB" w:rsidP="000D1CDC">
            <w:pPr>
              <w:jc w:val="both"/>
              <w:rPr>
                <w:rFonts w:ascii="Times New Roman" w:hAnsi="Times New Roman" w:cs="Times New Roman"/>
                <w:b/>
                <w:sz w:val="20"/>
                <w:szCs w:val="20"/>
              </w:rPr>
            </w:pPr>
            <w:r w:rsidRPr="00AC6524">
              <w:rPr>
                <w:rFonts w:ascii="Times New Roman" w:hAnsi="Times New Roman" w:cs="Times New Roman"/>
                <w:b/>
                <w:sz w:val="20"/>
                <w:szCs w:val="20"/>
              </w:rPr>
              <w:t>NANOPESTICIDES</w:t>
            </w:r>
          </w:p>
        </w:tc>
        <w:tc>
          <w:tcPr>
            <w:tcW w:w="3117" w:type="dxa"/>
          </w:tcPr>
          <w:p w14:paraId="38CCBD04" w14:textId="77777777" w:rsidR="00CA5CAB" w:rsidRPr="00AC6524" w:rsidRDefault="00CA5CAB" w:rsidP="000D1CDC">
            <w:pPr>
              <w:jc w:val="both"/>
              <w:rPr>
                <w:rFonts w:ascii="Times New Roman" w:hAnsi="Times New Roman" w:cs="Times New Roman"/>
                <w:b/>
                <w:sz w:val="20"/>
                <w:szCs w:val="20"/>
              </w:rPr>
            </w:pPr>
            <w:r w:rsidRPr="00AC6524">
              <w:rPr>
                <w:rFonts w:ascii="Times New Roman" w:hAnsi="Times New Roman" w:cs="Times New Roman"/>
                <w:b/>
                <w:sz w:val="20"/>
                <w:szCs w:val="20"/>
              </w:rPr>
              <w:t>COMPANY</w:t>
            </w:r>
          </w:p>
        </w:tc>
        <w:tc>
          <w:tcPr>
            <w:tcW w:w="1984" w:type="dxa"/>
          </w:tcPr>
          <w:p w14:paraId="6ED34E74" w14:textId="7BADC73B" w:rsidR="00CA5CAB" w:rsidRPr="00AC6524" w:rsidRDefault="00CA5CAB" w:rsidP="000D1CDC">
            <w:pPr>
              <w:jc w:val="both"/>
              <w:rPr>
                <w:rFonts w:ascii="Times New Roman" w:hAnsi="Times New Roman" w:cs="Times New Roman"/>
                <w:b/>
                <w:sz w:val="20"/>
                <w:szCs w:val="20"/>
              </w:rPr>
            </w:pPr>
            <w:r w:rsidRPr="00AC6524">
              <w:rPr>
                <w:rFonts w:ascii="Times New Roman" w:hAnsi="Times New Roman" w:cs="Times New Roman"/>
                <w:b/>
                <w:sz w:val="20"/>
                <w:szCs w:val="20"/>
              </w:rPr>
              <w:t>REFERENCES</w:t>
            </w:r>
          </w:p>
        </w:tc>
      </w:tr>
      <w:tr w:rsidR="00CA5CAB" w:rsidRPr="00AC6524" w14:paraId="65F3C312" w14:textId="3B75AADB" w:rsidTr="00CA5CAB">
        <w:trPr>
          <w:jc w:val="center"/>
        </w:trPr>
        <w:tc>
          <w:tcPr>
            <w:tcW w:w="3891" w:type="dxa"/>
          </w:tcPr>
          <w:p w14:paraId="308FE3D8"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Karate ZEON</w:t>
            </w:r>
          </w:p>
        </w:tc>
        <w:tc>
          <w:tcPr>
            <w:tcW w:w="3117" w:type="dxa"/>
          </w:tcPr>
          <w:p w14:paraId="1B24984F"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Syngenta (Switzerland) </w:t>
            </w:r>
          </w:p>
        </w:tc>
        <w:tc>
          <w:tcPr>
            <w:tcW w:w="1984" w:type="dxa"/>
          </w:tcPr>
          <w:p w14:paraId="2C2870FF" w14:textId="061E78B2" w:rsidR="00CA5CAB" w:rsidRPr="00AC6524" w:rsidRDefault="00D37F9C"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22009">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D37F9C">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CA5CAB" w:rsidRPr="00AC6524" w14:paraId="124DF0EA" w14:textId="2683AD85" w:rsidTr="00CA5CAB">
        <w:trPr>
          <w:jc w:val="center"/>
        </w:trPr>
        <w:tc>
          <w:tcPr>
            <w:tcW w:w="3891" w:type="dxa"/>
          </w:tcPr>
          <w:p w14:paraId="538F8877"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ubdue MAXX</w:t>
            </w:r>
          </w:p>
        </w:tc>
        <w:tc>
          <w:tcPr>
            <w:tcW w:w="3117" w:type="dxa"/>
          </w:tcPr>
          <w:p w14:paraId="447331E5"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yngenta (Switzerland, Australia)</w:t>
            </w:r>
          </w:p>
        </w:tc>
        <w:tc>
          <w:tcPr>
            <w:tcW w:w="1984" w:type="dxa"/>
          </w:tcPr>
          <w:p w14:paraId="24A49AB7" w14:textId="5401F384"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49]</w:t>
            </w:r>
            <w:r>
              <w:rPr>
                <w:rFonts w:ascii="Times New Roman" w:hAnsi="Times New Roman" w:cs="Times New Roman"/>
                <w:sz w:val="20"/>
                <w:szCs w:val="20"/>
              </w:rPr>
              <w:fldChar w:fldCharType="end"/>
            </w:r>
          </w:p>
        </w:tc>
      </w:tr>
      <w:tr w:rsidR="00CA5CAB" w:rsidRPr="00AC6524" w14:paraId="30BF907F" w14:textId="59D01853" w:rsidTr="00CA5CAB">
        <w:trPr>
          <w:jc w:val="center"/>
        </w:trPr>
        <w:tc>
          <w:tcPr>
            <w:tcW w:w="3891" w:type="dxa"/>
          </w:tcPr>
          <w:p w14:paraId="532008DD" w14:textId="77777777" w:rsidR="00CA5CAB" w:rsidRPr="00AC6524" w:rsidRDefault="00CA5CAB"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Ospray's</w:t>
            </w:r>
            <w:proofErr w:type="spellEnd"/>
            <w:r w:rsidRPr="00AC6524">
              <w:rPr>
                <w:rFonts w:ascii="Times New Roman" w:hAnsi="Times New Roman" w:cs="Times New Roman"/>
                <w:sz w:val="20"/>
                <w:szCs w:val="20"/>
              </w:rPr>
              <w:t xml:space="preserve"> </w:t>
            </w:r>
            <w:proofErr w:type="spellStart"/>
            <w:r w:rsidRPr="00AC6524">
              <w:rPr>
                <w:rFonts w:ascii="Times New Roman" w:hAnsi="Times New Roman" w:cs="Times New Roman"/>
                <w:sz w:val="20"/>
                <w:szCs w:val="20"/>
              </w:rPr>
              <w:t>Chyella</w:t>
            </w:r>
            <w:proofErr w:type="spellEnd"/>
          </w:p>
        </w:tc>
        <w:tc>
          <w:tcPr>
            <w:tcW w:w="3117" w:type="dxa"/>
          </w:tcPr>
          <w:p w14:paraId="0F00E78C"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yngenta (Switzerland)</w:t>
            </w:r>
          </w:p>
        </w:tc>
        <w:tc>
          <w:tcPr>
            <w:tcW w:w="1984" w:type="dxa"/>
          </w:tcPr>
          <w:p w14:paraId="1F420AAF" w14:textId="32921042"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49]</w:t>
            </w:r>
            <w:r>
              <w:rPr>
                <w:rFonts w:ascii="Times New Roman" w:hAnsi="Times New Roman" w:cs="Times New Roman"/>
                <w:sz w:val="20"/>
                <w:szCs w:val="20"/>
              </w:rPr>
              <w:fldChar w:fldCharType="end"/>
            </w:r>
          </w:p>
        </w:tc>
      </w:tr>
      <w:tr w:rsidR="00CA5CAB" w:rsidRPr="00AC6524" w14:paraId="5E6B725A" w14:textId="43A0AFF2" w:rsidTr="00CA5CAB">
        <w:trPr>
          <w:jc w:val="center"/>
        </w:trPr>
        <w:tc>
          <w:tcPr>
            <w:tcW w:w="3891" w:type="dxa"/>
          </w:tcPr>
          <w:p w14:paraId="4017192D" w14:textId="77777777" w:rsidR="00CA5CAB" w:rsidRPr="00AC6524" w:rsidRDefault="00CA5CAB"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Penncap</w:t>
            </w:r>
            <w:proofErr w:type="spellEnd"/>
            <w:r w:rsidRPr="00AC6524">
              <w:rPr>
                <w:rFonts w:ascii="Times New Roman" w:hAnsi="Times New Roman" w:cs="Times New Roman"/>
                <w:sz w:val="20"/>
                <w:szCs w:val="20"/>
              </w:rPr>
              <w:t>-M</w:t>
            </w:r>
          </w:p>
        </w:tc>
        <w:tc>
          <w:tcPr>
            <w:tcW w:w="3117" w:type="dxa"/>
          </w:tcPr>
          <w:p w14:paraId="512DA04C"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yngenta (Switzerland)</w:t>
            </w:r>
          </w:p>
        </w:tc>
        <w:tc>
          <w:tcPr>
            <w:tcW w:w="1984" w:type="dxa"/>
          </w:tcPr>
          <w:p w14:paraId="068A9EA0" w14:textId="72E49BA0"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49]</w:t>
            </w:r>
            <w:r>
              <w:rPr>
                <w:rFonts w:ascii="Times New Roman" w:hAnsi="Times New Roman" w:cs="Times New Roman"/>
                <w:sz w:val="20"/>
                <w:szCs w:val="20"/>
              </w:rPr>
              <w:fldChar w:fldCharType="end"/>
            </w:r>
          </w:p>
        </w:tc>
      </w:tr>
      <w:tr w:rsidR="00CA5CAB" w:rsidRPr="00AC6524" w14:paraId="113C4F6C" w14:textId="0EF40D16" w:rsidTr="00CA5CAB">
        <w:trPr>
          <w:jc w:val="center"/>
        </w:trPr>
        <w:tc>
          <w:tcPr>
            <w:tcW w:w="3891" w:type="dxa"/>
          </w:tcPr>
          <w:p w14:paraId="5B0ED25E" w14:textId="4EED31D8" w:rsidR="00CA5CAB" w:rsidRPr="00AC6524" w:rsidRDefault="00322009" w:rsidP="00322009">
            <w:pPr>
              <w:jc w:val="both"/>
              <w:rPr>
                <w:rFonts w:ascii="Times New Roman" w:hAnsi="Times New Roman" w:cs="Times New Roman"/>
                <w:sz w:val="20"/>
                <w:szCs w:val="20"/>
              </w:rPr>
            </w:pPr>
            <w:r>
              <w:rPr>
                <w:rFonts w:ascii="Times New Roman" w:hAnsi="Times New Roman" w:cs="Times New Roman"/>
                <w:sz w:val="20"/>
                <w:szCs w:val="20"/>
              </w:rPr>
              <w:t>M</w:t>
            </w:r>
            <w:r w:rsidR="00CA5CAB" w:rsidRPr="00AC6524">
              <w:rPr>
                <w:rFonts w:ascii="Times New Roman" w:hAnsi="Times New Roman" w:cs="Times New Roman"/>
                <w:sz w:val="20"/>
                <w:szCs w:val="20"/>
              </w:rPr>
              <w:t>icroencapsulated insecticides</w:t>
            </w:r>
          </w:p>
        </w:tc>
        <w:tc>
          <w:tcPr>
            <w:tcW w:w="3117" w:type="dxa"/>
          </w:tcPr>
          <w:p w14:paraId="62A93AA9" w14:textId="4856CED0" w:rsidR="00CA5CAB" w:rsidRPr="00AC6524" w:rsidRDefault="00322009" w:rsidP="00322009">
            <w:pPr>
              <w:jc w:val="both"/>
              <w:rPr>
                <w:rFonts w:ascii="Times New Roman" w:hAnsi="Times New Roman" w:cs="Times New Roman"/>
                <w:sz w:val="20"/>
                <w:szCs w:val="20"/>
              </w:rPr>
            </w:pPr>
            <w:r w:rsidRPr="00AC6524">
              <w:rPr>
                <w:rFonts w:ascii="Times New Roman" w:hAnsi="Times New Roman" w:cs="Times New Roman"/>
                <w:sz w:val="20"/>
                <w:szCs w:val="20"/>
              </w:rPr>
              <w:t>BASF</w:t>
            </w:r>
            <w:r w:rsidR="00CA5CAB" w:rsidRPr="00AC6524">
              <w:rPr>
                <w:rFonts w:ascii="Times New Roman" w:hAnsi="Times New Roman" w:cs="Times New Roman"/>
                <w:sz w:val="20"/>
                <w:szCs w:val="20"/>
              </w:rPr>
              <w:t xml:space="preserve"> (</w:t>
            </w:r>
            <w:r>
              <w:rPr>
                <w:rFonts w:ascii="Times New Roman" w:hAnsi="Times New Roman" w:cs="Times New Roman"/>
                <w:sz w:val="20"/>
                <w:szCs w:val="20"/>
              </w:rPr>
              <w:t>US</w:t>
            </w:r>
            <w:r w:rsidR="00CA5CAB" w:rsidRPr="00AC6524">
              <w:rPr>
                <w:rFonts w:ascii="Times New Roman" w:hAnsi="Times New Roman" w:cs="Times New Roman"/>
                <w:sz w:val="20"/>
                <w:szCs w:val="20"/>
              </w:rPr>
              <w:t>)</w:t>
            </w:r>
          </w:p>
        </w:tc>
        <w:tc>
          <w:tcPr>
            <w:tcW w:w="1984" w:type="dxa"/>
          </w:tcPr>
          <w:p w14:paraId="43A6B7DE" w14:textId="2F8DE707"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CA5CAB" w:rsidRPr="00AC6524" w14:paraId="74990391" w14:textId="6DE8A64C" w:rsidTr="00CA5CAB">
        <w:trPr>
          <w:jc w:val="center"/>
        </w:trPr>
        <w:tc>
          <w:tcPr>
            <w:tcW w:w="3891" w:type="dxa"/>
          </w:tcPr>
          <w:p w14:paraId="51BF9689"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Primo MAXX</w:t>
            </w:r>
          </w:p>
        </w:tc>
        <w:tc>
          <w:tcPr>
            <w:tcW w:w="3117" w:type="dxa"/>
          </w:tcPr>
          <w:p w14:paraId="3DFED75E"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yngenta (Australia)</w:t>
            </w:r>
          </w:p>
        </w:tc>
        <w:tc>
          <w:tcPr>
            <w:tcW w:w="1984" w:type="dxa"/>
          </w:tcPr>
          <w:p w14:paraId="1140ABF8" w14:textId="423FFAF5"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sidR="00366D85">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49]</w:t>
            </w:r>
            <w:r>
              <w:rPr>
                <w:rFonts w:ascii="Times New Roman" w:hAnsi="Times New Roman" w:cs="Times New Roman"/>
                <w:sz w:val="20"/>
                <w:szCs w:val="20"/>
              </w:rPr>
              <w:fldChar w:fldCharType="end"/>
            </w:r>
          </w:p>
        </w:tc>
      </w:tr>
      <w:tr w:rsidR="00CA5CAB" w:rsidRPr="00AC6524" w14:paraId="51C6F656" w14:textId="79121465" w:rsidTr="00CA5CAB">
        <w:trPr>
          <w:jc w:val="center"/>
        </w:trPr>
        <w:tc>
          <w:tcPr>
            <w:tcW w:w="3891" w:type="dxa"/>
          </w:tcPr>
          <w:p w14:paraId="2D2ACA63"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Banner MAXX</w:t>
            </w:r>
          </w:p>
        </w:tc>
        <w:tc>
          <w:tcPr>
            <w:tcW w:w="3117" w:type="dxa"/>
          </w:tcPr>
          <w:p w14:paraId="5DA3036B" w14:textId="77777777" w:rsidR="00CA5CAB" w:rsidRPr="00AC6524" w:rsidRDefault="00CA5CAB" w:rsidP="000D1CDC">
            <w:pPr>
              <w:jc w:val="both"/>
              <w:rPr>
                <w:rFonts w:ascii="Times New Roman" w:hAnsi="Times New Roman" w:cs="Times New Roman"/>
                <w:sz w:val="20"/>
                <w:szCs w:val="20"/>
              </w:rPr>
            </w:pPr>
            <w:r w:rsidRPr="00AC6524">
              <w:rPr>
                <w:rFonts w:ascii="Times New Roman" w:hAnsi="Times New Roman" w:cs="Times New Roman"/>
                <w:sz w:val="20"/>
                <w:szCs w:val="20"/>
              </w:rPr>
              <w:t>Syngenta (Australia)</w:t>
            </w:r>
          </w:p>
        </w:tc>
        <w:tc>
          <w:tcPr>
            <w:tcW w:w="1984" w:type="dxa"/>
          </w:tcPr>
          <w:p w14:paraId="45A55596" w14:textId="63F9A5CD" w:rsidR="00CA5CAB" w:rsidRPr="00AC6524" w:rsidRDefault="00322009"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micb.2017.01014","ISSN":"1664302X","abstract":"Nanotechnology monitors a leading agricultural controlling process, especially by its miniature dimension. Additionally, many potential benefits such as enhancement of food quality and safety, reduction of agricultural inputs, enrichment of absorbing nanoscale nutrients from the soil, etc. allow the application of nanotechnology to be resonant encumbrance. Agriculture, food, and natural resources are a part of those challenges like sustainability, susceptibility, human health, and healthy life. The ambition of nanomaterials in agriculture is to reduce the amount of spread chemicals, minimize nutrient losses in fertilization and increased yield through pest and nutrient management. Nanotechnology has the prospective to improve the agriculture and food industry with novel nanotools for the controlling of rapid disease diagnostic, enhancing the capacity of plants to absorb nutrients among others. The significant interests of using nanotechnology in agriculture includes specific applications like nanofertilizers and nanopesticides to trail products and nutrients levels to increase the productivity without decontamination of soils, waters, and protection against several insect pest and microbial diseases. Nanotechnology may act as sensors for monitoring soil quality of agricultural field and thus it maintain the health of agricultural plants. This review covers the current challenges of sustainability, food security and climate change that are exploring by the researchers in the area of nanotechnology in the improvement of agriculture.","author":[{"dropping-particle":"","family":"Prasad","given":"Ram","non-dropping-particle":"","parse-names":false,"suffix":""},{"dropping-particle":"","family":"Bhattacharyya","given":"Atanu","non-dropping-particle":"","parse-names":false,"suffix":""},{"dropping-particle":"","family":"Nguyen","given":"Quang D.","non-dropping-particle":"","parse-names":false,"suffix":""}],"container-title":"Frontiers in Microbiology","id":"ITEM-1","issue":"JUN","issued":{"date-parts":[["2017","6","20"]]},"publisher":"Frontiers Media S.A.","title":"Nanotechnology in sustainable agriculture: Recent developments, challenges, and perspectives","type":"article","volume":"8"},"uris":["http://www.mendeley.com/documents/?uuid=932dd53b-eab4-3b4d-b32c-2c73e550ec93"]}],"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Most of the early uses of nanotechnology have come from material sciences, although applications in agriculture are still expanding. Due to a few comprehensive reviews, we described application of nanomaterials along with their fate in soil and interaction with soil and plant system. From synthesis to metabolism, nano-fertilizers like zinc, silver, selenium, titanium oxide have enhanced the physio-chemical characteristics of crop plants in every manner conceivable. On the other hand, it has the potential to minimize pesticide use by boosting reactivity and surface area of nanoparticles. Nanotechnology in pesticides will, without a doubt, replace the current way of pesticide application because of its efficacy. Nano-based approaches can readily overcome the constraints of conventional soil remediation technologies. While soil nanomaterials mobility has been investigated in a limited number of research studies, it's likely the most critical gap in knowing the real risk of their transport. As well as enhancing plant nutrient absorption, nanomaterials may also be used to regulate soil microbial activity and stimulate plant defenses. When it comes to shipping food, nanotechnology has made things easier by extending the shelf life of most foods. While it offers tremendous potential for agricultural applications, the health effects of nanoparticles on plants, animals, and humans must be thoroughly investigated.","author":[{"dropping-particle":"","family":"Monirul","given":"Mohammad","non-dropping-particle":"","parse-names":false,"suffix":""},{"dropping-particle":"","family":"Tipu","given":"Hasan","non-dropping-particle":"","parse-names":false,"suffix":""},{"dropping-particle":"","family":"Baroi","given":"Artho","non-dropping-particle":"","parse-names":false,"suffix":""},{"dropping-particle":"","family":"Rana","given":"Juwel","non-dropping-particle":"","parse-names":false,"suffix":""},{"dropping-particle":"","family":"Islam","given":"Shariful","non-dropping-particle":"","parse-names":false,"suffix":""},{"dropping-particle":"","family":"Jahan","given":"Raunak","non-dropping-particle":"","parse-names":false,"suffix":""},{"dropping-particle":"","family":"Asaduzzaman","given":"Md","non-dropping-particle":"","parse-names":false,"suffix":""}],"id":"ITEM-1","issued":{"date-parts":[["0"]]},"title":"Chapter Potential Applications of Nanotechnology in Agriculture: A Smart Tool for Sustainable Agriculture","type":"report"},"uris":["http://www.mendeley.com/documents/?uuid=2c9b2603-5398-39d2-9301-7927bbbb4474"]}],"mendeley":{"formattedCitation":"[49]","plainTextFormattedCitation":"[49]","previouslyFormattedCitation":"[49]"},"properties":{"noteIndex":0},"schema":"https://github.com/citation-style-language/schema/raw/master/csl-citation.json"}</w:instrText>
            </w:r>
            <w:r>
              <w:rPr>
                <w:rFonts w:ascii="Times New Roman" w:hAnsi="Times New Roman" w:cs="Times New Roman"/>
                <w:sz w:val="20"/>
                <w:szCs w:val="20"/>
              </w:rPr>
              <w:fldChar w:fldCharType="separate"/>
            </w:r>
            <w:r w:rsidRPr="00322009">
              <w:rPr>
                <w:rFonts w:ascii="Times New Roman" w:hAnsi="Times New Roman" w:cs="Times New Roman"/>
                <w:noProof/>
                <w:sz w:val="20"/>
                <w:szCs w:val="20"/>
              </w:rPr>
              <w:t>[49]</w:t>
            </w:r>
            <w:r>
              <w:rPr>
                <w:rFonts w:ascii="Times New Roman" w:hAnsi="Times New Roman" w:cs="Times New Roman"/>
                <w:sz w:val="20"/>
                <w:szCs w:val="20"/>
              </w:rPr>
              <w:fldChar w:fldCharType="end"/>
            </w:r>
          </w:p>
        </w:tc>
      </w:tr>
    </w:tbl>
    <w:p w14:paraId="58E5329C" w14:textId="77777777" w:rsidR="00B01CA9" w:rsidRPr="00AC6524" w:rsidRDefault="00B01CA9" w:rsidP="000D1CDC">
      <w:pPr>
        <w:spacing w:after="0" w:line="240" w:lineRule="auto"/>
        <w:jc w:val="both"/>
        <w:rPr>
          <w:rFonts w:ascii="Times New Roman" w:hAnsi="Times New Roman" w:cs="Times New Roman"/>
          <w:sz w:val="20"/>
          <w:szCs w:val="20"/>
        </w:rPr>
      </w:pPr>
    </w:p>
    <w:p w14:paraId="6BD35DB1" w14:textId="77777777" w:rsidR="003B0EEA" w:rsidRPr="00AC6524" w:rsidRDefault="003B0EEA" w:rsidP="000D1CDC">
      <w:pPr>
        <w:spacing w:after="0" w:line="240" w:lineRule="auto"/>
        <w:jc w:val="both"/>
        <w:rPr>
          <w:rFonts w:ascii="Times New Roman" w:hAnsi="Times New Roman" w:cs="Times New Roman"/>
          <w:sz w:val="20"/>
          <w:szCs w:val="20"/>
        </w:rPr>
      </w:pPr>
    </w:p>
    <w:p w14:paraId="26BE3308" w14:textId="77777777" w:rsidR="00B01CA9" w:rsidRPr="00AC6524" w:rsidRDefault="00B01CA9" w:rsidP="003475A7">
      <w:pPr>
        <w:spacing w:after="0" w:line="240" w:lineRule="auto"/>
        <w:jc w:val="center"/>
        <w:rPr>
          <w:rFonts w:ascii="Times New Roman" w:hAnsi="Times New Roman" w:cs="Times New Roman"/>
          <w:b/>
          <w:sz w:val="20"/>
          <w:szCs w:val="20"/>
        </w:rPr>
      </w:pPr>
      <w:r w:rsidRPr="00AC6524">
        <w:rPr>
          <w:rStyle w:val="Strong"/>
          <w:rFonts w:ascii="Times New Roman" w:hAnsi="Times New Roman" w:cs="Times New Roman"/>
          <w:sz w:val="20"/>
          <w:szCs w:val="20"/>
        </w:rPr>
        <w:t>TABLE 4</w:t>
      </w:r>
      <w:r w:rsidR="00AC6524" w:rsidRPr="00AC6524">
        <w:rPr>
          <w:rStyle w:val="Strong"/>
          <w:rFonts w:ascii="Times New Roman" w:hAnsi="Times New Roman" w:cs="Times New Roman"/>
          <w:sz w:val="20"/>
          <w:szCs w:val="20"/>
        </w:rPr>
        <w:t>:</w:t>
      </w:r>
      <w:r w:rsidR="00AC6524" w:rsidRPr="00AC6524">
        <w:rPr>
          <w:rFonts w:ascii="Times New Roman" w:hAnsi="Times New Roman" w:cs="Times New Roman"/>
          <w:b/>
          <w:sz w:val="20"/>
          <w:szCs w:val="20"/>
        </w:rPr>
        <w:t xml:space="preserve"> </w:t>
      </w:r>
      <w:r w:rsidR="003475A7" w:rsidRPr="00AC6524">
        <w:rPr>
          <w:rFonts w:ascii="Times New Roman" w:hAnsi="Times New Roman" w:cs="Times New Roman"/>
          <w:b/>
          <w:sz w:val="20"/>
          <w:szCs w:val="20"/>
        </w:rPr>
        <w:t>BIO-BASED NANOPESTICIDES AND NANOHERBICIDES</w:t>
      </w:r>
    </w:p>
    <w:p w14:paraId="69B88AC0" w14:textId="77777777" w:rsidR="00141D35" w:rsidRPr="00AC6524" w:rsidRDefault="00141D35" w:rsidP="003475A7">
      <w:pPr>
        <w:spacing w:after="0" w:line="240" w:lineRule="auto"/>
        <w:jc w:val="center"/>
        <w:rPr>
          <w:rStyle w:val="Strong"/>
          <w:rFonts w:ascii="Times New Roman" w:hAnsi="Times New Roman" w:cs="Times New Roman"/>
          <w:b w:val="0"/>
          <w:sz w:val="20"/>
          <w:szCs w:val="20"/>
        </w:rPr>
      </w:pPr>
    </w:p>
    <w:tbl>
      <w:tblPr>
        <w:tblStyle w:val="TableGrid"/>
        <w:tblW w:w="0" w:type="auto"/>
        <w:jc w:val="center"/>
        <w:tblLook w:val="04A0" w:firstRow="1" w:lastRow="0" w:firstColumn="1" w:lastColumn="0" w:noHBand="0" w:noVBand="1"/>
      </w:tblPr>
      <w:tblGrid>
        <w:gridCol w:w="2327"/>
        <w:gridCol w:w="1539"/>
        <w:gridCol w:w="1916"/>
        <w:gridCol w:w="1677"/>
        <w:gridCol w:w="1561"/>
      </w:tblGrid>
      <w:tr w:rsidR="00AC6524" w:rsidRPr="00AC6524" w14:paraId="3B65935D" w14:textId="77777777" w:rsidTr="003475A7">
        <w:trPr>
          <w:jc w:val="center"/>
        </w:trPr>
        <w:tc>
          <w:tcPr>
            <w:tcW w:w="2068" w:type="dxa"/>
          </w:tcPr>
          <w:p w14:paraId="67AFE793" w14:textId="77777777" w:rsidR="001533A5" w:rsidRPr="00AC6524" w:rsidRDefault="001533A5" w:rsidP="000D1CDC">
            <w:pPr>
              <w:jc w:val="both"/>
              <w:rPr>
                <w:rFonts w:ascii="Times New Roman" w:hAnsi="Times New Roman" w:cs="Times New Roman"/>
                <w:b/>
                <w:sz w:val="20"/>
                <w:szCs w:val="20"/>
              </w:rPr>
            </w:pPr>
            <w:r w:rsidRPr="00AC6524">
              <w:rPr>
                <w:rFonts w:ascii="Times New Roman" w:hAnsi="Times New Roman" w:cs="Times New Roman"/>
                <w:b/>
                <w:sz w:val="20"/>
                <w:szCs w:val="20"/>
              </w:rPr>
              <w:lastRenderedPageBreak/>
              <w:t>NANOCARRIER</w:t>
            </w:r>
          </w:p>
        </w:tc>
        <w:tc>
          <w:tcPr>
            <w:tcW w:w="1358" w:type="dxa"/>
          </w:tcPr>
          <w:p w14:paraId="6253EDF5" w14:textId="77777777" w:rsidR="001533A5" w:rsidRPr="00AC6524" w:rsidRDefault="001533A5" w:rsidP="000D1CDC">
            <w:pPr>
              <w:jc w:val="both"/>
              <w:rPr>
                <w:rFonts w:ascii="Times New Roman" w:hAnsi="Times New Roman" w:cs="Times New Roman"/>
                <w:b/>
                <w:sz w:val="20"/>
                <w:szCs w:val="20"/>
              </w:rPr>
            </w:pPr>
            <w:r w:rsidRPr="00AC6524">
              <w:rPr>
                <w:rFonts w:ascii="Times New Roman" w:hAnsi="Times New Roman" w:cs="Times New Roman"/>
                <w:b/>
                <w:sz w:val="20"/>
                <w:szCs w:val="20"/>
              </w:rPr>
              <w:t>ACTIVE COMPONENT</w:t>
            </w:r>
          </w:p>
        </w:tc>
        <w:tc>
          <w:tcPr>
            <w:tcW w:w="1720" w:type="dxa"/>
          </w:tcPr>
          <w:p w14:paraId="48DCBE00" w14:textId="77777777" w:rsidR="001533A5" w:rsidRPr="00AC6524" w:rsidRDefault="001533A5" w:rsidP="000D1CDC">
            <w:pPr>
              <w:jc w:val="both"/>
              <w:rPr>
                <w:rFonts w:ascii="Times New Roman" w:hAnsi="Times New Roman" w:cs="Times New Roman"/>
                <w:b/>
                <w:sz w:val="20"/>
                <w:szCs w:val="20"/>
              </w:rPr>
            </w:pPr>
            <w:r w:rsidRPr="00AC6524">
              <w:rPr>
                <w:rFonts w:ascii="Times New Roman" w:hAnsi="Times New Roman" w:cs="Times New Roman"/>
                <w:b/>
                <w:sz w:val="20"/>
                <w:szCs w:val="20"/>
              </w:rPr>
              <w:t>METHOD</w:t>
            </w:r>
          </w:p>
        </w:tc>
        <w:tc>
          <w:tcPr>
            <w:tcW w:w="1551" w:type="dxa"/>
          </w:tcPr>
          <w:p w14:paraId="5771D25A" w14:textId="77777777" w:rsidR="001533A5" w:rsidRPr="00AC6524" w:rsidRDefault="001533A5" w:rsidP="000D1CDC">
            <w:pPr>
              <w:jc w:val="both"/>
              <w:rPr>
                <w:rFonts w:ascii="Times New Roman" w:hAnsi="Times New Roman" w:cs="Times New Roman"/>
                <w:b/>
                <w:sz w:val="20"/>
                <w:szCs w:val="20"/>
              </w:rPr>
            </w:pPr>
            <w:r w:rsidRPr="00AC6524">
              <w:rPr>
                <w:rFonts w:ascii="Times New Roman" w:hAnsi="Times New Roman" w:cs="Times New Roman"/>
                <w:b/>
                <w:sz w:val="20"/>
                <w:szCs w:val="20"/>
              </w:rPr>
              <w:t>FUNCTION</w:t>
            </w:r>
          </w:p>
        </w:tc>
        <w:tc>
          <w:tcPr>
            <w:tcW w:w="1079" w:type="dxa"/>
          </w:tcPr>
          <w:p w14:paraId="449FA40E" w14:textId="77777777" w:rsidR="001533A5" w:rsidRPr="00AC6524" w:rsidRDefault="001533A5" w:rsidP="000D1CDC">
            <w:pPr>
              <w:jc w:val="both"/>
              <w:rPr>
                <w:rFonts w:ascii="Times New Roman" w:hAnsi="Times New Roman" w:cs="Times New Roman"/>
                <w:b/>
                <w:sz w:val="20"/>
                <w:szCs w:val="20"/>
              </w:rPr>
            </w:pPr>
            <w:r w:rsidRPr="00AC6524">
              <w:rPr>
                <w:rFonts w:ascii="Times New Roman" w:hAnsi="Times New Roman" w:cs="Times New Roman"/>
                <w:b/>
                <w:sz w:val="20"/>
                <w:szCs w:val="20"/>
              </w:rPr>
              <w:t>REF</w:t>
            </w:r>
            <w:r w:rsidR="003475A7" w:rsidRPr="00AC6524">
              <w:rPr>
                <w:rFonts w:ascii="Times New Roman" w:hAnsi="Times New Roman" w:cs="Times New Roman"/>
                <w:b/>
                <w:sz w:val="20"/>
                <w:szCs w:val="20"/>
              </w:rPr>
              <w:t>ERENCES</w:t>
            </w:r>
          </w:p>
        </w:tc>
      </w:tr>
      <w:tr w:rsidR="00AC6524" w:rsidRPr="00AC6524" w14:paraId="3AF35F08" w14:textId="77777777" w:rsidTr="003475A7">
        <w:trPr>
          <w:jc w:val="center"/>
        </w:trPr>
        <w:tc>
          <w:tcPr>
            <w:tcW w:w="2068" w:type="dxa"/>
          </w:tcPr>
          <w:p w14:paraId="42D32E4D"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Fungicide-Loaded Lignin NCs</w:t>
            </w:r>
          </w:p>
        </w:tc>
        <w:tc>
          <w:tcPr>
            <w:tcW w:w="1358" w:type="dxa"/>
          </w:tcPr>
          <w:p w14:paraId="3AA41FCE"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azoxystrobin, </w:t>
            </w:r>
            <w:proofErr w:type="spellStart"/>
            <w:r w:rsidRPr="00AC6524">
              <w:rPr>
                <w:rFonts w:ascii="Times New Roman" w:hAnsi="Times New Roman" w:cs="Times New Roman"/>
                <w:sz w:val="20"/>
                <w:szCs w:val="20"/>
              </w:rPr>
              <w:t>pyraclostrobin</w:t>
            </w:r>
            <w:proofErr w:type="spellEnd"/>
            <w:r w:rsidRPr="00AC6524">
              <w:rPr>
                <w:rFonts w:ascii="Times New Roman" w:hAnsi="Times New Roman" w:cs="Times New Roman"/>
                <w:sz w:val="20"/>
                <w:szCs w:val="20"/>
              </w:rPr>
              <w:t xml:space="preserve">, tebuconazole, and </w:t>
            </w:r>
            <w:proofErr w:type="spellStart"/>
            <w:r w:rsidRPr="00AC6524">
              <w:rPr>
                <w:rFonts w:ascii="Times New Roman" w:hAnsi="Times New Roman" w:cs="Times New Roman"/>
                <w:sz w:val="20"/>
                <w:szCs w:val="20"/>
              </w:rPr>
              <w:t>boscalid</w:t>
            </w:r>
            <w:proofErr w:type="spellEnd"/>
          </w:p>
        </w:tc>
        <w:tc>
          <w:tcPr>
            <w:tcW w:w="1720" w:type="dxa"/>
          </w:tcPr>
          <w:p w14:paraId="456507E3" w14:textId="77777777" w:rsidR="001533A5" w:rsidRPr="00AC6524" w:rsidRDefault="001533A5"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Miniemulsion</w:t>
            </w:r>
            <w:proofErr w:type="spellEnd"/>
          </w:p>
        </w:tc>
        <w:tc>
          <w:tcPr>
            <w:tcW w:w="1551" w:type="dxa"/>
          </w:tcPr>
          <w:p w14:paraId="4FEC7870"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Antifungal activity</w:t>
            </w:r>
          </w:p>
        </w:tc>
        <w:tc>
          <w:tcPr>
            <w:tcW w:w="1079" w:type="dxa"/>
          </w:tcPr>
          <w:p w14:paraId="3DD54CE2" w14:textId="621B9C61"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biomac.0c00487","ISSN":"15264602","PMID":"32543851","abstract":"Lignin-based nano- A nd microcarriers are a promising biodegradable drug delivery platform inside of plants. Many wood-decaying fungi are capable of degrading the wood component lignin by segregated lignases. These fungi are responsible for severe financial damage in agriculture, and many of these plant diseases cannot be treated today. However, enzymatic degradation is also an attractive handle to achieve a controlled release of drugs from artificial lignin vehicles. Herein, chemically cross-linked lignin nanocarriers (NCs) were prepared by aza-Michael addition in miniemulsion, followed by solvent evaporation. The cross-linking of lignin was achieved with the bio-based amines (spermine and spermidine). Several fungicides-namely, azoxystrobin, pyraclostrobin, tebuconazole, and boscalid-were encapsulated in situ during the miniemulsion polymerization, demonstrating the versatility of the method. Lignin NCs with diameters of 200-300 nm (determined by dynamic light scattering) were obtained, with high encapsulation efficiencies (70-99%, depending on the drug solubility). Lignin NCs successfully inhibited the growth of Phaeomoniella chlamydospora and Phaeoacremonium minimum, which are lignase-producing fungi associated with the worldwide occurring fungal grapevine trunk disease Esca. In planta studies proved their efficiency for at least 4 years after a single injection into Vitis vinifera (\"Portugieser\") plants on a test vineyard in Germany. The lignin NCs are of high interest as biodegradable delivery vehicles to be applied by trunk injection against the devastating fungal disease Esca but might also be promising against other fungal plant diseases.","author":[{"dropping-particle":"","family":"MacHado","given":"Thiago O.","non-dropping-particle":"","parse-names":false,"suffix":""},{"dropping-particle":"","family":"Beckers","given":"Sebastian J.","non-dropping-particle":"","parse-names":false,"suffix":""},{"dropping-particle":"","family":"Fischer","given":"Jochen","non-dropping-particle":"","parse-names":false,"suffix":""},{"dropping-particle":"","family":"Müller","given":"Beate","non-dropping-particle":"","parse-names":false,"suffix":""},{"dropping-particle":"","family":"Sayer","given":"Claudia","non-dropping-particle":"","parse-names":false,"suffix":""},{"dropping-particle":"","family":"Araújo","given":"Pedro H.H.","non-dropping-particle":"De","parse-names":false,"suffix":""},{"dropping-particle":"","family":"Landfester","given":"Katharina","non-dropping-particle":"","parse-names":false,"suffix":""},{"dropping-particle":"","family":"Wurm","given":"Frederik R.","non-dropping-particle":"","parse-names":false,"suffix":""}],"container-title":"Biomacromolecules","id":"ITEM-1","issue":"7","issued":{"date-parts":[["2020","7","13"]]},"page":"2755-2763","publisher":"American Chemical Society","title":"Bio-Based Lignin Nanocarriers Loaded with Fungicides as a Versatile Platform for Drug Delivery in Plants","type":"article-journal","volume":"21"},"uris":["http://www.mendeley.com/documents/?uuid=468821c7-5a52-35f9-a205-5032121a6483"]}],"mendeley":{"formattedCitation":"[59]","plainTextFormattedCitation":"[59]","previouslyFormattedCitation":"[59]"},"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59]</w:t>
            </w:r>
            <w:r w:rsidRPr="00AC6524">
              <w:rPr>
                <w:rFonts w:ascii="Times New Roman" w:hAnsi="Times New Roman" w:cs="Times New Roman"/>
                <w:sz w:val="20"/>
                <w:szCs w:val="20"/>
              </w:rPr>
              <w:fldChar w:fldCharType="end"/>
            </w:r>
          </w:p>
        </w:tc>
      </w:tr>
      <w:tr w:rsidR="00AC6524" w:rsidRPr="00AC6524" w14:paraId="72010182" w14:textId="77777777" w:rsidTr="003475A7">
        <w:trPr>
          <w:jc w:val="center"/>
        </w:trPr>
        <w:tc>
          <w:tcPr>
            <w:tcW w:w="2068" w:type="dxa"/>
          </w:tcPr>
          <w:p w14:paraId="25918316"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Chitosan</w:t>
            </w:r>
          </w:p>
        </w:tc>
        <w:tc>
          <w:tcPr>
            <w:tcW w:w="1358" w:type="dxa"/>
          </w:tcPr>
          <w:p w14:paraId="5A5E99EA" w14:textId="77777777" w:rsidR="001533A5" w:rsidRPr="00AC6524" w:rsidRDefault="001533A5" w:rsidP="000D1CDC">
            <w:pPr>
              <w:jc w:val="both"/>
              <w:rPr>
                <w:rFonts w:ascii="Times New Roman" w:eastAsia="MyriadPro-Light" w:hAnsi="Times New Roman" w:cs="Times New Roman"/>
                <w:sz w:val="20"/>
                <w:szCs w:val="20"/>
              </w:rPr>
            </w:pPr>
            <w:proofErr w:type="spellStart"/>
            <w:r w:rsidRPr="00AC6524">
              <w:rPr>
                <w:rFonts w:ascii="Times New Roman" w:hAnsi="Times New Roman" w:cs="Times New Roman"/>
                <w:sz w:val="20"/>
                <w:szCs w:val="20"/>
              </w:rPr>
              <w:t>Imazapic</w:t>
            </w:r>
            <w:proofErr w:type="spellEnd"/>
            <w:r w:rsidRPr="00AC6524">
              <w:rPr>
                <w:rFonts w:ascii="Times New Roman" w:hAnsi="Times New Roman" w:cs="Times New Roman"/>
                <w:sz w:val="20"/>
                <w:szCs w:val="20"/>
              </w:rPr>
              <w:t xml:space="preserve"> and Imazapyr</w:t>
            </w:r>
          </w:p>
        </w:tc>
        <w:tc>
          <w:tcPr>
            <w:tcW w:w="1720" w:type="dxa"/>
          </w:tcPr>
          <w:p w14:paraId="7A438550"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ncapsulation</w:t>
            </w:r>
          </w:p>
        </w:tc>
        <w:tc>
          <w:tcPr>
            <w:tcW w:w="1551" w:type="dxa"/>
          </w:tcPr>
          <w:p w14:paraId="0B5E5011" w14:textId="77777777" w:rsidR="001533A5" w:rsidRPr="00AC6524" w:rsidRDefault="00CE6998"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Cytotoxicity</w:t>
            </w:r>
          </w:p>
        </w:tc>
        <w:tc>
          <w:tcPr>
            <w:tcW w:w="1079" w:type="dxa"/>
          </w:tcPr>
          <w:p w14:paraId="3C325559" w14:textId="68E275A3"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38/srep23854","ISSN":"2045-2322","author":[{"dropping-particle":"","family":"Maruyama","given":"Cintia Rodrigues","non-dropping-particle":"","parse-names":false,"suffix":""},{"dropping-particle":"","family":"Guilger","given":"Mariana","non-dropping-particle":"","parse-names":false,"suffix":""},{"dropping-particle":"","family":"Pascoli","given":"Mônica","non-dropping-particle":"","parse-names":false,"suffix":""},{"dropping-particle":"","family":"Bileshy-José","given":"Natalia","non-dropping-particle":"","parse-names":false,"suffix":""},{"dropping-particle":"","family":"Abhilash","given":"P. C.","non-dropping-particle":"","parse-names":false,"suffix":""},{"dropping-particle":"","family":"Fraceto","given":"Leonardo Fernandes","non-dropping-particle":"","parse-names":false,"suffix":""},{"dropping-particle":"","family":"Lima","given":"Renata","non-dropping-particle":"de","parse-names":false,"suffix":""}],"container-title":"Scientific Reports","id":"ITEM-1","issue":"1","issued":{"date-parts":[["2016","4","13"]]},"page":"23854","title":"Erratum: Corrigendum: Nanoparticles Based on Chitosan as Carriers for the Combined Herbicides Imazapic and Imazapyr","type":"article-journal","volume":"6"},"uris":["http://www.mendeley.com/documents/?uuid=3eaf6ec3-38c3-3a6b-8934-31912a56d6f0"]}],"mendeley":{"formattedCitation":"[60]","plainTextFormattedCitation":"[60]","previouslyFormattedCitation":"[60]"},"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0]</w:t>
            </w:r>
            <w:r w:rsidRPr="00AC6524">
              <w:rPr>
                <w:rFonts w:ascii="Times New Roman" w:hAnsi="Times New Roman" w:cs="Times New Roman"/>
                <w:sz w:val="20"/>
                <w:szCs w:val="20"/>
              </w:rPr>
              <w:fldChar w:fldCharType="end"/>
            </w:r>
          </w:p>
        </w:tc>
      </w:tr>
      <w:tr w:rsidR="00AC6524" w:rsidRPr="00AC6524" w14:paraId="32704C81" w14:textId="77777777" w:rsidTr="003475A7">
        <w:trPr>
          <w:jc w:val="center"/>
        </w:trPr>
        <w:tc>
          <w:tcPr>
            <w:tcW w:w="2068" w:type="dxa"/>
          </w:tcPr>
          <w:p w14:paraId="2BA3D1B0"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Alginate</w:t>
            </w:r>
          </w:p>
        </w:tc>
        <w:tc>
          <w:tcPr>
            <w:tcW w:w="1358" w:type="dxa"/>
          </w:tcPr>
          <w:p w14:paraId="46B01159"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Imidacloprid</w:t>
            </w:r>
          </w:p>
        </w:tc>
        <w:tc>
          <w:tcPr>
            <w:tcW w:w="1720" w:type="dxa"/>
          </w:tcPr>
          <w:p w14:paraId="6B9656F3"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mulsion</w:t>
            </w:r>
          </w:p>
        </w:tc>
        <w:tc>
          <w:tcPr>
            <w:tcW w:w="1551" w:type="dxa"/>
          </w:tcPr>
          <w:p w14:paraId="01929D65" w14:textId="77777777" w:rsidR="001533A5" w:rsidRPr="00AC6524" w:rsidRDefault="00CE6998"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Cytotoxicity</w:t>
            </w:r>
          </w:p>
        </w:tc>
        <w:tc>
          <w:tcPr>
            <w:tcW w:w="1079" w:type="dxa"/>
          </w:tcPr>
          <w:p w14:paraId="70ACDB91" w14:textId="2C1E95C2"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3.10.025","ISSN":"01448617","author":[{"dropping-particle":"","family":"Kumar","given":"Sandeep","non-dropping-particle":"","parse-names":false,"suffix":""},{"dropping-particle":"","family":"Bhanjana","given":"Gaurav","non-dropping-particle":"","parse-names":false,"suffix":""},{"dropping-particle":"","family":"Sharma","given":"Amit","non-dropping-particle":"","parse-names":false,"suffix":""},{"dropping-particle":"","family":"Sidhu","given":"M.C.","non-dropping-particle":"","parse-names":false,"suffix":""},{"dropping-particle":"","family":"Dilbaghi","given":"Neeraj","non-dropping-particle":"","parse-names":false,"suffix":""}],"container-title":"Carbohydrate Polymers","id":"ITEM-1","issued":{"date-parts":[["2014","1"]]},"page":"1061-1067","title":"Synthesis, characterization and on field evaluation of pesticide loaded sodium alginate nanoparticles","type":"article-journal","volume":"101"},"uris":["http://www.mendeley.com/documents/?uuid=f0510f8c-63bc-3175-8b07-66bed5de73d9"]}],"mendeley":{"formattedCitation":"[61]","plainTextFormattedCitation":"[61]","previouslyFormattedCitation":"[61]"},"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1]</w:t>
            </w:r>
            <w:r w:rsidRPr="00AC6524">
              <w:rPr>
                <w:rFonts w:ascii="Times New Roman" w:hAnsi="Times New Roman" w:cs="Times New Roman"/>
                <w:sz w:val="20"/>
                <w:szCs w:val="20"/>
              </w:rPr>
              <w:fldChar w:fldCharType="end"/>
            </w:r>
          </w:p>
        </w:tc>
      </w:tr>
      <w:tr w:rsidR="00AC6524" w:rsidRPr="00AC6524" w14:paraId="6E5F3828" w14:textId="77777777" w:rsidTr="003475A7">
        <w:trPr>
          <w:jc w:val="center"/>
        </w:trPr>
        <w:tc>
          <w:tcPr>
            <w:tcW w:w="2068" w:type="dxa"/>
          </w:tcPr>
          <w:p w14:paraId="6FC3D1CA" w14:textId="2EEF3FC4" w:rsidR="001533A5" w:rsidRPr="00AC6524" w:rsidRDefault="00366D85" w:rsidP="00366D85">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Carboxymethyl-</w:t>
            </w:r>
            <w:r w:rsidR="001533A5" w:rsidRPr="00AC6524">
              <w:rPr>
                <w:rFonts w:ascii="Times New Roman" w:hAnsi="Times New Roman" w:cs="Times New Roman"/>
                <w:sz w:val="20"/>
                <w:szCs w:val="20"/>
              </w:rPr>
              <w:t>chitosan</w:t>
            </w:r>
          </w:p>
        </w:tc>
        <w:tc>
          <w:tcPr>
            <w:tcW w:w="1358" w:type="dxa"/>
          </w:tcPr>
          <w:p w14:paraId="46541F41"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Methomyl</w:t>
            </w:r>
          </w:p>
        </w:tc>
        <w:tc>
          <w:tcPr>
            <w:tcW w:w="1720" w:type="dxa"/>
          </w:tcPr>
          <w:p w14:paraId="243FD79B"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ncapsulation</w:t>
            </w:r>
          </w:p>
        </w:tc>
        <w:tc>
          <w:tcPr>
            <w:tcW w:w="1551" w:type="dxa"/>
          </w:tcPr>
          <w:p w14:paraId="403F2ABA" w14:textId="77777777" w:rsidR="001533A5" w:rsidRPr="00AC6524" w:rsidRDefault="00CE6998"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Controlled release</w:t>
            </w:r>
          </w:p>
        </w:tc>
        <w:tc>
          <w:tcPr>
            <w:tcW w:w="1079" w:type="dxa"/>
          </w:tcPr>
          <w:p w14:paraId="5256FE1B" w14:textId="70379C08"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ijpharm.2013.12.050","ISSN":"03785173","author":[{"dropping-particle":"","family":"Sun","given":"Chuxiang","non-dropping-particle":"","parse-names":false,"suffix":""},{"dropping-particle":"","family":"Shu","given":"Ke","non-dropping-particle":"","parse-names":false,"suffix":""},{"dropping-particle":"","family":"Wang","given":"Wei","non-dropping-particle":"","parse-names":false,"suffix":""},{"dropping-particle":"","family":"Ye","given":"Zhao","non-dropping-particle":"","parse-names":false,"suffix":""},{"dropping-particle":"","family":"Liu","given":"Ting","non-dropping-particle":"","parse-names":false,"suffix":""},{"dropping-particle":"","family":"Gao","given":"Yuxiang","non-dropping-particle":"","parse-names":false,"suffix":""},{"dropping-particle":"","family":"Zheng","given":"Hua","non-dropping-particle":"","parse-names":false,"suffix":""},{"dropping-particle":"","family":"He","given":"Guanghua","non-dropping-particle":"","parse-names":false,"suffix":""},{"dropping-particle":"","family":"Yin","given":"Yihua","non-dropping-particle":"","parse-names":false,"suffix":""}],"container-title":"International Journal of Pharmaceutics","id":"ITEM-1","issue":"1","issued":{"date-parts":[["2014","3"]]},"page":"108-114","title":"Encapsulation and controlled release of hydrophilic pesticide in shell cross-linked nanocapsules containing aqueous core","type":"article-journal","volume":"463"},"uris":["http://www.mendeley.com/documents/?uuid=c803a6b6-751a-340b-92d2-e43a71a82a05"]}],"mendeley":{"formattedCitation":"[62]","plainTextFormattedCitation":"[62]","previouslyFormattedCitation":"[62]"},"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2]</w:t>
            </w:r>
            <w:r w:rsidRPr="00AC6524">
              <w:rPr>
                <w:rFonts w:ascii="Times New Roman" w:hAnsi="Times New Roman" w:cs="Times New Roman"/>
                <w:sz w:val="20"/>
                <w:szCs w:val="20"/>
              </w:rPr>
              <w:fldChar w:fldCharType="end"/>
            </w:r>
          </w:p>
        </w:tc>
      </w:tr>
      <w:tr w:rsidR="00AC6524" w:rsidRPr="00AC6524" w14:paraId="0EB528D6" w14:textId="77777777" w:rsidTr="003475A7">
        <w:trPr>
          <w:jc w:val="center"/>
        </w:trPr>
        <w:tc>
          <w:tcPr>
            <w:tcW w:w="2068" w:type="dxa"/>
          </w:tcPr>
          <w:p w14:paraId="3A4AC2C3" w14:textId="77777777" w:rsidR="001533A5"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Chitosan/tripolyphosphate</w:t>
            </w:r>
          </w:p>
          <w:p w14:paraId="55FA5B61" w14:textId="611E95BE" w:rsidR="00366D85" w:rsidRPr="00AC6524" w:rsidRDefault="00366D85" w:rsidP="000D1CDC">
            <w:pPr>
              <w:jc w:val="both"/>
              <w:rPr>
                <w:rFonts w:ascii="Times New Roman" w:hAnsi="Times New Roman" w:cs="Times New Roman"/>
                <w:sz w:val="20"/>
                <w:szCs w:val="20"/>
              </w:rPr>
            </w:pPr>
            <w:r w:rsidRPr="00AC6524">
              <w:rPr>
                <w:rFonts w:ascii="Times New Roman" w:hAnsi="Times New Roman" w:cs="Times New Roman"/>
                <w:sz w:val="20"/>
                <w:szCs w:val="20"/>
              </w:rPr>
              <w:t>NCs</w:t>
            </w:r>
          </w:p>
        </w:tc>
        <w:tc>
          <w:tcPr>
            <w:tcW w:w="1358" w:type="dxa"/>
          </w:tcPr>
          <w:p w14:paraId="00907408"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Paraquat</w:t>
            </w:r>
          </w:p>
        </w:tc>
        <w:tc>
          <w:tcPr>
            <w:tcW w:w="1720" w:type="dxa"/>
          </w:tcPr>
          <w:p w14:paraId="40BFF793"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ncapsulation</w:t>
            </w:r>
          </w:p>
        </w:tc>
        <w:tc>
          <w:tcPr>
            <w:tcW w:w="1551" w:type="dxa"/>
          </w:tcPr>
          <w:p w14:paraId="1F89A3BD" w14:textId="4429D389" w:rsidR="001533A5" w:rsidRPr="00AC6524" w:rsidRDefault="00366D85" w:rsidP="000D1CDC">
            <w:pPr>
              <w:jc w:val="both"/>
              <w:rPr>
                <w:rFonts w:ascii="Times New Roman" w:eastAsia="MyriadPro-Light" w:hAnsi="Times New Roman" w:cs="Times New Roman"/>
                <w:sz w:val="20"/>
                <w:szCs w:val="20"/>
              </w:rPr>
            </w:pPr>
            <w:r>
              <w:rPr>
                <w:rFonts w:ascii="Times New Roman" w:eastAsia="MyriadPro-Light" w:hAnsi="Times New Roman" w:cs="Times New Roman"/>
                <w:sz w:val="20"/>
                <w:szCs w:val="20"/>
              </w:rPr>
              <w:t>Cytotoxic and genotoxic activity</w:t>
            </w:r>
          </w:p>
        </w:tc>
        <w:tc>
          <w:tcPr>
            <w:tcW w:w="1079" w:type="dxa"/>
          </w:tcPr>
          <w:p w14:paraId="7E5B46B9" w14:textId="777BF9CE"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jhazmat.2014.05.079","ISSN":"03043894","author":[{"dropping-particle":"","family":"Grillo","given":"Renato","non-dropping-particle":"","parse-names":false,"suffix":""},{"dropping-particle":"","family":"Pereira","given":"Anderson E.S.","non-dropping-particle":"","parse-names":false,"suffix":""},{"dropping-particle":"","family":"Nishisaka","given":"Caroline S.","non-dropping-particle":"","parse-names":false,"suffix":""},{"dropping-particle":"","family":"Lima","given":"Renata","non-dropping-particle":"de","parse-names":false,"suffix":""},{"dropping-particle":"","family":"Oehlke","given":"Kathleen","non-dropping-particle":"","parse-names":false,"suffix":""},{"dropping-particle":"","family":"Greiner","given":"Ralf","non-dropping-particle":"","parse-names":false,"suffix":""},{"dropping-particle":"","family":"Fraceto","given":"Leonardo F.","non-dropping-particle":"","parse-names":false,"suffix":""}],"container-title":"Journal of Hazardous Materials","id":"ITEM-1","issued":{"date-parts":[["2014","8"]]},"page":"163-171","title":"Chitosan/tripolyphosphate nanoparticles loaded with paraquat herbicide: An environmentally safer alternative for weed control","type":"article-journal","volume":"278"},"uris":["http://www.mendeley.com/documents/?uuid=5ed8994c-f8d0-3806-b290-9a991447b583"]}],"mendeley":{"formattedCitation":"[63]","plainTextFormattedCitation":"[63]","previouslyFormattedCitation":"[63]"},"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3]</w:t>
            </w:r>
            <w:r w:rsidRPr="00AC6524">
              <w:rPr>
                <w:rFonts w:ascii="Times New Roman" w:hAnsi="Times New Roman" w:cs="Times New Roman"/>
                <w:sz w:val="20"/>
                <w:szCs w:val="20"/>
              </w:rPr>
              <w:fldChar w:fldCharType="end"/>
            </w:r>
          </w:p>
        </w:tc>
      </w:tr>
      <w:tr w:rsidR="00AC6524" w:rsidRPr="00AC6524" w14:paraId="25B6E002" w14:textId="77777777" w:rsidTr="003475A7">
        <w:trPr>
          <w:jc w:val="center"/>
        </w:trPr>
        <w:tc>
          <w:tcPr>
            <w:tcW w:w="2068" w:type="dxa"/>
          </w:tcPr>
          <w:p w14:paraId="56EC5682"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hitosan/tripolyphosphate</w:t>
            </w:r>
          </w:p>
          <w:p w14:paraId="2942D049" w14:textId="2E12FEB2" w:rsidR="001533A5" w:rsidRPr="00AC6524" w:rsidRDefault="00366D85" w:rsidP="000D1CDC">
            <w:pPr>
              <w:jc w:val="both"/>
              <w:rPr>
                <w:rFonts w:ascii="Times New Roman" w:hAnsi="Times New Roman" w:cs="Times New Roman"/>
                <w:sz w:val="20"/>
                <w:szCs w:val="20"/>
              </w:rPr>
            </w:pPr>
            <w:r w:rsidRPr="00AC6524">
              <w:rPr>
                <w:rFonts w:ascii="Times New Roman" w:hAnsi="Times New Roman" w:cs="Times New Roman"/>
                <w:sz w:val="20"/>
                <w:szCs w:val="20"/>
              </w:rPr>
              <w:t>NCs</w:t>
            </w:r>
          </w:p>
        </w:tc>
        <w:tc>
          <w:tcPr>
            <w:tcW w:w="1358" w:type="dxa"/>
          </w:tcPr>
          <w:p w14:paraId="033D56D7" w14:textId="2454A0FF"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Chitosan, </w:t>
            </w:r>
          </w:p>
          <w:p w14:paraId="6339332C" w14:textId="67B4E195" w:rsidR="001533A5" w:rsidRPr="00AC6524" w:rsidRDefault="001533A5" w:rsidP="000D1CDC">
            <w:pPr>
              <w:jc w:val="both"/>
              <w:rPr>
                <w:rFonts w:ascii="Times New Roman" w:eastAsia="MyriadPro-Light" w:hAnsi="Times New Roman" w:cs="Times New Roman"/>
                <w:sz w:val="20"/>
                <w:szCs w:val="20"/>
              </w:rPr>
            </w:pPr>
          </w:p>
        </w:tc>
        <w:tc>
          <w:tcPr>
            <w:tcW w:w="1720" w:type="dxa"/>
          </w:tcPr>
          <w:p w14:paraId="246CFA40"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Cross-linking</w:t>
            </w:r>
          </w:p>
        </w:tc>
        <w:tc>
          <w:tcPr>
            <w:tcW w:w="1551" w:type="dxa"/>
          </w:tcPr>
          <w:p w14:paraId="03C93CE0" w14:textId="77777777" w:rsidR="001533A5" w:rsidRPr="00AC6524" w:rsidRDefault="00CE6998"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Antifungal effect</w:t>
            </w:r>
          </w:p>
        </w:tc>
        <w:tc>
          <w:tcPr>
            <w:tcW w:w="1079" w:type="dxa"/>
          </w:tcPr>
          <w:p w14:paraId="5A3105C3" w14:textId="736AC7EB"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ijbiomac.2013.10.012","ISSN":"01418130","author":[{"dropping-particle":"","family":"Saharan","given":"Vinod","non-dropping-particle":"","parse-names":false,"suffix":""},{"dropping-particle":"","family":"Mehrotra","given":"Akanksha","non-dropping-particle":"","parse-names":false,"suffix":""},{"dropping-particle":"","family":"Khatik","given":"Rajesh","non-dropping-particle":"","parse-names":false,"suffix":""},{"dropping-particle":"","family":"Rawal","given":"Pokhar","non-dropping-particle":"","parse-names":false,"suffix":""},{"dropping-particle":"","family":"Sharma","given":"S.S.","non-dropping-particle":"","parse-names":false,"suffix":""},{"dropping-particle":"","family":"Pal","given":"Ajay","non-dropping-particle":"","parse-names":false,"suffix":""}],"container-title":"International Journal of Biological Macromolecules","id":"ITEM-1","issued":{"date-parts":[["2013","11"]]},"page":"677-683","title":"Synthesis of chitosan based nanoparticles and their in vitro evaluation against phytopathogenic fungi","type":"article-journal","volume":"62"},"uris":["http://www.mendeley.com/documents/?uuid=98e6aefa-60e6-3672-a37d-34ad78221c1e"]}],"mendeley":{"formattedCitation":"[64]","plainTextFormattedCitation":"[64]","previouslyFormattedCitation":"[64]"},"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4]</w:t>
            </w:r>
            <w:r w:rsidRPr="00AC6524">
              <w:rPr>
                <w:rFonts w:ascii="Times New Roman" w:hAnsi="Times New Roman" w:cs="Times New Roman"/>
                <w:sz w:val="20"/>
                <w:szCs w:val="20"/>
              </w:rPr>
              <w:fldChar w:fldCharType="end"/>
            </w:r>
          </w:p>
        </w:tc>
      </w:tr>
      <w:tr w:rsidR="00366D85" w:rsidRPr="00AC6524" w14:paraId="7D626A53" w14:textId="77777777" w:rsidTr="003475A7">
        <w:trPr>
          <w:jc w:val="center"/>
        </w:trPr>
        <w:tc>
          <w:tcPr>
            <w:tcW w:w="2068" w:type="dxa"/>
          </w:tcPr>
          <w:p w14:paraId="040BEC2B" w14:textId="77777777" w:rsidR="00366D85" w:rsidRPr="00AC6524" w:rsidRDefault="00366D85" w:rsidP="00366D85">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hitosan-saponin</w:t>
            </w:r>
          </w:p>
          <w:p w14:paraId="7C6DFB28" w14:textId="29C1B833" w:rsidR="00366D85" w:rsidRPr="00AC6524" w:rsidRDefault="00366D8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NCs</w:t>
            </w:r>
          </w:p>
        </w:tc>
        <w:tc>
          <w:tcPr>
            <w:tcW w:w="1358" w:type="dxa"/>
          </w:tcPr>
          <w:p w14:paraId="224939F3" w14:textId="73B3504E" w:rsidR="00366D85" w:rsidRPr="00AC6524" w:rsidRDefault="00366D85"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aponin</w:t>
            </w:r>
          </w:p>
        </w:tc>
        <w:tc>
          <w:tcPr>
            <w:tcW w:w="1720" w:type="dxa"/>
          </w:tcPr>
          <w:p w14:paraId="6E40E1E3" w14:textId="746230C8" w:rsidR="00366D85" w:rsidRPr="00AC6524" w:rsidRDefault="00366D85" w:rsidP="000D1CDC">
            <w:pPr>
              <w:jc w:val="both"/>
              <w:rPr>
                <w:rFonts w:ascii="Times New Roman" w:hAnsi="Times New Roman" w:cs="Times New Roman"/>
                <w:sz w:val="20"/>
                <w:szCs w:val="20"/>
              </w:rPr>
            </w:pPr>
            <w:r w:rsidRPr="00AC6524">
              <w:rPr>
                <w:rFonts w:ascii="Times New Roman" w:hAnsi="Times New Roman" w:cs="Times New Roman"/>
                <w:sz w:val="20"/>
                <w:szCs w:val="20"/>
              </w:rPr>
              <w:t>Cross-linking</w:t>
            </w:r>
          </w:p>
        </w:tc>
        <w:tc>
          <w:tcPr>
            <w:tcW w:w="1551" w:type="dxa"/>
          </w:tcPr>
          <w:p w14:paraId="4A26ADA9" w14:textId="10CC32B4" w:rsidR="00366D85" w:rsidRPr="00AC6524" w:rsidRDefault="00366D85"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Antifungal effect</w:t>
            </w:r>
          </w:p>
        </w:tc>
        <w:tc>
          <w:tcPr>
            <w:tcW w:w="1079" w:type="dxa"/>
          </w:tcPr>
          <w:p w14:paraId="48E11153" w14:textId="03F57BCC" w:rsidR="00366D85" w:rsidRPr="00AC6524" w:rsidRDefault="00366D85"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ijbiomac.2013.10.012","ISSN":"01418130","author":[{"dropping-particle":"","family":"Saharan","given":"Vinod","non-dropping-particle":"","parse-names":false,"suffix":""},{"dropping-particle":"","family":"Mehrotra","given":"Akanksha","non-dropping-particle":"","parse-names":false,"suffix":""},{"dropping-particle":"","family":"Khatik","given":"Rajesh","non-dropping-particle":"","parse-names":false,"suffix":""},{"dropping-particle":"","family":"Rawal","given":"Pokhar","non-dropping-particle":"","parse-names":false,"suffix":""},{"dropping-particle":"","family":"Sharma","given":"S.S.","non-dropping-particle":"","parse-names":false,"suffix":""},{"dropping-particle":"","family":"Pal","given":"Ajay","non-dropping-particle":"","parse-names":false,"suffix":""}],"container-title":"International Journal of Biological Macromolecules","id":"ITEM-1","issued":{"date-parts":[["2013","11"]]},"page":"677-683","title":"Synthesis of chitosan based nanoparticles and their in vitro evaluation against phytopathogenic fungi","type":"article-journal","volume":"62"},"uris":["http://www.mendeley.com/documents/?uuid=98e6aefa-60e6-3672-a37d-34ad78221c1e"]}],"mendeley":{"formattedCitation":"[64]","plainTextFormattedCitation":"[64]","previouslyFormattedCitation":"[64]"},"properties":{"noteIndex":0},"schema":"https://github.com/citation-style-language/schema/raw/master/csl-citation.json"}</w:instrText>
            </w:r>
            <w:r>
              <w:rPr>
                <w:rFonts w:ascii="Times New Roman" w:hAnsi="Times New Roman" w:cs="Times New Roman"/>
                <w:sz w:val="20"/>
                <w:szCs w:val="20"/>
              </w:rPr>
              <w:fldChar w:fldCharType="separate"/>
            </w:r>
            <w:r w:rsidRPr="00366D85">
              <w:rPr>
                <w:rFonts w:ascii="Times New Roman" w:hAnsi="Times New Roman" w:cs="Times New Roman"/>
                <w:noProof/>
                <w:sz w:val="20"/>
                <w:szCs w:val="20"/>
              </w:rPr>
              <w:t>[64]</w:t>
            </w:r>
            <w:r>
              <w:rPr>
                <w:rFonts w:ascii="Times New Roman" w:hAnsi="Times New Roman" w:cs="Times New Roman"/>
                <w:sz w:val="20"/>
                <w:szCs w:val="20"/>
              </w:rPr>
              <w:fldChar w:fldCharType="end"/>
            </w:r>
          </w:p>
        </w:tc>
      </w:tr>
      <w:tr w:rsidR="00366D85" w:rsidRPr="00AC6524" w14:paraId="3372901F" w14:textId="77777777" w:rsidTr="003475A7">
        <w:trPr>
          <w:jc w:val="center"/>
        </w:trPr>
        <w:tc>
          <w:tcPr>
            <w:tcW w:w="2068" w:type="dxa"/>
          </w:tcPr>
          <w:p w14:paraId="6638EF5A" w14:textId="0FAE42CB" w:rsidR="00366D85" w:rsidRPr="00AC6524" w:rsidRDefault="00366D85" w:rsidP="00366D85">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hitosan-Cu NCs</w:t>
            </w:r>
          </w:p>
        </w:tc>
        <w:tc>
          <w:tcPr>
            <w:tcW w:w="1358" w:type="dxa"/>
          </w:tcPr>
          <w:p w14:paraId="314336A6" w14:textId="213EF0D1" w:rsidR="00366D85" w:rsidRPr="00AC6524" w:rsidRDefault="00366D8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uSO</w:t>
            </w:r>
            <w:r w:rsidRPr="00366D85">
              <w:rPr>
                <w:rFonts w:ascii="Times New Roman" w:hAnsi="Times New Roman" w:cs="Times New Roman"/>
                <w:sz w:val="20"/>
                <w:szCs w:val="20"/>
                <w:vertAlign w:val="subscript"/>
              </w:rPr>
              <w:t>4</w:t>
            </w:r>
          </w:p>
        </w:tc>
        <w:tc>
          <w:tcPr>
            <w:tcW w:w="1720" w:type="dxa"/>
          </w:tcPr>
          <w:p w14:paraId="7A9447CE" w14:textId="75F666FB" w:rsidR="00366D85" w:rsidRPr="00AC6524" w:rsidRDefault="00366D85" w:rsidP="000D1CDC">
            <w:pPr>
              <w:jc w:val="both"/>
              <w:rPr>
                <w:rFonts w:ascii="Times New Roman" w:hAnsi="Times New Roman" w:cs="Times New Roman"/>
                <w:sz w:val="20"/>
                <w:szCs w:val="20"/>
              </w:rPr>
            </w:pPr>
            <w:r w:rsidRPr="00AC6524">
              <w:rPr>
                <w:rFonts w:ascii="Times New Roman" w:hAnsi="Times New Roman" w:cs="Times New Roman"/>
                <w:sz w:val="20"/>
                <w:szCs w:val="20"/>
              </w:rPr>
              <w:t>Cross-linking</w:t>
            </w:r>
          </w:p>
        </w:tc>
        <w:tc>
          <w:tcPr>
            <w:tcW w:w="1551" w:type="dxa"/>
          </w:tcPr>
          <w:p w14:paraId="2593B14F" w14:textId="04C1CFFA" w:rsidR="00366D85" w:rsidRPr="00AC6524" w:rsidRDefault="00366D85"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Antifungal effect</w:t>
            </w:r>
          </w:p>
        </w:tc>
        <w:tc>
          <w:tcPr>
            <w:tcW w:w="1079" w:type="dxa"/>
          </w:tcPr>
          <w:p w14:paraId="2E05E6C3" w14:textId="1737A84F" w:rsidR="00366D85" w:rsidRPr="00AC6524" w:rsidRDefault="00366D85" w:rsidP="000D1CDC">
            <w:pPr>
              <w:jc w:val="both"/>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ijbiomac.2013.10.012","ISSN":"01418130","author":[{"dropping-particle":"","family":"Saharan","given":"Vinod","non-dropping-particle":"","parse-names":false,"suffix":""},{"dropping-particle":"","family":"Mehrotra","given":"Akanksha","non-dropping-particle":"","parse-names":false,"suffix":""},{"dropping-particle":"","family":"Khatik","given":"Rajesh","non-dropping-particle":"","parse-names":false,"suffix":""},{"dropping-particle":"","family":"Rawal","given":"Pokhar","non-dropping-particle":"","parse-names":false,"suffix":""},{"dropping-particle":"","family":"Sharma","given":"S.S.","non-dropping-particle":"","parse-names":false,"suffix":""},{"dropping-particle":"","family":"Pal","given":"Ajay","non-dropping-particle":"","parse-names":false,"suffix":""}],"container-title":"International Journal of Biological Macromolecules","id":"ITEM-1","issued":{"date-parts":[["2013","11"]]},"page":"677-683","title":"Synthesis of chitosan based nanoparticles and their in vitro evaluation against phytopathogenic fungi","type":"article-journal","volume":"62"},"uris":["http://www.mendeley.com/documents/?uuid=98e6aefa-60e6-3672-a37d-34ad78221c1e"]}],"mendeley":{"formattedCitation":"[64]","plainTextFormattedCitation":"[64]"},"properties":{"noteIndex":0},"schema":"https://github.com/citation-style-language/schema/raw/master/csl-citation.json"}</w:instrText>
            </w:r>
            <w:r>
              <w:rPr>
                <w:rFonts w:ascii="Times New Roman" w:hAnsi="Times New Roman" w:cs="Times New Roman"/>
                <w:sz w:val="20"/>
                <w:szCs w:val="20"/>
              </w:rPr>
              <w:fldChar w:fldCharType="separate"/>
            </w:r>
            <w:r w:rsidRPr="00366D85">
              <w:rPr>
                <w:rFonts w:ascii="Times New Roman" w:hAnsi="Times New Roman" w:cs="Times New Roman"/>
                <w:noProof/>
                <w:sz w:val="20"/>
                <w:szCs w:val="20"/>
              </w:rPr>
              <w:t>[64]</w:t>
            </w:r>
            <w:r>
              <w:rPr>
                <w:rFonts w:ascii="Times New Roman" w:hAnsi="Times New Roman" w:cs="Times New Roman"/>
                <w:sz w:val="20"/>
                <w:szCs w:val="20"/>
              </w:rPr>
              <w:fldChar w:fldCharType="end"/>
            </w:r>
          </w:p>
        </w:tc>
      </w:tr>
      <w:tr w:rsidR="00AC6524" w:rsidRPr="00AC6524" w14:paraId="5619DCAB" w14:textId="77777777" w:rsidTr="003475A7">
        <w:trPr>
          <w:jc w:val="center"/>
        </w:trPr>
        <w:tc>
          <w:tcPr>
            <w:tcW w:w="2068" w:type="dxa"/>
          </w:tcPr>
          <w:p w14:paraId="73BC8238"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Wheat gluten</w:t>
            </w:r>
          </w:p>
        </w:tc>
        <w:tc>
          <w:tcPr>
            <w:tcW w:w="1358" w:type="dxa"/>
          </w:tcPr>
          <w:p w14:paraId="21DC81DA" w14:textId="77777777" w:rsidR="001533A5" w:rsidRPr="00AC6524" w:rsidRDefault="001533A5" w:rsidP="000D1CDC">
            <w:pPr>
              <w:jc w:val="both"/>
              <w:rPr>
                <w:rFonts w:ascii="Times New Roman" w:eastAsia="MyriadPro-Light" w:hAnsi="Times New Roman" w:cs="Times New Roman"/>
                <w:sz w:val="20"/>
                <w:szCs w:val="20"/>
              </w:rPr>
            </w:pPr>
            <w:proofErr w:type="spellStart"/>
            <w:r w:rsidRPr="00AC6524">
              <w:rPr>
                <w:rFonts w:ascii="Times New Roman" w:hAnsi="Times New Roman" w:cs="Times New Roman"/>
                <w:sz w:val="20"/>
                <w:szCs w:val="20"/>
              </w:rPr>
              <w:t>Ethofumesate</w:t>
            </w:r>
            <w:proofErr w:type="spellEnd"/>
          </w:p>
        </w:tc>
        <w:tc>
          <w:tcPr>
            <w:tcW w:w="1720" w:type="dxa"/>
          </w:tcPr>
          <w:p w14:paraId="236E4411"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ntrapment/extrusion</w:t>
            </w:r>
          </w:p>
        </w:tc>
        <w:tc>
          <w:tcPr>
            <w:tcW w:w="1551" w:type="dxa"/>
          </w:tcPr>
          <w:p w14:paraId="5835F8AC" w14:textId="77777777" w:rsidR="001533A5" w:rsidRPr="00AC6524" w:rsidRDefault="00CE6998"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Lowered diffusivity</w:t>
            </w:r>
          </w:p>
        </w:tc>
        <w:tc>
          <w:tcPr>
            <w:tcW w:w="1079" w:type="dxa"/>
          </w:tcPr>
          <w:p w14:paraId="2991B6AD" w14:textId="0601ECFE"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jhazmat.2011.11.093","ISSN":"03043894","author":[{"dropping-particle":"","family":"Chevillard","given":"Anne","non-dropping-particle":"","parse-names":false,"suffix":""},{"dropping-particle":"","family":"Angellier-Coussy","given":"Hélène","non-dropping-particle":"","parse-names":false,"suffix":""},{"dropping-particle":"","family":"Guillard","given":"Valérie","non-dropping-particle":"","parse-names":false,"suffix":""},{"dropping-particle":"","family":"Gontard","given":"Nathalie","non-dropping-particle":"","parse-names":false,"suffix":""},{"dropping-particle":"","family":"Gastaldi","given":"Emmanuelle","non-dropping-particle":"","parse-names":false,"suffix":""}],"container-title":"Journal of Hazardous Materials","id":"ITEM-1","issued":{"date-parts":[["2012","2"]]},"page":"32-39","title":"Controlling pesticide release via structuring agropolymer and nanoclays based materials","type":"article-journal","volume":"205-206"},"uris":["http://www.mendeley.com/documents/?uuid=ccb570c5-0f82-3332-a51a-617415bd573a"]}],"mendeley":{"formattedCitation":"[65]","plainTextFormattedCitation":"[65]","previouslyFormattedCitation":"[65]"},"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5]</w:t>
            </w:r>
            <w:r w:rsidRPr="00AC6524">
              <w:rPr>
                <w:rFonts w:ascii="Times New Roman" w:hAnsi="Times New Roman" w:cs="Times New Roman"/>
                <w:sz w:val="20"/>
                <w:szCs w:val="20"/>
              </w:rPr>
              <w:fldChar w:fldCharType="end"/>
            </w:r>
          </w:p>
        </w:tc>
      </w:tr>
      <w:tr w:rsidR="00AC6524" w:rsidRPr="00AC6524" w14:paraId="3BED0CFB" w14:textId="77777777" w:rsidTr="003475A7">
        <w:trPr>
          <w:jc w:val="center"/>
        </w:trPr>
        <w:tc>
          <w:tcPr>
            <w:tcW w:w="2068" w:type="dxa"/>
          </w:tcPr>
          <w:p w14:paraId="39337373"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Alginate</w:t>
            </w:r>
          </w:p>
        </w:tc>
        <w:tc>
          <w:tcPr>
            <w:tcW w:w="1358" w:type="dxa"/>
          </w:tcPr>
          <w:p w14:paraId="05E0C8C4"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Azadirachtin</w:t>
            </w:r>
          </w:p>
        </w:tc>
        <w:tc>
          <w:tcPr>
            <w:tcW w:w="1720" w:type="dxa"/>
          </w:tcPr>
          <w:p w14:paraId="1B82AD58"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Encapsulation</w:t>
            </w:r>
          </w:p>
        </w:tc>
        <w:tc>
          <w:tcPr>
            <w:tcW w:w="1551" w:type="dxa"/>
          </w:tcPr>
          <w:p w14:paraId="7F40CDE6" w14:textId="77777777" w:rsidR="001533A5" w:rsidRPr="00AC6524" w:rsidRDefault="00B001EC"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Slow release</w:t>
            </w:r>
          </w:p>
        </w:tc>
        <w:tc>
          <w:tcPr>
            <w:tcW w:w="1079" w:type="dxa"/>
          </w:tcPr>
          <w:p w14:paraId="7427F4F3" w14:textId="51D58652"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2.07.064","ISSN":"01448617","author":[{"dropping-particle":"","family":"Jerobin","given":"Jayakumar","non-dropping-particle":"","parse-names":false,"suffix":""},{"dropping-particle":"","family":"Sureshkumar","given":"R.S.","non-dropping-particle":"","parse-names":false,"suffix":""},{"dropping-particle":"","family":"Anjali","given":"C.H.","non-dropping-particle":"","parse-names":false,"suffix":""},{"dropping-particle":"","family":"Mukherjee","given":"Amitava","non-dropping-particle":"","parse-names":false,"suffix":""},{"dropping-particle":"","family":"Chandrasekaran","given":"Natarajan","non-dropping-particle":"","parse-names":false,"suffix":""}],"container-title":"Carbohydrate Polymers","id":"ITEM-1","issue":"4","issued":{"date-parts":[["2012","11"]]},"page":"1750-1756","title":"Biodegradable polymer based encapsulation of neem oil nanoemulsion for controlled release of Aza-A","type":"article-journal","volume":"90"},"uris":["http://www.mendeley.com/documents/?uuid=d0c100ad-c76d-33b2-be51-f1d397080fc0"]}],"mendeley":{"formattedCitation":"[66]","plainTextFormattedCitation":"[66]","previouslyFormattedCitation":"[66]"},"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6]</w:t>
            </w:r>
            <w:r w:rsidRPr="00AC6524">
              <w:rPr>
                <w:rFonts w:ascii="Times New Roman" w:hAnsi="Times New Roman" w:cs="Times New Roman"/>
                <w:sz w:val="20"/>
                <w:szCs w:val="20"/>
              </w:rPr>
              <w:fldChar w:fldCharType="end"/>
            </w:r>
          </w:p>
        </w:tc>
      </w:tr>
      <w:tr w:rsidR="00AC6524" w:rsidRPr="00AC6524" w14:paraId="0BACE75B" w14:textId="77777777" w:rsidTr="003475A7">
        <w:trPr>
          <w:jc w:val="center"/>
        </w:trPr>
        <w:tc>
          <w:tcPr>
            <w:tcW w:w="2068" w:type="dxa"/>
          </w:tcPr>
          <w:p w14:paraId="1017D905" w14:textId="237DFA9C"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Alginate/chitosan</w:t>
            </w:r>
            <w:r w:rsidR="00204EAF">
              <w:rPr>
                <w:rFonts w:ascii="Times New Roman" w:hAnsi="Times New Roman" w:cs="Times New Roman"/>
                <w:sz w:val="20"/>
                <w:szCs w:val="20"/>
              </w:rPr>
              <w:t xml:space="preserve"> </w:t>
            </w:r>
            <w:r w:rsidR="00204EAF" w:rsidRPr="00AC6524">
              <w:rPr>
                <w:rFonts w:ascii="Times New Roman" w:hAnsi="Times New Roman" w:cs="Times New Roman"/>
                <w:sz w:val="20"/>
                <w:szCs w:val="20"/>
              </w:rPr>
              <w:t>NCs</w:t>
            </w:r>
          </w:p>
        </w:tc>
        <w:tc>
          <w:tcPr>
            <w:tcW w:w="1358" w:type="dxa"/>
          </w:tcPr>
          <w:p w14:paraId="7DED5481"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Paraquat</w:t>
            </w:r>
          </w:p>
        </w:tc>
        <w:tc>
          <w:tcPr>
            <w:tcW w:w="1720" w:type="dxa"/>
          </w:tcPr>
          <w:p w14:paraId="014C1B05" w14:textId="5AF2B36F" w:rsidR="001533A5" w:rsidRPr="00AC6524" w:rsidRDefault="00204EAF"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C</w:t>
            </w:r>
            <w:r w:rsidR="001533A5" w:rsidRPr="00AC6524">
              <w:rPr>
                <w:rFonts w:ascii="Times New Roman" w:hAnsi="Times New Roman" w:cs="Times New Roman"/>
                <w:sz w:val="20"/>
                <w:szCs w:val="20"/>
              </w:rPr>
              <w:t>omplexation</w:t>
            </w:r>
          </w:p>
          <w:p w14:paraId="5FB52DFC" w14:textId="0EC34EE1" w:rsidR="001533A5" w:rsidRPr="00AC6524" w:rsidRDefault="00204EAF"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of</w:t>
            </w:r>
            <w:r w:rsidR="001533A5" w:rsidRPr="00AC6524">
              <w:rPr>
                <w:rFonts w:ascii="Times New Roman" w:hAnsi="Times New Roman" w:cs="Times New Roman"/>
                <w:sz w:val="20"/>
                <w:szCs w:val="20"/>
              </w:rPr>
              <w:t xml:space="preserve"> alginate </w:t>
            </w:r>
            <w:r>
              <w:rPr>
                <w:rFonts w:ascii="Times New Roman" w:hAnsi="Times New Roman" w:cs="Times New Roman"/>
                <w:sz w:val="20"/>
                <w:szCs w:val="20"/>
              </w:rPr>
              <w:t>with</w:t>
            </w:r>
          </w:p>
          <w:p w14:paraId="44B20BF7"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chitosan</w:t>
            </w:r>
          </w:p>
        </w:tc>
        <w:tc>
          <w:tcPr>
            <w:tcW w:w="1551" w:type="dxa"/>
          </w:tcPr>
          <w:p w14:paraId="7D81EBDA" w14:textId="77777777" w:rsidR="001533A5" w:rsidRPr="00AC6524" w:rsidRDefault="00B001EC"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Sustainable action</w:t>
            </w:r>
          </w:p>
        </w:tc>
        <w:tc>
          <w:tcPr>
            <w:tcW w:w="1079" w:type="dxa"/>
          </w:tcPr>
          <w:p w14:paraId="7C420453" w14:textId="0B91D01A"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jhazmat.2011.03.057","ISSN":"03043894","author":[{"dropping-particle":"","family":"Silva","given":"Mariana dos Santos","non-dropping-particle":"","parse-names":false,"suffix":""},{"dropping-particle":"","family":"Cocenza","given":"Daniela Sgarbi","non-dropping-particle":"","parse-names":false,"suffix":""},{"dropping-particle":"","family":"Grillo","given":"Renato","non-dropping-particle":"","parse-names":false,"suffix":""},{"dropping-particle":"de","family":"Melo","given":"Nathalie Ferreira Silva","non-dropping-particle":"","parse-names":false,"suffix":""},{"dropping-particle":"","family":"Tonello","given":"Paulo Sérgio","non-dropping-particle":"","parse-names":false,"suffix":""},{"dropping-particle":"de","family":"Oliveira","given":"Luciana Camargo","non-dropping-particle":"","parse-names":false,"suffix":""},{"dropping-particle":"","family":"Cassimiro","given":"Douglas Lopes","non-dropping-particle":"","parse-names":false,"suffix":""},{"dropping-particle":"","family":"Rosa","given":"André Henrique","non-dropping-particle":"","parse-names":false,"suffix":""},{"dropping-particle":"","family":"Fraceto","given":"Leonardo Fernandes","non-dropping-particle":"","parse-names":false,"suffix":""}],"container-title":"Journal of Hazardous Materials","id":"ITEM-1","issue":"1-3","issued":{"date-parts":[["2011","6"]]},"page":"366-374","title":"Paraquat-loaded alginate/chitosan nanoparticles: Preparation, characterization and soil sorption studies","type":"article-journal","volume":"190"},"uris":["http://www.mendeley.com/documents/?uuid=c8f48166-7ae1-3fe8-b80a-65db90b409a6"]}],"mendeley":{"formattedCitation":"[67]","plainTextFormattedCitation":"[67]","previouslyFormattedCitation":"[67]"},"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7]</w:t>
            </w:r>
            <w:r w:rsidRPr="00AC6524">
              <w:rPr>
                <w:rFonts w:ascii="Times New Roman" w:hAnsi="Times New Roman" w:cs="Times New Roman"/>
                <w:sz w:val="20"/>
                <w:szCs w:val="20"/>
              </w:rPr>
              <w:fldChar w:fldCharType="end"/>
            </w:r>
          </w:p>
        </w:tc>
      </w:tr>
      <w:tr w:rsidR="00AC6524" w:rsidRPr="00AC6524" w14:paraId="66440FD0" w14:textId="77777777" w:rsidTr="003475A7">
        <w:trPr>
          <w:jc w:val="center"/>
        </w:trPr>
        <w:tc>
          <w:tcPr>
            <w:tcW w:w="2068" w:type="dxa"/>
          </w:tcPr>
          <w:p w14:paraId="033443A3"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i/>
                <w:iCs/>
                <w:sz w:val="20"/>
                <w:szCs w:val="20"/>
              </w:rPr>
              <w:t xml:space="preserve">Serratia </w:t>
            </w:r>
            <w:r w:rsidRPr="00AC6524">
              <w:rPr>
                <w:rFonts w:ascii="Times New Roman" w:hAnsi="Times New Roman" w:cs="Times New Roman"/>
                <w:sz w:val="20"/>
                <w:szCs w:val="20"/>
              </w:rPr>
              <w:t>sp. biosynthesized</w:t>
            </w:r>
          </w:p>
          <w:p w14:paraId="071372D3" w14:textId="77777777" w:rsidR="001533A5" w:rsidRPr="00AC6524" w:rsidRDefault="001533A5"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AgNPs</w:t>
            </w:r>
            <w:proofErr w:type="spellEnd"/>
          </w:p>
        </w:tc>
        <w:tc>
          <w:tcPr>
            <w:tcW w:w="1358" w:type="dxa"/>
          </w:tcPr>
          <w:p w14:paraId="1028BB62" w14:textId="77777777" w:rsidR="001533A5" w:rsidRPr="00AC6524" w:rsidRDefault="001533A5" w:rsidP="000D1CDC">
            <w:pPr>
              <w:jc w:val="both"/>
              <w:rPr>
                <w:rFonts w:ascii="Times New Roman" w:eastAsia="MyriadPro-Light" w:hAnsi="Times New Roman" w:cs="Times New Roman"/>
                <w:sz w:val="20"/>
                <w:szCs w:val="20"/>
              </w:rPr>
            </w:pPr>
            <w:proofErr w:type="spellStart"/>
            <w:r w:rsidRPr="00AC6524">
              <w:rPr>
                <w:rFonts w:ascii="Times New Roman" w:hAnsi="Times New Roman" w:cs="Times New Roman"/>
                <w:sz w:val="20"/>
                <w:szCs w:val="20"/>
              </w:rPr>
              <w:t>AgNPs</w:t>
            </w:r>
            <w:proofErr w:type="spellEnd"/>
          </w:p>
        </w:tc>
        <w:tc>
          <w:tcPr>
            <w:tcW w:w="1720" w:type="dxa"/>
          </w:tcPr>
          <w:p w14:paraId="05A967F3"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i/>
                <w:iCs/>
                <w:sz w:val="20"/>
                <w:szCs w:val="20"/>
              </w:rPr>
              <w:t xml:space="preserve">Serratia </w:t>
            </w:r>
            <w:r w:rsidRPr="00AC6524">
              <w:rPr>
                <w:rFonts w:ascii="Times New Roman" w:hAnsi="Times New Roman" w:cs="Times New Roman"/>
                <w:sz w:val="20"/>
                <w:szCs w:val="20"/>
              </w:rPr>
              <w:t>sp. biosynthesized</w:t>
            </w:r>
          </w:p>
          <w:p w14:paraId="4F059933" w14:textId="77777777" w:rsidR="001533A5" w:rsidRPr="00AC6524" w:rsidRDefault="001533A5" w:rsidP="000D1CDC">
            <w:pPr>
              <w:jc w:val="both"/>
              <w:rPr>
                <w:rFonts w:ascii="Times New Roman" w:hAnsi="Times New Roman" w:cs="Times New Roman"/>
                <w:sz w:val="20"/>
                <w:szCs w:val="20"/>
              </w:rPr>
            </w:pPr>
          </w:p>
        </w:tc>
        <w:tc>
          <w:tcPr>
            <w:tcW w:w="1551" w:type="dxa"/>
          </w:tcPr>
          <w:p w14:paraId="5182345F" w14:textId="3F9EA472" w:rsidR="001533A5" w:rsidRPr="00AC6524" w:rsidRDefault="00204EAF" w:rsidP="000D1CDC">
            <w:pPr>
              <w:jc w:val="both"/>
              <w:rPr>
                <w:rFonts w:ascii="Times New Roman" w:eastAsia="MyriadPro-Light" w:hAnsi="Times New Roman" w:cs="Times New Roman"/>
                <w:sz w:val="20"/>
                <w:szCs w:val="20"/>
              </w:rPr>
            </w:pPr>
            <w:r>
              <w:rPr>
                <w:rFonts w:ascii="Times New Roman" w:hAnsi="Times New Roman" w:cs="Times New Roman"/>
                <w:sz w:val="20"/>
                <w:szCs w:val="20"/>
              </w:rPr>
              <w:t>A</w:t>
            </w:r>
            <w:r w:rsidR="001533A5" w:rsidRPr="00AC6524">
              <w:rPr>
                <w:rFonts w:ascii="Times New Roman" w:hAnsi="Times New Roman" w:cs="Times New Roman"/>
                <w:sz w:val="20"/>
                <w:szCs w:val="20"/>
              </w:rPr>
              <w:t>ntifungal activity</w:t>
            </w:r>
          </w:p>
        </w:tc>
        <w:tc>
          <w:tcPr>
            <w:tcW w:w="1079" w:type="dxa"/>
          </w:tcPr>
          <w:p w14:paraId="0B2003F2" w14:textId="6800BC4D"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371/journal.pone.0097881","ISSN":"1932-6203","author":[{"dropping-particle":"","family":"Mishra","given":"Sandhya","non-dropping-particle":"","parse-names":false,"suffix":""},{"dropping-particle":"","family":"Singh","given":"Braj Raj","non-dropping-particle":"","parse-names":false,"suffix":""},{"dropping-particle":"","family":"Singh","given":"Akanksha","non-dropping-particle":"","parse-names":false,"suffix":""},{"dropping-particle":"","family":"Keswani","given":"Chetan","non-dropping-particle":"","parse-names":false,"suffix":""},{"dropping-particle":"","family":"Naqvi","given":"Alim H.","non-dropping-particle":"","parse-names":false,"suffix":""},{"dropping-particle":"","family":"Singh","given":"H. B.","non-dropping-particle":"","parse-names":false,"suffix":""}],"container-title":"PLoS ONE","id":"ITEM-1","issue":"5","issued":{"date-parts":[["2014","5","19"]]},"page":"e97881","title":"Biofabricated Silver Nanoparticles Act as a Strong Fungicide against Bipolaris sorokiniana Causing Spot Blotch Disease in Wheat","type":"article-journal","volume":"9"},"uris":["http://www.mendeley.com/documents/?uuid=45b490bb-3526-33f7-a030-3352bc56aa90"]}],"mendeley":{"formattedCitation":"[68]","plainTextFormattedCitation":"[68]","previouslyFormattedCitation":"[68]"},"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8]</w:t>
            </w:r>
            <w:r w:rsidRPr="00AC6524">
              <w:rPr>
                <w:rFonts w:ascii="Times New Roman" w:hAnsi="Times New Roman" w:cs="Times New Roman"/>
                <w:sz w:val="20"/>
                <w:szCs w:val="20"/>
              </w:rPr>
              <w:fldChar w:fldCharType="end"/>
            </w:r>
          </w:p>
        </w:tc>
      </w:tr>
      <w:tr w:rsidR="00AC6524" w:rsidRPr="00AC6524" w14:paraId="5C80E889" w14:textId="77777777" w:rsidTr="003475A7">
        <w:trPr>
          <w:jc w:val="center"/>
        </w:trPr>
        <w:tc>
          <w:tcPr>
            <w:tcW w:w="2068" w:type="dxa"/>
          </w:tcPr>
          <w:p w14:paraId="5C1F818B"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Turnip leaf extracted </w:t>
            </w:r>
            <w:proofErr w:type="spellStart"/>
            <w:r w:rsidRPr="00AC6524">
              <w:rPr>
                <w:rFonts w:ascii="Times New Roman" w:hAnsi="Times New Roman" w:cs="Times New Roman"/>
                <w:sz w:val="20"/>
                <w:szCs w:val="20"/>
              </w:rPr>
              <w:t>AgNPs</w:t>
            </w:r>
            <w:proofErr w:type="spellEnd"/>
          </w:p>
        </w:tc>
        <w:tc>
          <w:tcPr>
            <w:tcW w:w="1358" w:type="dxa"/>
          </w:tcPr>
          <w:p w14:paraId="3FB98950" w14:textId="77777777" w:rsidR="001533A5" w:rsidRPr="00AC6524" w:rsidRDefault="001533A5" w:rsidP="000D1CDC">
            <w:pPr>
              <w:jc w:val="both"/>
              <w:rPr>
                <w:rFonts w:ascii="Times New Roman" w:eastAsia="MyriadPro-Light" w:hAnsi="Times New Roman" w:cs="Times New Roman"/>
                <w:sz w:val="20"/>
                <w:szCs w:val="20"/>
              </w:rPr>
            </w:pPr>
            <w:proofErr w:type="spellStart"/>
            <w:r w:rsidRPr="00AC6524">
              <w:rPr>
                <w:rFonts w:ascii="Times New Roman" w:hAnsi="Times New Roman" w:cs="Times New Roman"/>
                <w:sz w:val="20"/>
                <w:szCs w:val="20"/>
              </w:rPr>
              <w:t>AgNPs</w:t>
            </w:r>
            <w:proofErr w:type="spellEnd"/>
          </w:p>
        </w:tc>
        <w:tc>
          <w:tcPr>
            <w:tcW w:w="1720" w:type="dxa"/>
          </w:tcPr>
          <w:p w14:paraId="4BD59768"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Turnip leaf extracted</w:t>
            </w:r>
          </w:p>
        </w:tc>
        <w:tc>
          <w:tcPr>
            <w:tcW w:w="1551" w:type="dxa"/>
          </w:tcPr>
          <w:p w14:paraId="107DAECF" w14:textId="2AE6B82F" w:rsidR="00204EAF" w:rsidRPr="00AC6524" w:rsidRDefault="00204EAF" w:rsidP="00204EAF">
            <w:pPr>
              <w:autoSpaceDE w:val="0"/>
              <w:autoSpaceDN w:val="0"/>
              <w:adjustRightInd w:val="0"/>
              <w:jc w:val="both"/>
              <w:rPr>
                <w:rFonts w:ascii="Times New Roman" w:eastAsia="MyriadPro-Light" w:hAnsi="Times New Roman" w:cs="Times New Roman"/>
                <w:sz w:val="20"/>
                <w:szCs w:val="20"/>
              </w:rPr>
            </w:pPr>
            <w:r>
              <w:rPr>
                <w:rFonts w:ascii="Times New Roman" w:hAnsi="Times New Roman" w:cs="Times New Roman"/>
                <w:sz w:val="20"/>
                <w:szCs w:val="20"/>
              </w:rPr>
              <w:t>A</w:t>
            </w:r>
            <w:r w:rsidRPr="00AC6524">
              <w:rPr>
                <w:rFonts w:ascii="Times New Roman" w:hAnsi="Times New Roman" w:cs="Times New Roman"/>
                <w:sz w:val="20"/>
                <w:szCs w:val="20"/>
              </w:rPr>
              <w:t xml:space="preserve">ntifungal activity </w:t>
            </w:r>
          </w:p>
          <w:p w14:paraId="40A7F2F2" w14:textId="14C1D19D" w:rsidR="001533A5" w:rsidRPr="00AC6524" w:rsidRDefault="001533A5" w:rsidP="000D1CDC">
            <w:pPr>
              <w:jc w:val="both"/>
              <w:rPr>
                <w:rFonts w:ascii="Times New Roman" w:eastAsia="MyriadPro-Light" w:hAnsi="Times New Roman" w:cs="Times New Roman"/>
                <w:sz w:val="20"/>
                <w:szCs w:val="20"/>
              </w:rPr>
            </w:pPr>
          </w:p>
        </w:tc>
        <w:tc>
          <w:tcPr>
            <w:tcW w:w="1079" w:type="dxa"/>
          </w:tcPr>
          <w:p w14:paraId="06200D27" w14:textId="2F2D50BC" w:rsidR="0078371A" w:rsidRPr="00AC6524" w:rsidRDefault="0078371A"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0658-014-0399-4","ISSN":"0929-1873","author":[{"dropping-particle":"","family":"Narayanan","given":"Kannan Badri","non-dropping-particle":"","parse-names":false,"suffix":""},{"dropping-particle":"","family":"Park","given":"Hyun Ho","non-dropping-particle":"","parse-names":false,"suffix":""}],"container-title":"European Journal of Plant Pathology","id":"ITEM-1","issue":"2","issued":{"date-parts":[["2014","10","7"]]},"page":"185-192","title":"Antifungal activity of silver nanoparticles synthesized using turnip leaf extract (Brassica rapa L.) against wood rotting pathogens","type":"article-journal","volume":"140"},"uris":["http://www.mendeley.com/documents/?uuid=acf0f39f-e176-3c56-9be1-06f293df3381"]}],"mendeley":{"formattedCitation":"[69]","plainTextFormattedCitation":"[69]","previouslyFormattedCitation":"[69]"},"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9]</w:t>
            </w:r>
            <w:r w:rsidRPr="00AC6524">
              <w:rPr>
                <w:rFonts w:ascii="Times New Roman" w:hAnsi="Times New Roman" w:cs="Times New Roman"/>
                <w:sz w:val="20"/>
                <w:szCs w:val="20"/>
              </w:rPr>
              <w:fldChar w:fldCharType="end"/>
            </w:r>
          </w:p>
          <w:p w14:paraId="16A53F7A" w14:textId="77777777" w:rsidR="001533A5" w:rsidRPr="00AC6524" w:rsidRDefault="001533A5" w:rsidP="000D1CDC">
            <w:pPr>
              <w:jc w:val="both"/>
              <w:rPr>
                <w:rFonts w:ascii="Times New Roman" w:hAnsi="Times New Roman" w:cs="Times New Roman"/>
                <w:sz w:val="20"/>
                <w:szCs w:val="20"/>
              </w:rPr>
            </w:pPr>
          </w:p>
        </w:tc>
      </w:tr>
      <w:tr w:rsidR="00AC6524" w:rsidRPr="00AC6524" w14:paraId="2AB61417" w14:textId="77777777" w:rsidTr="003475A7">
        <w:trPr>
          <w:jc w:val="center"/>
        </w:trPr>
        <w:tc>
          <w:tcPr>
            <w:tcW w:w="2068" w:type="dxa"/>
          </w:tcPr>
          <w:p w14:paraId="5865B8F8"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i/>
                <w:iCs/>
                <w:sz w:val="20"/>
                <w:szCs w:val="20"/>
              </w:rPr>
              <w:t xml:space="preserve">Artemisia absinthium </w:t>
            </w:r>
            <w:r w:rsidRPr="00AC6524">
              <w:rPr>
                <w:rFonts w:ascii="Times New Roman" w:hAnsi="Times New Roman" w:cs="Times New Roman"/>
                <w:sz w:val="20"/>
                <w:szCs w:val="20"/>
              </w:rPr>
              <w:t>extracted</w:t>
            </w:r>
          </w:p>
          <w:p w14:paraId="5175DCD5"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green-synthesize </w:t>
            </w:r>
            <w:proofErr w:type="spellStart"/>
            <w:r w:rsidRPr="00AC6524">
              <w:rPr>
                <w:rFonts w:ascii="Times New Roman" w:hAnsi="Times New Roman" w:cs="Times New Roman"/>
                <w:sz w:val="20"/>
                <w:szCs w:val="20"/>
              </w:rPr>
              <w:t>AgNPs</w:t>
            </w:r>
            <w:proofErr w:type="spellEnd"/>
          </w:p>
        </w:tc>
        <w:tc>
          <w:tcPr>
            <w:tcW w:w="1358" w:type="dxa"/>
          </w:tcPr>
          <w:p w14:paraId="31A5AFF2" w14:textId="77777777" w:rsidR="001533A5" w:rsidRPr="00AC6524" w:rsidRDefault="001533A5" w:rsidP="000D1CDC">
            <w:pPr>
              <w:jc w:val="both"/>
              <w:rPr>
                <w:rFonts w:ascii="Times New Roman" w:eastAsia="MyriadPro-Light" w:hAnsi="Times New Roman" w:cs="Times New Roman"/>
                <w:sz w:val="20"/>
                <w:szCs w:val="20"/>
              </w:rPr>
            </w:pPr>
            <w:proofErr w:type="spellStart"/>
            <w:r w:rsidRPr="00AC6524">
              <w:rPr>
                <w:rFonts w:ascii="Times New Roman" w:hAnsi="Times New Roman" w:cs="Times New Roman"/>
                <w:sz w:val="20"/>
                <w:szCs w:val="20"/>
              </w:rPr>
              <w:t>AgNPs</w:t>
            </w:r>
            <w:proofErr w:type="spellEnd"/>
          </w:p>
        </w:tc>
        <w:tc>
          <w:tcPr>
            <w:tcW w:w="1720" w:type="dxa"/>
          </w:tcPr>
          <w:p w14:paraId="3C5BA537"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i/>
                <w:iCs/>
                <w:sz w:val="20"/>
                <w:szCs w:val="20"/>
              </w:rPr>
              <w:t xml:space="preserve">Artemisia absinthium </w:t>
            </w:r>
            <w:r w:rsidRPr="00AC6524">
              <w:rPr>
                <w:rFonts w:ascii="Times New Roman" w:hAnsi="Times New Roman" w:cs="Times New Roman"/>
                <w:sz w:val="20"/>
                <w:szCs w:val="20"/>
              </w:rPr>
              <w:t>extracted</w:t>
            </w:r>
          </w:p>
          <w:p w14:paraId="22DE01B4"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green-synthesis</w:t>
            </w:r>
          </w:p>
        </w:tc>
        <w:tc>
          <w:tcPr>
            <w:tcW w:w="1551" w:type="dxa"/>
          </w:tcPr>
          <w:p w14:paraId="39F41E3F" w14:textId="16710531" w:rsidR="001533A5" w:rsidRPr="00AC6524" w:rsidRDefault="00204EAF"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Inhibit</w:t>
            </w:r>
            <w:r w:rsidR="001533A5" w:rsidRPr="00AC6524">
              <w:rPr>
                <w:rFonts w:ascii="Times New Roman" w:hAnsi="Times New Roman" w:cs="Times New Roman"/>
                <w:sz w:val="20"/>
                <w:szCs w:val="20"/>
              </w:rPr>
              <w:t xml:space="preserve"> Phytophthora infection</w:t>
            </w:r>
          </w:p>
          <w:p w14:paraId="65393824" w14:textId="08E0E7BF" w:rsidR="001533A5" w:rsidRPr="00AC6524" w:rsidRDefault="001533A5" w:rsidP="00204EAF">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on plants</w:t>
            </w:r>
          </w:p>
        </w:tc>
        <w:tc>
          <w:tcPr>
            <w:tcW w:w="1079" w:type="dxa"/>
          </w:tcPr>
          <w:p w14:paraId="5F2BB470" w14:textId="2DD68449" w:rsidR="001533A5" w:rsidRPr="00AC6524" w:rsidRDefault="0078371A"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94/PHYTO-01-15-0006-R","ISSN":"0031-949X","abstract":"&lt;p&gt; Application of nanoparticles for controlling plant pathogens is a rapidly emerging area in plant disease management, and nanoparticles synthesis methods that are economical and ecofriendly are extensively investigated. In this project, we investigated the potential of silver nanoparticles (AgNPs) synthesized with aqueous extract of Artemisia absinthium against several Phytophthora spp., which cause many economically important crop diseases. In in vitro dose-response tests conducted in microtiter plates, 10 µg ml &lt;sup&gt;−1&lt;/sup&gt; of AgNPs inhibited mycelial growth of P. parasitica, P. infestans, P. palmivora, P. cinnamomi, P. tropicalis, P. capsici, and P. katsurae. Detailed in vitro dose-response analyses conducted with P. parasitica and P. capsici revealed that AgNPs synthesized with A. absinthium extract were highly potent (IC50: 2.1 to 8.3 µg ml &lt;sup&gt;−1&lt;/sup&gt; ) and efficacious (100%) in inhibiting mycelial growth, zoospore germination, germ tube elongation, and zoospore production. Interestingly, AgNP treatment accelerated encystment of zoospores. Consistent with in vitro results, in planta experiments conducted in a greenhouse revealed that AgNP treatments prevented Phytophthora infection and improved plant survival. Moreover, AgNP in in planta experiments did not produce any adverse effects on plant growth. These investigations provide a simple and economical method for controlling Phytophthora with AgNP without affecting normal plant physiology. &lt;/p&gt;","author":[{"dropping-particle":"","family":"Ali","given":"Mohammad","non-dropping-particle":"","parse-names":false,"suffix":""},{"dropping-particle":"","family":"Kim","given":"Bosung","non-dropping-particle":"","parse-names":false,"suffix":""},{"dropping-particle":"","family":"Belfield","given":"Kevin D.","non-dropping-particle":"","parse-names":false,"suffix":""},{"dropping-particle":"","family":"Norman","given":"David","non-dropping-particle":"","parse-names":false,"suffix":""},{"dropping-particle":"","family":"Brennan","given":"Mary","non-dropping-particle":"","parse-names":false,"suffix":""},{"dropping-particle":"","family":"Ali","given":"Gul Shad","non-dropping-particle":"","parse-names":false,"suffix":""}],"container-title":"Phytopathology®","id":"ITEM-1","issue":"9","issued":{"date-parts":[["2015","9"]]},"page":"1183-1190","title":"Inhibition of &lt;i&gt;Phytophthora parasitica&lt;/i&gt; and &lt;i&gt;P. capsici&lt;/i&gt; by Silver Nanoparticles Synthesized Using Aqueous Extract of &lt;i&gt;Artemisia absinthium&lt;/i&gt;","type":"article-journal","volume":"105"},"uris":["http://www.mendeley.com/documents/?uuid=2eb8768a-a8b0-3c40-af8b-735384bdd004"]}],"mendeley":{"formattedCitation":"[70]","plainTextFormattedCitation":"[70]","previouslyFormattedCitation":"[70]"},"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0]</w:t>
            </w:r>
            <w:r w:rsidRPr="00AC6524">
              <w:rPr>
                <w:rFonts w:ascii="Times New Roman" w:hAnsi="Times New Roman" w:cs="Times New Roman"/>
                <w:sz w:val="20"/>
                <w:szCs w:val="20"/>
              </w:rPr>
              <w:fldChar w:fldCharType="end"/>
            </w:r>
          </w:p>
        </w:tc>
      </w:tr>
      <w:tr w:rsidR="00AC6524" w:rsidRPr="00AC6524" w14:paraId="34319ACF" w14:textId="77777777" w:rsidTr="003475A7">
        <w:trPr>
          <w:jc w:val="center"/>
        </w:trPr>
        <w:tc>
          <w:tcPr>
            <w:tcW w:w="2068" w:type="dxa"/>
          </w:tcPr>
          <w:p w14:paraId="6023EE4F" w14:textId="77777777" w:rsidR="00204EAF" w:rsidRPr="00AC6524" w:rsidRDefault="00204EAF" w:rsidP="00204EAF">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C</w:t>
            </w:r>
            <w:r w:rsidRPr="00AC6524">
              <w:rPr>
                <w:rFonts w:ascii="Times New Roman" w:hAnsi="Times New Roman" w:cs="Times New Roman"/>
                <w:sz w:val="20"/>
                <w:szCs w:val="20"/>
              </w:rPr>
              <w:t>hitosan</w:t>
            </w:r>
            <w:r>
              <w:rPr>
                <w:rFonts w:ascii="Times New Roman" w:hAnsi="Times New Roman" w:cs="Times New Roman"/>
                <w:sz w:val="20"/>
                <w:szCs w:val="20"/>
              </w:rPr>
              <w:t xml:space="preserve"> coated </w:t>
            </w:r>
            <w:r w:rsidRPr="00AC6524">
              <w:rPr>
                <w:rFonts w:ascii="Times New Roman" w:hAnsi="Times New Roman" w:cs="Times New Roman"/>
                <w:sz w:val="20"/>
                <w:szCs w:val="20"/>
              </w:rPr>
              <w:t xml:space="preserve"> </w:t>
            </w:r>
            <w:r w:rsidR="001533A5" w:rsidRPr="00AC6524">
              <w:rPr>
                <w:rFonts w:ascii="Times New Roman" w:hAnsi="Times New Roman" w:cs="Times New Roman"/>
                <w:sz w:val="20"/>
                <w:szCs w:val="20"/>
              </w:rPr>
              <w:t>Mesoporous silica nanoparticles</w:t>
            </w:r>
            <w:r w:rsidRPr="00AC6524">
              <w:rPr>
                <w:rFonts w:ascii="Times New Roman" w:hAnsi="Times New Roman" w:cs="Times New Roman"/>
                <w:sz w:val="20"/>
                <w:szCs w:val="20"/>
              </w:rPr>
              <w:t xml:space="preserve">(MSNs) </w:t>
            </w:r>
            <w:r>
              <w:rPr>
                <w:rFonts w:ascii="Times New Roman" w:hAnsi="Times New Roman" w:cs="Times New Roman"/>
                <w:sz w:val="20"/>
                <w:szCs w:val="20"/>
              </w:rPr>
              <w:t>-</w:t>
            </w:r>
          </w:p>
          <w:p w14:paraId="262D834F" w14:textId="004916ED" w:rsidR="001533A5" w:rsidRPr="00AC6524" w:rsidRDefault="001533A5" w:rsidP="000D1CDC">
            <w:pPr>
              <w:autoSpaceDE w:val="0"/>
              <w:autoSpaceDN w:val="0"/>
              <w:adjustRightInd w:val="0"/>
              <w:jc w:val="both"/>
              <w:rPr>
                <w:rFonts w:ascii="Times New Roman" w:hAnsi="Times New Roman" w:cs="Times New Roman"/>
                <w:sz w:val="20"/>
                <w:szCs w:val="20"/>
              </w:rPr>
            </w:pPr>
          </w:p>
          <w:p w14:paraId="6B0E88EF" w14:textId="2FADA545" w:rsidR="001533A5" w:rsidRPr="00AC6524" w:rsidRDefault="00204EAF"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 </w:t>
            </w:r>
            <w:r w:rsidR="001533A5" w:rsidRPr="00AC6524">
              <w:rPr>
                <w:rFonts w:ascii="Times New Roman" w:hAnsi="Times New Roman" w:cs="Times New Roman"/>
                <w:sz w:val="20"/>
                <w:szCs w:val="20"/>
              </w:rPr>
              <w:t xml:space="preserve">(CTS-MSNs) </w:t>
            </w:r>
          </w:p>
        </w:tc>
        <w:tc>
          <w:tcPr>
            <w:tcW w:w="1358" w:type="dxa"/>
          </w:tcPr>
          <w:p w14:paraId="27A839B4" w14:textId="77777777" w:rsidR="001533A5" w:rsidRPr="00AC6524" w:rsidRDefault="00B001EC"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MSN</w:t>
            </w:r>
          </w:p>
        </w:tc>
        <w:tc>
          <w:tcPr>
            <w:tcW w:w="1720" w:type="dxa"/>
          </w:tcPr>
          <w:p w14:paraId="7BBA720C"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3AB63763" w14:textId="0CABDFAE"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Both MSNs and CTS-MSNs </w:t>
            </w:r>
            <w:r w:rsidR="00204EAF">
              <w:rPr>
                <w:rFonts w:ascii="Times New Roman" w:hAnsi="Times New Roman" w:cs="Times New Roman"/>
                <w:sz w:val="20"/>
                <w:szCs w:val="20"/>
              </w:rPr>
              <w:t>protect from</w:t>
            </w:r>
          </w:p>
          <w:p w14:paraId="7B77A2B5" w14:textId="38B0D959"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disease </w:t>
            </w:r>
          </w:p>
          <w:p w14:paraId="37AA007A"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respectively</w:t>
            </w:r>
          </w:p>
        </w:tc>
        <w:tc>
          <w:tcPr>
            <w:tcW w:w="1079" w:type="dxa"/>
          </w:tcPr>
          <w:p w14:paraId="0FE11294" w14:textId="3ADF9DC2" w:rsidR="00EB20B2" w:rsidRPr="00AC6524" w:rsidRDefault="0078371A"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21/acssuschemeng.9b04800","ISSN":"2168-0485","author":[{"dropping-particle":"","family":"Buchman","given":"Joseph T.","non-dropping-particle":"","parse-names":false,"suffix":""},{"dropping-particle":"","family":"Elmer","given":"Wade H.","non-dropping-particle":"","parse-names":false,"suffix":""},{"dropping-particle":"","family":"Ma","given":"Chuanxin","non-dropping-particle":"","parse-names":false,"suffix":""},{"dropping-particle":"","family":"Landy","given":"Kaitlin M.","non-dropping-particle":"","parse-names":false,"suffix":""},{"dropping-particle":"","family":"White","given":"Jason C.","non-dropping-particle":"","parse-names":false,"suffix":""},{"dropping-particle":"","family":"Haynes","given":"Christy L.","non-dropping-particle":"","parse-names":false,"suffix":""}],"container-title":"ACS Sustainable Chemistry &amp; Engineering","id":"ITEM-1","issue":"24","issued":{"date-parts":[["2019","12","16"]]},"page":"19649-19659","title":"Chitosan-Coated Mesoporous Silica Nanoparticle Treatment of &lt;i&gt;Citrullus lanatus&lt;/i&gt; (Watermelon): Enhanced Fungal Disease Suppression and Modulated Expression of Stress-Related Genes","type":"article-journal","volume":"7"},"uris":["http://www.mendeley.com/documents/?uuid=ea6811e6-80ae-38b2-849d-396ddf575138"]}],"mendeley":{"formattedCitation":"[71]","plainTextFormattedCitation":"[71]","previouslyFormattedCitation":"[71]"},"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1]</w:t>
            </w:r>
            <w:r w:rsidRPr="00AC6524">
              <w:rPr>
                <w:rFonts w:ascii="Times New Roman" w:hAnsi="Times New Roman" w:cs="Times New Roman"/>
                <w:sz w:val="20"/>
                <w:szCs w:val="20"/>
              </w:rPr>
              <w:fldChar w:fldCharType="end"/>
            </w:r>
          </w:p>
          <w:p w14:paraId="48926B77" w14:textId="77777777" w:rsidR="001533A5" w:rsidRPr="00AC6524" w:rsidRDefault="001533A5" w:rsidP="000D1CDC">
            <w:pPr>
              <w:jc w:val="both"/>
              <w:rPr>
                <w:rFonts w:ascii="Times New Roman" w:hAnsi="Times New Roman" w:cs="Times New Roman"/>
                <w:sz w:val="20"/>
                <w:szCs w:val="20"/>
              </w:rPr>
            </w:pPr>
          </w:p>
        </w:tc>
      </w:tr>
      <w:tr w:rsidR="00AC6524" w:rsidRPr="00AC6524" w14:paraId="16F4C8D2" w14:textId="77777777" w:rsidTr="003475A7">
        <w:trPr>
          <w:jc w:val="center"/>
        </w:trPr>
        <w:tc>
          <w:tcPr>
            <w:tcW w:w="2068" w:type="dxa"/>
          </w:tcPr>
          <w:p w14:paraId="6E0CC439" w14:textId="77777777" w:rsidR="001533A5" w:rsidRPr="00AC6524" w:rsidRDefault="001533A5" w:rsidP="000D1CDC">
            <w:pPr>
              <w:jc w:val="both"/>
              <w:rPr>
                <w:rFonts w:ascii="Times New Roman" w:hAnsi="Times New Roman" w:cs="Times New Roman"/>
                <w:sz w:val="20"/>
                <w:szCs w:val="20"/>
              </w:rPr>
            </w:pPr>
          </w:p>
          <w:p w14:paraId="0F046E12" w14:textId="4F564B36" w:rsidR="001533A5" w:rsidRPr="00AC6524" w:rsidRDefault="00204EAF"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w:t>
            </w:r>
            <w:r w:rsidR="001533A5" w:rsidRPr="00AC6524">
              <w:rPr>
                <w:rFonts w:ascii="Times New Roman" w:hAnsi="Times New Roman" w:cs="Times New Roman"/>
                <w:sz w:val="20"/>
                <w:szCs w:val="20"/>
              </w:rPr>
              <w:t>esticides</w:t>
            </w:r>
          </w:p>
          <w:p w14:paraId="37FF6B87"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Cellulose/silica</w:t>
            </w:r>
          </w:p>
          <w:p w14:paraId="5CCCDC5A"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nanocomposites</w:t>
            </w:r>
          </w:p>
        </w:tc>
        <w:tc>
          <w:tcPr>
            <w:tcW w:w="1358" w:type="dxa"/>
          </w:tcPr>
          <w:p w14:paraId="3A2E5F62"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Tebuconazole</w:t>
            </w:r>
          </w:p>
        </w:tc>
        <w:tc>
          <w:tcPr>
            <w:tcW w:w="1720" w:type="dxa"/>
          </w:tcPr>
          <w:p w14:paraId="200E01A7"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54622F58"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50% improvement in release rate</w:t>
            </w:r>
          </w:p>
        </w:tc>
        <w:tc>
          <w:tcPr>
            <w:tcW w:w="1079" w:type="dxa"/>
          </w:tcPr>
          <w:p w14:paraId="55BF2E57" w14:textId="772350BA" w:rsidR="00EB20B2" w:rsidRPr="00AC6524" w:rsidRDefault="00EB20B2"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1051-016-3586-8","ISSN":"1388-0764","author":[{"dropping-particle":"","family":"Mattos","given":"Bruno D.","non-dropping-particle":"","parse-names":false,"suffix":""},{"dropping-particle":"","family":"Magalhães","given":"Washington L. E.","non-dropping-particle":"","parse-names":false,"suffix":""}],"container-title":"Journal of Nanoparticle Research","id":"ITEM-1","issue":"9","issued":{"date-parts":[["2016","9","13"]]},"page":"274","title":"Biogenic nanosilica blended by nanofibrillated cellulose as support for slow-release of tebuconazole","type":"article-journal","volume":"18"},"uris":["http://www.mendeley.com/documents/?uuid=2a1d536d-70a2-320a-a2d5-db68e52f039f"]}],"mendeley":{"formattedCitation":"[72]","plainTextFormattedCitation":"[72]","previouslyFormattedCitation":"[72]"},"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2]</w:t>
            </w:r>
            <w:r w:rsidRPr="00AC6524">
              <w:rPr>
                <w:rFonts w:ascii="Times New Roman" w:hAnsi="Times New Roman" w:cs="Times New Roman"/>
                <w:sz w:val="20"/>
                <w:szCs w:val="20"/>
              </w:rPr>
              <w:fldChar w:fldCharType="end"/>
            </w:r>
          </w:p>
          <w:p w14:paraId="2261A49C" w14:textId="77777777" w:rsidR="001533A5" w:rsidRPr="00AC6524" w:rsidRDefault="001533A5" w:rsidP="000D1CDC">
            <w:pPr>
              <w:jc w:val="both"/>
              <w:rPr>
                <w:rFonts w:ascii="Times New Roman" w:hAnsi="Times New Roman" w:cs="Times New Roman"/>
                <w:sz w:val="20"/>
                <w:szCs w:val="20"/>
              </w:rPr>
            </w:pPr>
          </w:p>
        </w:tc>
      </w:tr>
      <w:tr w:rsidR="00AC6524" w:rsidRPr="00AC6524" w14:paraId="3B9834FF" w14:textId="77777777" w:rsidTr="003475A7">
        <w:trPr>
          <w:jc w:val="center"/>
        </w:trPr>
        <w:tc>
          <w:tcPr>
            <w:tcW w:w="2068" w:type="dxa"/>
          </w:tcPr>
          <w:p w14:paraId="47C8D317"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Lignin</w:t>
            </w:r>
          </w:p>
        </w:tc>
        <w:tc>
          <w:tcPr>
            <w:tcW w:w="1358" w:type="dxa"/>
          </w:tcPr>
          <w:p w14:paraId="7E56F909"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Diuron</w:t>
            </w:r>
          </w:p>
        </w:tc>
        <w:tc>
          <w:tcPr>
            <w:tcW w:w="1720" w:type="dxa"/>
          </w:tcPr>
          <w:p w14:paraId="699CCCBF"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3F67AC9B"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Improved controlled release rate</w:t>
            </w:r>
          </w:p>
        </w:tc>
        <w:tc>
          <w:tcPr>
            <w:tcW w:w="1079" w:type="dxa"/>
          </w:tcPr>
          <w:p w14:paraId="07557B65" w14:textId="25BB2F61" w:rsidR="00EB20B2" w:rsidRPr="00AC6524" w:rsidRDefault="00EB20B2"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07/s11356-016-6983-8","ISSN":"0944-1344","author":[{"dropping-particle":"","family":"Yearla","given":"Srinivasa Rao","non-dropping-particle":"","parse-names":false,"suffix":""},{"dropping-particle":"","family":"Padmasree","given":"Kollipara","non-dropping-particle":"","parse-names":false,"suffix":""}],"container-title":"Environmental Science and Pollution Research","id":"ITEM-1","issue":"18","issued":{"date-parts":[["2016","9","3"]]},"page":"18085-18098","title":"Exploitation of subabul stem lignin as a matrix in controlled release agrochemical nanoformulations: a case study with herbicide diuron","type":"article-journal","volume":"23"},"uris":["http://www.mendeley.com/documents/?uuid=d0347915-94e9-37a1-b21e-e24c3e29db16"]}],"mendeley":{"formattedCitation":"[73]","plainTextFormattedCitation":"[73]","previouslyFormattedCitation":"[73]"},"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3]</w:t>
            </w:r>
            <w:r w:rsidRPr="00AC6524">
              <w:rPr>
                <w:rFonts w:ascii="Times New Roman" w:hAnsi="Times New Roman" w:cs="Times New Roman"/>
                <w:sz w:val="20"/>
                <w:szCs w:val="20"/>
              </w:rPr>
              <w:fldChar w:fldCharType="end"/>
            </w:r>
          </w:p>
          <w:p w14:paraId="756B974C" w14:textId="77777777" w:rsidR="001533A5" w:rsidRPr="00AC6524" w:rsidRDefault="001533A5" w:rsidP="000D1CDC">
            <w:pPr>
              <w:jc w:val="both"/>
              <w:rPr>
                <w:rFonts w:ascii="Times New Roman" w:hAnsi="Times New Roman" w:cs="Times New Roman"/>
                <w:sz w:val="20"/>
                <w:szCs w:val="20"/>
              </w:rPr>
            </w:pPr>
          </w:p>
        </w:tc>
      </w:tr>
      <w:tr w:rsidR="00AC6524" w:rsidRPr="00AC6524" w14:paraId="3DEDF26B" w14:textId="77777777" w:rsidTr="003475A7">
        <w:trPr>
          <w:jc w:val="center"/>
        </w:trPr>
        <w:tc>
          <w:tcPr>
            <w:tcW w:w="2068" w:type="dxa"/>
          </w:tcPr>
          <w:p w14:paraId="5935F42D" w14:textId="12EDAF47" w:rsidR="001533A5" w:rsidRPr="00AC6524" w:rsidRDefault="00405D55"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P</w:t>
            </w:r>
            <w:r w:rsidRPr="00AC6524">
              <w:rPr>
                <w:rFonts w:ascii="Times New Roman" w:hAnsi="Times New Roman" w:cs="Times New Roman"/>
                <w:sz w:val="20"/>
                <w:szCs w:val="20"/>
              </w:rPr>
              <w:t xml:space="preserve">araquat loaded </w:t>
            </w:r>
            <w:r w:rsidR="001533A5" w:rsidRPr="00AC6524">
              <w:rPr>
                <w:rFonts w:ascii="Times New Roman" w:hAnsi="Times New Roman" w:cs="Times New Roman"/>
                <w:sz w:val="20"/>
                <w:szCs w:val="20"/>
              </w:rPr>
              <w:t>Chitosan/tripolyphosphate</w:t>
            </w:r>
          </w:p>
          <w:p w14:paraId="05E53E83" w14:textId="4320CB80"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nanoparticles </w:t>
            </w:r>
          </w:p>
          <w:p w14:paraId="469BEB1A" w14:textId="1326F40C" w:rsidR="001533A5" w:rsidRPr="00AC6524" w:rsidRDefault="001533A5" w:rsidP="000D1CDC">
            <w:pPr>
              <w:jc w:val="both"/>
              <w:rPr>
                <w:rFonts w:ascii="Times New Roman" w:hAnsi="Times New Roman" w:cs="Times New Roman"/>
                <w:sz w:val="20"/>
                <w:szCs w:val="20"/>
              </w:rPr>
            </w:pPr>
          </w:p>
        </w:tc>
        <w:tc>
          <w:tcPr>
            <w:tcW w:w="1358" w:type="dxa"/>
          </w:tcPr>
          <w:p w14:paraId="6697112B"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paraquat</w:t>
            </w:r>
          </w:p>
        </w:tc>
        <w:tc>
          <w:tcPr>
            <w:tcW w:w="1720" w:type="dxa"/>
          </w:tcPr>
          <w:p w14:paraId="4C7A9ED3"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172BD654" w14:textId="5127CC6B" w:rsidR="001533A5" w:rsidRPr="00AC6524" w:rsidRDefault="00405D55" w:rsidP="000D1CDC">
            <w:pPr>
              <w:jc w:val="both"/>
              <w:rPr>
                <w:rFonts w:ascii="Times New Roman" w:eastAsia="MyriadPro-Light" w:hAnsi="Times New Roman" w:cs="Times New Roman"/>
                <w:sz w:val="20"/>
                <w:szCs w:val="20"/>
              </w:rPr>
            </w:pPr>
            <w:r>
              <w:rPr>
                <w:rFonts w:ascii="Times New Roman" w:eastAsia="MyriadPro-Light" w:hAnsi="Times New Roman" w:cs="Times New Roman"/>
                <w:sz w:val="20"/>
                <w:szCs w:val="20"/>
              </w:rPr>
              <w:t>Reduce</w:t>
            </w:r>
            <w:r w:rsidR="001533A5" w:rsidRPr="00AC6524">
              <w:rPr>
                <w:rFonts w:ascii="Times New Roman" w:eastAsia="MyriadPro-Light" w:hAnsi="Times New Roman" w:cs="Times New Roman"/>
                <w:sz w:val="20"/>
                <w:szCs w:val="20"/>
              </w:rPr>
              <w:t xml:space="preserve"> </w:t>
            </w:r>
            <w:proofErr w:type="spellStart"/>
            <w:r w:rsidR="001533A5" w:rsidRPr="00AC6524">
              <w:rPr>
                <w:rFonts w:ascii="Times New Roman" w:eastAsia="MyriadPro-Light" w:hAnsi="Times New Roman" w:cs="Times New Roman"/>
                <w:sz w:val="20"/>
                <w:szCs w:val="20"/>
              </w:rPr>
              <w:t>cyto</w:t>
            </w:r>
            <w:proofErr w:type="spellEnd"/>
            <w:r w:rsidR="001533A5" w:rsidRPr="00AC6524">
              <w:rPr>
                <w:rFonts w:ascii="Times New Roman" w:eastAsia="MyriadPro-Light" w:hAnsi="Times New Roman" w:cs="Times New Roman"/>
                <w:sz w:val="20"/>
                <w:szCs w:val="20"/>
              </w:rPr>
              <w:t xml:space="preserve"> and genotoxicity</w:t>
            </w:r>
          </w:p>
          <w:p w14:paraId="07CA078C"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 xml:space="preserve">of </w:t>
            </w:r>
            <w:proofErr w:type="spellStart"/>
            <w:r w:rsidRPr="00AC6524">
              <w:rPr>
                <w:rFonts w:ascii="Times New Roman" w:eastAsia="MyriadPro-Light" w:hAnsi="Times New Roman" w:cs="Times New Roman"/>
                <w:sz w:val="20"/>
                <w:szCs w:val="20"/>
              </w:rPr>
              <w:t>nanoformulations</w:t>
            </w:r>
            <w:proofErr w:type="spellEnd"/>
            <w:r w:rsidRPr="00AC6524">
              <w:rPr>
                <w:rFonts w:ascii="Times New Roman" w:eastAsia="MyriadPro-Light" w:hAnsi="Times New Roman" w:cs="Times New Roman"/>
                <w:sz w:val="20"/>
                <w:szCs w:val="20"/>
              </w:rPr>
              <w:t>, Reduced</w:t>
            </w:r>
          </w:p>
          <w:p w14:paraId="6C902DB8"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eastAsia="MyriadPro-Light" w:hAnsi="Times New Roman" w:cs="Times New Roman"/>
                <w:sz w:val="20"/>
                <w:szCs w:val="20"/>
              </w:rPr>
              <w:t>soil sorption</w:t>
            </w:r>
          </w:p>
        </w:tc>
        <w:tc>
          <w:tcPr>
            <w:tcW w:w="1079" w:type="dxa"/>
          </w:tcPr>
          <w:p w14:paraId="7236DDF5" w14:textId="6A8B4694" w:rsidR="001533A5" w:rsidRPr="00AC6524" w:rsidRDefault="00EB20B2"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jhazmat.2014.05.079","ISSN":"03043894","author":[{"dropping-particle":"","family":"Grillo","given":"Renato","non-dropping-particle":"","parse-names":false,"suffix":""},{"dropping-particle":"","family":"Pereira","given":"Anderson E.S.","non-dropping-particle":"","parse-names":false,"suffix":""},{"dropping-particle":"","family":"Nishisaka","given":"Caroline S.","non-dropping-particle":"","parse-names":false,"suffix":""},{"dropping-particle":"","family":"Lima","given":"Renata","non-dropping-particle":"de","parse-names":false,"suffix":""},{"dropping-particle":"","family":"Oehlke","given":"Kathleen","non-dropping-particle":"","parse-names":false,"suffix":""},{"dropping-particle":"","family":"Greiner","given":"Ralf","non-dropping-particle":"","parse-names":false,"suffix":""},{"dropping-particle":"","family":"Fraceto","given":"Leonardo F.","non-dropping-particle":"","parse-names":false,"suffix":""}],"container-title":"Journal of Hazardous Materials","id":"ITEM-1","issued":{"date-parts":[["2014","8"]]},"page":"163-171","title":"Chitosan/tripolyphosphate nanoparticles loaded with paraquat herbicide: An environmentally safer alternative for weed control","type":"article-journal","volume":"278"},"uris":["http://www.mendeley.com/documents/?uuid=5ed8994c-f8d0-3806-b290-9a991447b583"]}],"mendeley":{"formattedCitation":"[63]","plainTextFormattedCitation":"[63]","previouslyFormattedCitation":"[63]"},"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3]</w:t>
            </w:r>
            <w:r w:rsidRPr="00AC6524">
              <w:rPr>
                <w:rFonts w:ascii="Times New Roman" w:hAnsi="Times New Roman" w:cs="Times New Roman"/>
                <w:sz w:val="20"/>
                <w:szCs w:val="20"/>
              </w:rPr>
              <w:fldChar w:fldCharType="end"/>
            </w:r>
          </w:p>
        </w:tc>
      </w:tr>
      <w:tr w:rsidR="00AC6524" w:rsidRPr="00AC6524" w14:paraId="3CFEDCC4" w14:textId="77777777" w:rsidTr="003475A7">
        <w:trPr>
          <w:jc w:val="center"/>
        </w:trPr>
        <w:tc>
          <w:tcPr>
            <w:tcW w:w="2068" w:type="dxa"/>
          </w:tcPr>
          <w:p w14:paraId="6C79DACB"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 xml:space="preserve">Pectin nanoparticles loaded with </w:t>
            </w:r>
            <w:proofErr w:type="spellStart"/>
            <w:r w:rsidRPr="00AC6524">
              <w:rPr>
                <w:rFonts w:ascii="Times New Roman" w:hAnsi="Times New Roman" w:cs="Times New Roman"/>
                <w:sz w:val="20"/>
                <w:szCs w:val="20"/>
              </w:rPr>
              <w:t>metsulfuron</w:t>
            </w:r>
            <w:proofErr w:type="spellEnd"/>
            <w:r w:rsidRPr="00AC6524">
              <w:rPr>
                <w:rFonts w:ascii="Times New Roman" w:hAnsi="Times New Roman" w:cs="Times New Roman"/>
                <w:sz w:val="20"/>
                <w:szCs w:val="20"/>
              </w:rPr>
              <w:t xml:space="preserve"> methyl</w:t>
            </w:r>
          </w:p>
          <w:p w14:paraId="19CB9B7A" w14:textId="77777777" w:rsidR="001533A5" w:rsidRPr="00AC6524" w:rsidRDefault="001533A5" w:rsidP="000D1CDC">
            <w:pPr>
              <w:jc w:val="both"/>
              <w:rPr>
                <w:rFonts w:ascii="Times New Roman" w:hAnsi="Times New Roman" w:cs="Times New Roman"/>
                <w:sz w:val="20"/>
                <w:szCs w:val="20"/>
              </w:rPr>
            </w:pPr>
          </w:p>
        </w:tc>
        <w:tc>
          <w:tcPr>
            <w:tcW w:w="1358" w:type="dxa"/>
          </w:tcPr>
          <w:p w14:paraId="3318695E" w14:textId="77777777" w:rsidR="001533A5" w:rsidRPr="00AC6524" w:rsidRDefault="001533A5"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metsulfuron</w:t>
            </w:r>
            <w:proofErr w:type="spellEnd"/>
            <w:r w:rsidRPr="00AC6524">
              <w:rPr>
                <w:rFonts w:ascii="Times New Roman" w:hAnsi="Times New Roman" w:cs="Times New Roman"/>
                <w:sz w:val="20"/>
                <w:szCs w:val="20"/>
              </w:rPr>
              <w:t xml:space="preserve"> methyl</w:t>
            </w:r>
          </w:p>
          <w:p w14:paraId="4A8F1104"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Imidacloprid</w:t>
            </w:r>
          </w:p>
        </w:tc>
        <w:tc>
          <w:tcPr>
            <w:tcW w:w="1720" w:type="dxa"/>
          </w:tcPr>
          <w:p w14:paraId="6D8CA66F"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47D9E450" w14:textId="212BFCF9" w:rsidR="001533A5" w:rsidRPr="00AC6524" w:rsidRDefault="00405D55" w:rsidP="000D1CDC">
            <w:pPr>
              <w:jc w:val="both"/>
              <w:rPr>
                <w:rFonts w:ascii="Times New Roman" w:hAnsi="Times New Roman" w:cs="Times New Roman"/>
                <w:sz w:val="20"/>
                <w:szCs w:val="20"/>
              </w:rPr>
            </w:pPr>
            <w:r>
              <w:rPr>
                <w:rFonts w:ascii="Times New Roman" w:hAnsi="Times New Roman" w:cs="Times New Roman"/>
                <w:sz w:val="20"/>
                <w:szCs w:val="20"/>
              </w:rPr>
              <w:t>C</w:t>
            </w:r>
            <w:r w:rsidR="001533A5" w:rsidRPr="00AC6524">
              <w:rPr>
                <w:rFonts w:ascii="Times New Roman" w:hAnsi="Times New Roman" w:cs="Times New Roman"/>
                <w:sz w:val="20"/>
                <w:szCs w:val="20"/>
              </w:rPr>
              <w:t xml:space="preserve">arriers </w:t>
            </w:r>
            <w:r w:rsidR="00B001EC" w:rsidRPr="00AC6524">
              <w:rPr>
                <w:rFonts w:ascii="Times New Roman" w:hAnsi="Times New Roman" w:cs="Times New Roman"/>
                <w:sz w:val="20"/>
                <w:szCs w:val="20"/>
              </w:rPr>
              <w:t>lower</w:t>
            </w:r>
          </w:p>
          <w:p w14:paraId="0D18B1CC" w14:textId="77777777" w:rsidR="001533A5" w:rsidRPr="00AC6524" w:rsidRDefault="001533A5" w:rsidP="000D1CDC">
            <w:pPr>
              <w:jc w:val="both"/>
              <w:rPr>
                <w:rFonts w:ascii="Times New Roman" w:hAnsi="Times New Roman" w:cs="Times New Roman"/>
                <w:sz w:val="20"/>
                <w:szCs w:val="20"/>
              </w:rPr>
            </w:pPr>
            <w:proofErr w:type="spellStart"/>
            <w:r w:rsidRPr="00AC6524">
              <w:rPr>
                <w:rFonts w:ascii="Times New Roman" w:hAnsi="Times New Roman" w:cs="Times New Roman"/>
                <w:sz w:val="20"/>
                <w:szCs w:val="20"/>
              </w:rPr>
              <w:t>metsulfuron</w:t>
            </w:r>
            <w:proofErr w:type="spellEnd"/>
            <w:r w:rsidRPr="00AC6524">
              <w:rPr>
                <w:rFonts w:ascii="Times New Roman" w:hAnsi="Times New Roman" w:cs="Times New Roman"/>
                <w:sz w:val="20"/>
                <w:szCs w:val="20"/>
              </w:rPr>
              <w:t xml:space="preserve"> methyl</w:t>
            </w:r>
          </w:p>
          <w:p w14:paraId="0769A5B2" w14:textId="77777777" w:rsidR="001533A5" w:rsidRPr="00AC6524" w:rsidRDefault="001533A5"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the usage of herbicide</w:t>
            </w:r>
          </w:p>
        </w:tc>
        <w:tc>
          <w:tcPr>
            <w:tcW w:w="1079" w:type="dxa"/>
          </w:tcPr>
          <w:p w14:paraId="7B06552F" w14:textId="21469B4E" w:rsidR="001533A5" w:rsidRPr="00AC6524" w:rsidRDefault="00EB20B2"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scitotenv.2017.02.138","ISSN":"00489697","author":[{"dropping-particle":"","family":"Kumar","given":"Sandeep","non-dropping-particle":"","parse-names":false,"suffix":""},{"dropping-particle":"","family":"Bhanjana","given":"Gaurav","non-dropping-particle":"","parse-names":false,"suffix":""},{"dropping-particle":"","family":"Sharma","given":"Amit","non-dropping-particle":"","parse-names":false,"suffix":""},{"dropping-particle":"","family":"Dilbaghi","given":"Neeraj","non-dropping-particle":"","parse-names":false,"suffix":""},{"dropping-particle":"","family":"Sidhu","given":"M.C.","non-dropping-particle":"","parse-names":false,"suffix":""},{"dropping-particle":"","family":"Kim","given":"Ki-Hyun","non-dropping-particle":"","parse-names":false,"suffix":""}],"container-title":"Science of The Total Environment","id":"ITEM-1","issued":{"date-parts":[["2017","5"]]},"page":"1272-1278","title":"Development of nanoformulation approaches for the control of weeds","type":"article-journal","volume":"586"},"uris":["http://www.mendeley.com/documents/?uuid=581d83ad-b551-384d-b52d-a86d166b5983"]}],"mendeley":{"formattedCitation":"[74]","plainTextFormattedCitation":"[74]","previouslyFormattedCitation":"[74]"},"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4]</w:t>
            </w:r>
            <w:r w:rsidRPr="00AC6524">
              <w:rPr>
                <w:rFonts w:ascii="Times New Roman" w:hAnsi="Times New Roman" w:cs="Times New Roman"/>
                <w:sz w:val="20"/>
                <w:szCs w:val="20"/>
              </w:rPr>
              <w:fldChar w:fldCharType="end"/>
            </w:r>
          </w:p>
        </w:tc>
      </w:tr>
      <w:tr w:rsidR="00AC6524" w:rsidRPr="00AC6524" w14:paraId="0BBE34C7" w14:textId="77777777" w:rsidTr="003475A7">
        <w:trPr>
          <w:jc w:val="center"/>
        </w:trPr>
        <w:tc>
          <w:tcPr>
            <w:tcW w:w="2068" w:type="dxa"/>
          </w:tcPr>
          <w:p w14:paraId="18682C3D"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Imidacloprid loaded sodium</w:t>
            </w:r>
          </w:p>
          <w:p w14:paraId="6F75DC40"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alginate nanoparticles</w:t>
            </w:r>
          </w:p>
        </w:tc>
        <w:tc>
          <w:tcPr>
            <w:tcW w:w="1358" w:type="dxa"/>
          </w:tcPr>
          <w:p w14:paraId="178F7704" w14:textId="77777777" w:rsidR="001533A5" w:rsidRPr="00AC6524" w:rsidRDefault="00B001EC" w:rsidP="000D1CDC">
            <w:pPr>
              <w:jc w:val="both"/>
              <w:rPr>
                <w:rFonts w:ascii="Times New Roman" w:eastAsia="MyriadPro-Light" w:hAnsi="Times New Roman" w:cs="Times New Roman"/>
                <w:sz w:val="20"/>
                <w:szCs w:val="20"/>
              </w:rPr>
            </w:pPr>
            <w:r w:rsidRPr="00AC6524">
              <w:rPr>
                <w:rFonts w:ascii="Times New Roman" w:hAnsi="Times New Roman" w:cs="Times New Roman"/>
                <w:sz w:val="20"/>
                <w:szCs w:val="20"/>
              </w:rPr>
              <w:t>Imidacloprid</w:t>
            </w:r>
          </w:p>
        </w:tc>
        <w:tc>
          <w:tcPr>
            <w:tcW w:w="1720" w:type="dxa"/>
          </w:tcPr>
          <w:p w14:paraId="75D5A05A"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1F759CFA" w14:textId="73EC3844" w:rsidR="001533A5" w:rsidRPr="00AC6524" w:rsidRDefault="00405D55" w:rsidP="000D1CDC">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E</w:t>
            </w:r>
            <w:r w:rsidR="001533A5" w:rsidRPr="00AC6524">
              <w:rPr>
                <w:rFonts w:ascii="Times New Roman" w:hAnsi="Times New Roman" w:cs="Times New Roman"/>
                <w:sz w:val="20"/>
                <w:szCs w:val="20"/>
              </w:rPr>
              <w:t xml:space="preserve">ncapsulated pesticide </w:t>
            </w:r>
            <w:r w:rsidR="00B001EC" w:rsidRPr="00AC6524">
              <w:rPr>
                <w:rFonts w:ascii="Times New Roman" w:hAnsi="Times New Roman" w:cs="Times New Roman"/>
                <w:sz w:val="20"/>
                <w:szCs w:val="20"/>
              </w:rPr>
              <w:t>showed</w:t>
            </w:r>
          </w:p>
          <w:p w14:paraId="7E13D518" w14:textId="77777777" w:rsidR="00B001EC"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reduced toxicity</w:t>
            </w:r>
          </w:p>
          <w:p w14:paraId="59E2F559"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decrease in non</w:t>
            </w:r>
          </w:p>
          <w:p w14:paraId="72EB4C71"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target effects</w:t>
            </w:r>
          </w:p>
        </w:tc>
        <w:tc>
          <w:tcPr>
            <w:tcW w:w="1079" w:type="dxa"/>
          </w:tcPr>
          <w:p w14:paraId="47E08795" w14:textId="29107FE1" w:rsidR="001533A5" w:rsidRPr="00AC6524" w:rsidRDefault="00EB20B2"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carbpol.2013.10.025","ISSN":"01448617","author":[{"dropping-particle":"","family":"Kumar","given":"Sandeep","non-dropping-particle":"","parse-names":false,"suffix":""},{"dropping-particle":"","family":"Bhanjana","given":"Gaurav","non-dropping-particle":"","parse-names":false,"suffix":""},{"dropping-particle":"","family":"Sharma","given":"Amit","non-dropping-particle":"","parse-names":false,"suffix":""},{"dropping-particle":"","family":"Sidhu","given":"M.C.","non-dropping-particle":"","parse-names":false,"suffix":""},{"dropping-particle":"","family":"Dilbaghi","given":"Neeraj","non-dropping-particle":"","parse-names":false,"suffix":""}],"container-title":"Carbohydrate Polymers","id":"ITEM-1","issued":{"date-parts":[["2014","1"]]},"page":"1061-1067","title":"Synthesis, characterization and on field evaluation of pesticide loaded sodium alginate nanoparticles","type":"article-journal","volume":"101"},"uris":["http://www.mendeley.com/documents/?uuid=f0510f8c-63bc-3175-8b07-66bed5de73d9"]}],"mendeley":{"formattedCitation":"[61]","plainTextFormattedCitation":"[61]","previouslyFormattedCitation":"[61]"},"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61]</w:t>
            </w:r>
            <w:r w:rsidRPr="00AC6524">
              <w:rPr>
                <w:rFonts w:ascii="Times New Roman" w:hAnsi="Times New Roman" w:cs="Times New Roman"/>
                <w:sz w:val="20"/>
                <w:szCs w:val="20"/>
              </w:rPr>
              <w:fldChar w:fldCharType="end"/>
            </w:r>
          </w:p>
        </w:tc>
      </w:tr>
      <w:tr w:rsidR="00AC6524" w:rsidRPr="00AC6524" w14:paraId="45C09836" w14:textId="77777777" w:rsidTr="003475A7">
        <w:trPr>
          <w:jc w:val="center"/>
        </w:trPr>
        <w:tc>
          <w:tcPr>
            <w:tcW w:w="2068" w:type="dxa"/>
          </w:tcPr>
          <w:p w14:paraId="1AFB5B03"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Chitosan </w:t>
            </w:r>
            <w:proofErr w:type="spellStart"/>
            <w:r w:rsidRPr="00AC6524">
              <w:rPr>
                <w:rFonts w:ascii="Times New Roman" w:hAnsi="Times New Roman" w:cs="Times New Roman"/>
                <w:sz w:val="20"/>
                <w:szCs w:val="20"/>
              </w:rPr>
              <w:t>nanocapsules</w:t>
            </w:r>
            <w:proofErr w:type="spellEnd"/>
            <w:r w:rsidRPr="00AC6524">
              <w:rPr>
                <w:rFonts w:ascii="Times New Roman" w:hAnsi="Times New Roman" w:cs="Times New Roman"/>
                <w:sz w:val="20"/>
                <w:szCs w:val="20"/>
              </w:rPr>
              <w:t xml:space="preserve"> carrying</w:t>
            </w:r>
          </w:p>
          <w:p w14:paraId="37DF35B7"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hexaconazole</w:t>
            </w:r>
          </w:p>
          <w:p w14:paraId="091C8D18" w14:textId="77777777" w:rsidR="001533A5" w:rsidRPr="00AC6524" w:rsidRDefault="001533A5" w:rsidP="000D1CDC">
            <w:pPr>
              <w:jc w:val="both"/>
              <w:rPr>
                <w:rFonts w:ascii="Times New Roman" w:hAnsi="Times New Roman" w:cs="Times New Roman"/>
                <w:sz w:val="20"/>
                <w:szCs w:val="20"/>
              </w:rPr>
            </w:pPr>
          </w:p>
        </w:tc>
        <w:tc>
          <w:tcPr>
            <w:tcW w:w="1358" w:type="dxa"/>
          </w:tcPr>
          <w:p w14:paraId="275D7C81"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hexaconazole</w:t>
            </w:r>
          </w:p>
          <w:p w14:paraId="487E2FD6" w14:textId="77777777" w:rsidR="001533A5" w:rsidRPr="00AC6524" w:rsidRDefault="001533A5" w:rsidP="000D1CDC">
            <w:pPr>
              <w:jc w:val="both"/>
              <w:rPr>
                <w:rFonts w:ascii="Times New Roman" w:eastAsia="MyriadPro-Light" w:hAnsi="Times New Roman" w:cs="Times New Roman"/>
                <w:sz w:val="20"/>
                <w:szCs w:val="20"/>
              </w:rPr>
            </w:pPr>
          </w:p>
        </w:tc>
        <w:tc>
          <w:tcPr>
            <w:tcW w:w="1720" w:type="dxa"/>
          </w:tcPr>
          <w:p w14:paraId="2BFE0FD1"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4CB18E0E" w14:textId="77777777" w:rsidR="001533A5" w:rsidRPr="00AC6524" w:rsidRDefault="001533A5" w:rsidP="000D1CDC">
            <w:pPr>
              <w:autoSpaceDE w:val="0"/>
              <w:autoSpaceDN w:val="0"/>
              <w:adjustRightInd w:val="0"/>
              <w:jc w:val="both"/>
              <w:rPr>
                <w:rFonts w:ascii="Times New Roman" w:hAnsi="Times New Roman" w:cs="Times New Roman"/>
                <w:sz w:val="20"/>
                <w:szCs w:val="20"/>
              </w:rPr>
            </w:pPr>
            <w:proofErr w:type="spellStart"/>
            <w:r w:rsidRPr="00AC6524">
              <w:rPr>
                <w:rFonts w:ascii="Times New Roman" w:hAnsi="Times New Roman" w:cs="Times New Roman"/>
                <w:sz w:val="20"/>
                <w:szCs w:val="20"/>
              </w:rPr>
              <w:t>Nanoformulations</w:t>
            </w:r>
            <w:proofErr w:type="spellEnd"/>
            <w:r w:rsidRPr="00AC6524">
              <w:rPr>
                <w:rFonts w:ascii="Times New Roman" w:hAnsi="Times New Roman" w:cs="Times New Roman"/>
                <w:sz w:val="20"/>
                <w:szCs w:val="20"/>
              </w:rPr>
              <w:t xml:space="preserve"> upsurged slow</w:t>
            </w:r>
          </w:p>
          <w:p w14:paraId="52A393B7"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t>release thereby efficacy</w:t>
            </w:r>
          </w:p>
        </w:tc>
        <w:tc>
          <w:tcPr>
            <w:tcW w:w="1079" w:type="dxa"/>
          </w:tcPr>
          <w:p w14:paraId="6866AB25" w14:textId="0951BBBF" w:rsidR="001533A5" w:rsidRPr="00AC6524" w:rsidRDefault="00EB20B2" w:rsidP="000D1CDC">
            <w:pPr>
              <w:jc w:val="both"/>
              <w:rPr>
                <w:rFonts w:ascii="Times New Roman" w:hAnsi="Times New Roman" w:cs="Times New Roman"/>
                <w:sz w:val="20"/>
                <w:szCs w:val="20"/>
              </w:rPr>
            </w:pPr>
            <w:r w:rsidRPr="00AC6524">
              <w:rPr>
                <w:rFonts w:ascii="Times New Roman" w:hAnsi="Times New Roman" w:cs="Times New Roman"/>
                <w:sz w:val="20"/>
                <w:szCs w:val="20"/>
              </w:rPr>
              <w:fldChar w:fldCharType="begin" w:fldLock="1"/>
            </w:r>
            <w:r w:rsidR="008A2EB1">
              <w:rPr>
                <w:rFonts w:ascii="Times New Roman" w:hAnsi="Times New Roman" w:cs="Times New Roman"/>
                <w:sz w:val="20"/>
                <w:szCs w:val="20"/>
              </w:rPr>
              <w:instrText>ADDIN CSL_CITATION {"citationItems":[{"id":"ITEM-1","itemData":{"DOI":"10.1016/j.ijbiomac.2016.12.059","ISSN":"01418130","author":[{"dropping-particle":"","family":"Chauhan","given":"Neetu","non-dropping-particle":"","parse-names":false,"suffix":""},{"dropping-particle":"","family":"Dilbaghi","given":"Neeraj","non-dropping-particle":"","parse-names":false,"suffix":""},{"dropping-particle":"","family":"Gopal","given":"Madhuban","non-dropping-particle":"","parse-names":false,"suffix":""},{"dropping-particle":"","family":"Kumar","given":"Rajesh","non-dropping-particle":"","parse-names":false,"suffix":""},{"dropping-particle":"","family":"Kim","given":"Ki-Hyun","non-dropping-particle":"","parse-names":false,"suffix":""},{"dropping-particle":"","family":"Kumar","given":"Sandeep","non-dropping-particle":"","parse-names":false,"suffix":""}],"container-title":"International Journal of Biological Macromolecules","id":"ITEM-1","issued":{"date-parts":[["2017","4"]]},"page":"616-624","title":"Development of chitosan nanocapsules for the controlled release of hexaconazole","type":"article-journal","volume":"97"},"uris":["http://www.mendeley.com/documents/?uuid=d24aae75-9ff2-3b40-baf1-d63fa3ebbf83"]}],"mendeley":{"formattedCitation":"[75]","plainTextFormattedCitation":"[75]","previouslyFormattedCitation":"[75]"},"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5]</w:t>
            </w:r>
            <w:r w:rsidRPr="00AC6524">
              <w:rPr>
                <w:rFonts w:ascii="Times New Roman" w:hAnsi="Times New Roman" w:cs="Times New Roman"/>
                <w:sz w:val="20"/>
                <w:szCs w:val="20"/>
              </w:rPr>
              <w:fldChar w:fldCharType="end"/>
            </w:r>
          </w:p>
        </w:tc>
      </w:tr>
      <w:tr w:rsidR="00AC6524" w:rsidRPr="00AC6524" w14:paraId="7938884D" w14:textId="77777777" w:rsidTr="003475A7">
        <w:trPr>
          <w:jc w:val="center"/>
        </w:trPr>
        <w:tc>
          <w:tcPr>
            <w:tcW w:w="2068" w:type="dxa"/>
          </w:tcPr>
          <w:p w14:paraId="22851CE0" w14:textId="799757DA" w:rsidR="00405D55" w:rsidRPr="00AC6524" w:rsidRDefault="00405D55" w:rsidP="00405D55">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E</w:t>
            </w:r>
            <w:r w:rsidRPr="00AC6524">
              <w:rPr>
                <w:rFonts w:ascii="Times New Roman" w:hAnsi="Times New Roman" w:cs="Times New Roman"/>
                <w:sz w:val="20"/>
                <w:szCs w:val="20"/>
              </w:rPr>
              <w:t>xtra cellular chitinase loaded</w:t>
            </w:r>
          </w:p>
          <w:p w14:paraId="089C2D6E"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lastRenderedPageBreak/>
              <w:t>Bovine serum albumin</w:t>
            </w:r>
          </w:p>
          <w:p w14:paraId="6A879852"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 xml:space="preserve">nanoparticles (BSA </w:t>
            </w:r>
            <w:proofErr w:type="spellStart"/>
            <w:r w:rsidRPr="00AC6524">
              <w:rPr>
                <w:rFonts w:ascii="Times New Roman" w:hAnsi="Times New Roman" w:cs="Times New Roman"/>
                <w:sz w:val="20"/>
                <w:szCs w:val="20"/>
              </w:rPr>
              <w:t>Nps</w:t>
            </w:r>
            <w:proofErr w:type="spellEnd"/>
            <w:r w:rsidRPr="00AC6524">
              <w:rPr>
                <w:rFonts w:ascii="Times New Roman" w:hAnsi="Times New Roman" w:cs="Times New Roman"/>
                <w:sz w:val="20"/>
                <w:szCs w:val="20"/>
              </w:rPr>
              <w:t>)</w:t>
            </w:r>
          </w:p>
          <w:p w14:paraId="57D90DA1" w14:textId="1F0F182D" w:rsidR="001533A5" w:rsidRPr="00AC6524" w:rsidRDefault="001533A5" w:rsidP="00405D55">
            <w:pPr>
              <w:autoSpaceDE w:val="0"/>
              <w:autoSpaceDN w:val="0"/>
              <w:adjustRightInd w:val="0"/>
              <w:jc w:val="both"/>
              <w:rPr>
                <w:rFonts w:ascii="Times New Roman" w:hAnsi="Times New Roman" w:cs="Times New Roman"/>
                <w:sz w:val="20"/>
                <w:szCs w:val="20"/>
              </w:rPr>
            </w:pPr>
          </w:p>
        </w:tc>
        <w:tc>
          <w:tcPr>
            <w:tcW w:w="1358" w:type="dxa"/>
          </w:tcPr>
          <w:p w14:paraId="3CECD0D9" w14:textId="77777777" w:rsidR="00E6750A" w:rsidRPr="00AC6524" w:rsidRDefault="00E6750A"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lastRenderedPageBreak/>
              <w:t>chitinase</w:t>
            </w:r>
          </w:p>
          <w:p w14:paraId="6414FC3B" w14:textId="77777777" w:rsidR="001533A5" w:rsidRPr="00AC6524" w:rsidRDefault="001533A5" w:rsidP="000D1CDC">
            <w:pPr>
              <w:jc w:val="both"/>
              <w:rPr>
                <w:rFonts w:ascii="Times New Roman" w:eastAsia="MyriadPro-Light" w:hAnsi="Times New Roman" w:cs="Times New Roman"/>
                <w:sz w:val="20"/>
                <w:szCs w:val="20"/>
              </w:rPr>
            </w:pPr>
          </w:p>
        </w:tc>
        <w:tc>
          <w:tcPr>
            <w:tcW w:w="1720" w:type="dxa"/>
          </w:tcPr>
          <w:p w14:paraId="141D56C0" w14:textId="77777777" w:rsidR="001533A5" w:rsidRPr="00AC6524" w:rsidRDefault="00B001EC" w:rsidP="000D1CDC">
            <w:pPr>
              <w:jc w:val="both"/>
              <w:rPr>
                <w:rFonts w:ascii="Times New Roman" w:hAnsi="Times New Roman" w:cs="Times New Roman"/>
                <w:sz w:val="20"/>
                <w:szCs w:val="20"/>
              </w:rPr>
            </w:pPr>
            <w:r w:rsidRPr="00AC6524">
              <w:rPr>
                <w:rFonts w:ascii="Times New Roman" w:hAnsi="Times New Roman" w:cs="Times New Roman"/>
                <w:sz w:val="20"/>
                <w:szCs w:val="20"/>
              </w:rPr>
              <w:t>---</w:t>
            </w:r>
          </w:p>
        </w:tc>
        <w:tc>
          <w:tcPr>
            <w:tcW w:w="1551" w:type="dxa"/>
          </w:tcPr>
          <w:p w14:paraId="4495CC21" w14:textId="77777777" w:rsidR="001533A5" w:rsidRPr="00AC6524" w:rsidRDefault="001533A5" w:rsidP="000D1CDC">
            <w:pPr>
              <w:autoSpaceDE w:val="0"/>
              <w:autoSpaceDN w:val="0"/>
              <w:adjustRightInd w:val="0"/>
              <w:jc w:val="both"/>
              <w:rPr>
                <w:rFonts w:ascii="Times New Roman" w:hAnsi="Times New Roman" w:cs="Times New Roman"/>
                <w:sz w:val="20"/>
                <w:szCs w:val="20"/>
              </w:rPr>
            </w:pPr>
            <w:r w:rsidRPr="00AC6524">
              <w:rPr>
                <w:rFonts w:ascii="Times New Roman" w:hAnsi="Times New Roman" w:cs="Times New Roman"/>
                <w:sz w:val="20"/>
                <w:szCs w:val="20"/>
              </w:rPr>
              <w:t>Effective damage of fungal</w:t>
            </w:r>
          </w:p>
          <w:p w14:paraId="41C4F9A9" w14:textId="77777777" w:rsidR="001533A5" w:rsidRPr="00AC6524" w:rsidRDefault="001533A5" w:rsidP="000D1CDC">
            <w:pPr>
              <w:jc w:val="both"/>
              <w:rPr>
                <w:rFonts w:ascii="Times New Roman" w:hAnsi="Times New Roman" w:cs="Times New Roman"/>
                <w:sz w:val="20"/>
                <w:szCs w:val="20"/>
              </w:rPr>
            </w:pPr>
            <w:r w:rsidRPr="00AC6524">
              <w:rPr>
                <w:rFonts w:ascii="Times New Roman" w:hAnsi="Times New Roman" w:cs="Times New Roman"/>
                <w:sz w:val="20"/>
                <w:szCs w:val="20"/>
              </w:rPr>
              <w:lastRenderedPageBreak/>
              <w:t>hyphae</w:t>
            </w:r>
          </w:p>
        </w:tc>
        <w:tc>
          <w:tcPr>
            <w:tcW w:w="1079" w:type="dxa"/>
          </w:tcPr>
          <w:p w14:paraId="3CAAA2E9" w14:textId="4076EA70" w:rsidR="001533A5" w:rsidRPr="00AC6524" w:rsidRDefault="00EB20B2" w:rsidP="000D1CDC">
            <w:pPr>
              <w:jc w:val="both"/>
              <w:rPr>
                <w:rFonts w:ascii="Times New Roman" w:hAnsi="Times New Roman" w:cs="Times New Roman"/>
                <w:sz w:val="20"/>
                <w:szCs w:val="20"/>
              </w:rPr>
            </w:pPr>
            <w:r w:rsidRPr="00AC6524">
              <w:rPr>
                <w:rFonts w:ascii="Times New Roman" w:hAnsi="Times New Roman" w:cs="Times New Roman"/>
                <w:sz w:val="20"/>
                <w:szCs w:val="20"/>
              </w:rPr>
              <w:lastRenderedPageBreak/>
              <w:fldChar w:fldCharType="begin" w:fldLock="1"/>
            </w:r>
            <w:r w:rsidR="008A2EB1">
              <w:rPr>
                <w:rFonts w:ascii="Times New Roman" w:hAnsi="Times New Roman" w:cs="Times New Roman"/>
                <w:sz w:val="20"/>
                <w:szCs w:val="20"/>
              </w:rPr>
              <w:instrText>ADDIN CSL_CITATION {"citationItems":[{"id":"ITEM-1","itemData":{"author":[{"dropping-particle":"","family":"Narendrakumar","given":"G., Namasivayam, S.K.R., Manikanta, M., Saha, M., Dasgupta, T., Divyasri, N., Anusha, C., Arunkumar, B. and Preethi, T.V","non-dropping-particle":"","parse-names":false,"suffix":""}],"container-title":"Biocatalysis and Agricultural Biotechnology","id":"ITEM-1","issued":{"date-parts":[["2018"]]},"page":"219-228","title":". Enhancement of biocontrol potential of biocompatible bovine serum albumin (BSA) based protein nanoparticles loaded bacterial chitinase against major plant pathogenic fungi Alternaria alternata","type":"article-journal","volume":"15"},"uris":["http://www.mendeley.com/documents/?uuid=8b258e20-f574-331a-8c9b-c163b495ec88"]}],"mendeley":{"formattedCitation":"[76]","plainTextFormattedCitation":"[76]","previouslyFormattedCitation":"[76]"},"properties":{"noteIndex":0},"schema":"https://github.com/citation-style-language/schema/raw/master/csl-citation.json"}</w:instrText>
            </w:r>
            <w:r w:rsidRPr="00AC6524">
              <w:rPr>
                <w:rFonts w:ascii="Times New Roman" w:hAnsi="Times New Roman" w:cs="Times New Roman"/>
                <w:sz w:val="20"/>
                <w:szCs w:val="20"/>
              </w:rPr>
              <w:fldChar w:fldCharType="separate"/>
            </w:r>
            <w:r w:rsidR="006F2D32" w:rsidRPr="006F2D32">
              <w:rPr>
                <w:rFonts w:ascii="Times New Roman" w:hAnsi="Times New Roman" w:cs="Times New Roman"/>
                <w:noProof/>
                <w:sz w:val="20"/>
                <w:szCs w:val="20"/>
              </w:rPr>
              <w:t>[76]</w:t>
            </w:r>
            <w:r w:rsidRPr="00AC6524">
              <w:rPr>
                <w:rFonts w:ascii="Times New Roman" w:hAnsi="Times New Roman" w:cs="Times New Roman"/>
                <w:sz w:val="20"/>
                <w:szCs w:val="20"/>
              </w:rPr>
              <w:fldChar w:fldCharType="end"/>
            </w:r>
          </w:p>
        </w:tc>
      </w:tr>
    </w:tbl>
    <w:p w14:paraId="08D1F301" w14:textId="77777777" w:rsidR="006A6205" w:rsidRPr="00AC6524" w:rsidRDefault="006A6205" w:rsidP="000D1CDC">
      <w:pPr>
        <w:spacing w:after="0" w:line="240" w:lineRule="auto"/>
        <w:jc w:val="both"/>
        <w:rPr>
          <w:rFonts w:ascii="Times New Roman" w:hAnsi="Times New Roman" w:cs="Times New Roman"/>
          <w:sz w:val="20"/>
          <w:szCs w:val="20"/>
          <w:highlight w:val="yellow"/>
        </w:rPr>
      </w:pPr>
    </w:p>
    <w:p w14:paraId="796418BE" w14:textId="77777777" w:rsidR="00B20DCC" w:rsidRPr="00AC6524" w:rsidRDefault="00B20DCC" w:rsidP="00E37161">
      <w:pPr>
        <w:spacing w:after="0" w:line="240" w:lineRule="auto"/>
        <w:jc w:val="center"/>
        <w:rPr>
          <w:rFonts w:ascii="Times New Roman" w:hAnsi="Times New Roman" w:cs="Times New Roman"/>
          <w:b/>
          <w:sz w:val="20"/>
          <w:szCs w:val="20"/>
        </w:rPr>
      </w:pPr>
      <w:r w:rsidRPr="00AC6524">
        <w:rPr>
          <w:rFonts w:ascii="Times New Roman" w:hAnsi="Times New Roman" w:cs="Times New Roman"/>
          <w:b/>
          <w:sz w:val="20"/>
          <w:szCs w:val="20"/>
        </w:rPr>
        <w:t>FUTURE PERSPECTIVES</w:t>
      </w:r>
    </w:p>
    <w:p w14:paraId="101637BF" w14:textId="77777777" w:rsidR="003475A7" w:rsidRPr="00AC6524" w:rsidRDefault="003475A7" w:rsidP="003475A7">
      <w:pPr>
        <w:spacing w:after="0" w:line="240" w:lineRule="auto"/>
        <w:ind w:firstLine="720"/>
        <w:jc w:val="both"/>
        <w:rPr>
          <w:rFonts w:ascii="Times New Roman" w:hAnsi="Times New Roman" w:cs="Times New Roman"/>
          <w:sz w:val="20"/>
          <w:szCs w:val="20"/>
        </w:rPr>
      </w:pPr>
    </w:p>
    <w:p w14:paraId="3F6564A4" w14:textId="77777777" w:rsidR="00B20DCC" w:rsidRPr="00AC6524" w:rsidRDefault="00B20DCC" w:rsidP="003475A7">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Nanotechnology has significant impact on many areas of the agriculture sector. Although it has many potential uses, it is important to note that most of the information we currently know about it comes from laboratory tests. The sale of innovative NP-based agrochemicals is further hampered by a lack of regulations, regulatory authorities, and other comparable entities. In order to advance and build futuristic studies based on identified knowledge shortages, it is necessary to carry out extensive trials. Besides, switching from synthetic to biosynthesized or bio-based NPs provide the environmentally safe procedures that might have negligible or no toxicity, therefore going forward, investigations must especially focus on their functional effectiveness. Sustainable farming must be viewed as an eco-friendly approach, where biotic and abiotic organisms coexist in harmony with coordinated food chains and their associated energy balances.</w:t>
      </w:r>
    </w:p>
    <w:p w14:paraId="2FD2C1A5" w14:textId="77777777" w:rsidR="00B20DCC" w:rsidRPr="00AC6524" w:rsidRDefault="00B20DCC" w:rsidP="000D1CDC">
      <w:pPr>
        <w:spacing w:after="0" w:line="240" w:lineRule="auto"/>
        <w:jc w:val="both"/>
        <w:rPr>
          <w:rFonts w:ascii="Times New Roman" w:hAnsi="Times New Roman" w:cs="Times New Roman"/>
          <w:sz w:val="20"/>
          <w:szCs w:val="20"/>
        </w:rPr>
      </w:pPr>
    </w:p>
    <w:p w14:paraId="435B9728" w14:textId="77777777" w:rsidR="00B20DCC" w:rsidRPr="00AC6524" w:rsidRDefault="00B20DCC" w:rsidP="00E37161">
      <w:pPr>
        <w:spacing w:after="0" w:line="240" w:lineRule="auto"/>
        <w:jc w:val="center"/>
        <w:rPr>
          <w:rFonts w:ascii="Times New Roman" w:hAnsi="Times New Roman" w:cs="Times New Roman"/>
          <w:b/>
          <w:sz w:val="20"/>
          <w:szCs w:val="20"/>
        </w:rPr>
      </w:pPr>
      <w:r w:rsidRPr="00AC6524">
        <w:rPr>
          <w:rFonts w:ascii="Times New Roman" w:hAnsi="Times New Roman" w:cs="Times New Roman"/>
          <w:b/>
          <w:sz w:val="20"/>
          <w:szCs w:val="20"/>
        </w:rPr>
        <w:t>CONCLUSION</w:t>
      </w:r>
    </w:p>
    <w:p w14:paraId="2BC2A68F" w14:textId="77777777" w:rsidR="003475A7" w:rsidRPr="00AC6524" w:rsidRDefault="003475A7" w:rsidP="003475A7">
      <w:pPr>
        <w:spacing w:after="0" w:line="240" w:lineRule="auto"/>
        <w:ind w:firstLine="720"/>
        <w:jc w:val="both"/>
        <w:rPr>
          <w:rFonts w:ascii="Times New Roman" w:hAnsi="Times New Roman" w:cs="Times New Roman"/>
          <w:sz w:val="20"/>
          <w:szCs w:val="20"/>
        </w:rPr>
      </w:pPr>
    </w:p>
    <w:p w14:paraId="657C8B4C" w14:textId="77777777" w:rsidR="00B20DCC" w:rsidRPr="00AC6524" w:rsidRDefault="00B20DCC" w:rsidP="003475A7">
      <w:pPr>
        <w:spacing w:after="0" w:line="240" w:lineRule="auto"/>
        <w:ind w:firstLine="720"/>
        <w:jc w:val="both"/>
        <w:rPr>
          <w:rFonts w:ascii="Times New Roman" w:hAnsi="Times New Roman" w:cs="Times New Roman"/>
          <w:sz w:val="20"/>
          <w:szCs w:val="20"/>
        </w:rPr>
      </w:pPr>
      <w:r w:rsidRPr="00AC6524">
        <w:rPr>
          <w:rFonts w:ascii="Times New Roman" w:hAnsi="Times New Roman" w:cs="Times New Roman"/>
          <w:sz w:val="20"/>
          <w:szCs w:val="20"/>
        </w:rPr>
        <w:t xml:space="preserve">The application of nanotechnology in modern agriculture farming supports and develops the global economy in a variety of ways. The introduction of NPs makes a significant contribution to addressing the various problems caused by the growing population, plant and animal diseases, and climate change. However, by increasing the use of conventional pesticides and fertilisers to increase crop production, it ultimately harms the environment. Pesticides can be applied more effectively as a result of diverse </w:t>
      </w:r>
      <w:proofErr w:type="spellStart"/>
      <w:r w:rsidRPr="00AC6524">
        <w:rPr>
          <w:rFonts w:ascii="Times New Roman" w:hAnsi="Times New Roman" w:cs="Times New Roman"/>
          <w:sz w:val="20"/>
          <w:szCs w:val="20"/>
        </w:rPr>
        <w:t>nanoformulations</w:t>
      </w:r>
      <w:proofErr w:type="spellEnd"/>
      <w:r w:rsidRPr="00AC6524">
        <w:rPr>
          <w:rFonts w:ascii="Times New Roman" w:hAnsi="Times New Roman" w:cs="Times New Roman"/>
          <w:sz w:val="20"/>
          <w:szCs w:val="20"/>
        </w:rPr>
        <w:t xml:space="preserve">, and controlled release protects the environment. Several </w:t>
      </w:r>
      <w:proofErr w:type="spellStart"/>
      <w:r w:rsidRPr="00AC6524">
        <w:rPr>
          <w:rFonts w:ascii="Times New Roman" w:hAnsi="Times New Roman" w:cs="Times New Roman"/>
          <w:sz w:val="20"/>
          <w:szCs w:val="20"/>
        </w:rPr>
        <w:t>nanopesticides</w:t>
      </w:r>
      <w:proofErr w:type="spellEnd"/>
      <w:r w:rsidRPr="00AC6524">
        <w:rPr>
          <w:rFonts w:ascii="Times New Roman" w:hAnsi="Times New Roman" w:cs="Times New Roman"/>
          <w:sz w:val="20"/>
          <w:szCs w:val="20"/>
        </w:rPr>
        <w:t xml:space="preserve"> and </w:t>
      </w:r>
      <w:proofErr w:type="spellStart"/>
      <w:r w:rsidRPr="00AC6524">
        <w:rPr>
          <w:rFonts w:ascii="Times New Roman" w:hAnsi="Times New Roman" w:cs="Times New Roman"/>
          <w:sz w:val="20"/>
          <w:szCs w:val="20"/>
        </w:rPr>
        <w:t>nanofertilizers</w:t>
      </w:r>
      <w:proofErr w:type="spellEnd"/>
      <w:r w:rsidRPr="00AC6524">
        <w:rPr>
          <w:rFonts w:ascii="Times New Roman" w:hAnsi="Times New Roman" w:cs="Times New Roman"/>
          <w:sz w:val="20"/>
          <w:szCs w:val="20"/>
        </w:rPr>
        <w:t xml:space="preserve"> are being developed, and have even hit the market. However, certain information on the toxicity issues of many nanoparticles, and lack of understanding of risk evaluations and impacts on human health is still unknown that ensue the applications of these materials restricted. To fully exploit the </w:t>
      </w:r>
      <w:proofErr w:type="spellStart"/>
      <w:r w:rsidRPr="00AC6524">
        <w:rPr>
          <w:rFonts w:ascii="Times New Roman" w:hAnsi="Times New Roman" w:cs="Times New Roman"/>
          <w:sz w:val="20"/>
          <w:szCs w:val="20"/>
        </w:rPr>
        <w:t>nanoformulation</w:t>
      </w:r>
      <w:proofErr w:type="spellEnd"/>
      <w:r w:rsidRPr="00AC6524">
        <w:rPr>
          <w:rFonts w:ascii="Times New Roman" w:hAnsi="Times New Roman" w:cs="Times New Roman"/>
          <w:sz w:val="20"/>
          <w:szCs w:val="20"/>
        </w:rPr>
        <w:t xml:space="preserve"> techniques, extensive database and alarm system development as well as global regulatory and law collaboration are required. Better understanding of their toxicity processes in biological systems, exposure outcomes, and effective control strategies, remain future concerns. Future study should therefore concentrate on comprehending the toxicity of nanomaterials, their effect on the ecosystem, and appropriate techniques for sustainable agricultural production in addition to the correct assessment of the impact on crops, environment and human health.</w:t>
      </w:r>
    </w:p>
    <w:p w14:paraId="75F8CA28" w14:textId="77777777" w:rsidR="00141D35" w:rsidRPr="00AC6524" w:rsidRDefault="00141D35" w:rsidP="000D1CDC">
      <w:pPr>
        <w:spacing w:line="360" w:lineRule="auto"/>
        <w:jc w:val="both"/>
        <w:rPr>
          <w:rStyle w:val="Strong"/>
          <w:rFonts w:ascii="Times New Roman" w:hAnsi="Times New Roman" w:cs="Times New Roman"/>
          <w:b w:val="0"/>
          <w:sz w:val="20"/>
          <w:szCs w:val="20"/>
        </w:rPr>
      </w:pPr>
    </w:p>
    <w:p w14:paraId="647061C8" w14:textId="77777777" w:rsidR="00AC33D6" w:rsidRPr="00AC6524" w:rsidRDefault="00AC33D6" w:rsidP="000D1CDC">
      <w:pPr>
        <w:jc w:val="both"/>
        <w:rPr>
          <w:rStyle w:val="Strong"/>
          <w:rFonts w:ascii="Times New Roman" w:hAnsi="Times New Roman" w:cs="Times New Roman"/>
          <w:b w:val="0"/>
          <w:sz w:val="20"/>
          <w:szCs w:val="20"/>
        </w:rPr>
      </w:pPr>
      <w:r w:rsidRPr="00AC6524">
        <w:rPr>
          <w:rFonts w:ascii="Times New Roman" w:hAnsi="Times New Roman" w:cs="Times New Roman"/>
          <w:b/>
          <w:sz w:val="20"/>
          <w:szCs w:val="20"/>
        </w:rPr>
        <w:t>REFERENCES</w:t>
      </w:r>
    </w:p>
    <w:p w14:paraId="39EA1DAB" w14:textId="28823464" w:rsidR="00366D85" w:rsidRPr="00366D85" w:rsidRDefault="00E815E9"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AC6524">
        <w:rPr>
          <w:rStyle w:val="Strong"/>
          <w:rFonts w:ascii="Times New Roman" w:hAnsi="Times New Roman" w:cs="Times New Roman"/>
          <w:sz w:val="20"/>
          <w:szCs w:val="20"/>
        </w:rPr>
        <w:fldChar w:fldCharType="begin" w:fldLock="1"/>
      </w:r>
      <w:r w:rsidRPr="00AC6524">
        <w:rPr>
          <w:rStyle w:val="Strong"/>
          <w:rFonts w:ascii="Times New Roman" w:hAnsi="Times New Roman" w:cs="Times New Roman"/>
          <w:sz w:val="20"/>
          <w:szCs w:val="20"/>
        </w:rPr>
        <w:instrText xml:space="preserve">ADDIN Mendeley Bibliography CSL_BIBLIOGRAPHY </w:instrText>
      </w:r>
      <w:r w:rsidRPr="00AC6524">
        <w:rPr>
          <w:rStyle w:val="Strong"/>
          <w:rFonts w:ascii="Times New Roman" w:hAnsi="Times New Roman" w:cs="Times New Roman"/>
          <w:sz w:val="20"/>
          <w:szCs w:val="20"/>
        </w:rPr>
        <w:fldChar w:fldCharType="separate"/>
      </w:r>
      <w:r w:rsidR="00366D85" w:rsidRPr="00366D85">
        <w:rPr>
          <w:rFonts w:ascii="Times New Roman" w:hAnsi="Times New Roman" w:cs="Times New Roman"/>
          <w:noProof/>
          <w:sz w:val="20"/>
          <w:szCs w:val="24"/>
        </w:rPr>
        <w:t>[1]</w:t>
      </w:r>
      <w:r w:rsidR="00366D85" w:rsidRPr="00366D85">
        <w:rPr>
          <w:rFonts w:ascii="Times New Roman" w:hAnsi="Times New Roman" w:cs="Times New Roman"/>
          <w:noProof/>
          <w:sz w:val="20"/>
          <w:szCs w:val="24"/>
        </w:rPr>
        <w:tab/>
        <w:t xml:space="preserve">H. Chen and R. Yada, “Nanotechnologies in agriculture: New tools for sustainable development,” </w:t>
      </w:r>
      <w:r w:rsidR="00366D85" w:rsidRPr="00366D85">
        <w:rPr>
          <w:rFonts w:ascii="Times New Roman" w:hAnsi="Times New Roman" w:cs="Times New Roman"/>
          <w:i/>
          <w:iCs/>
          <w:noProof/>
          <w:sz w:val="20"/>
          <w:szCs w:val="24"/>
        </w:rPr>
        <w:t>Trends Food Sci. Technol.</w:t>
      </w:r>
      <w:r w:rsidR="00366D85" w:rsidRPr="00366D85">
        <w:rPr>
          <w:rFonts w:ascii="Times New Roman" w:hAnsi="Times New Roman" w:cs="Times New Roman"/>
          <w:noProof/>
          <w:sz w:val="20"/>
          <w:szCs w:val="24"/>
        </w:rPr>
        <w:t>, vol. 22, no. 11, pp. 585–594, Nov. 2011, doi: 10.1016/j.tifs.2011.09.004.</w:t>
      </w:r>
    </w:p>
    <w:p w14:paraId="6580E92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w:t>
      </w:r>
      <w:r w:rsidRPr="00366D85">
        <w:rPr>
          <w:rFonts w:ascii="Times New Roman" w:hAnsi="Times New Roman" w:cs="Times New Roman"/>
          <w:noProof/>
          <w:sz w:val="20"/>
          <w:szCs w:val="24"/>
        </w:rPr>
        <w:tab/>
        <w:t xml:space="preserve">B. M. Campbell, P. Thornton, R. Zougmoré, P. van Asten, and L. Lipper, “Sustainable intensification: What is its role in climate smart agriculture?,” </w:t>
      </w:r>
      <w:r w:rsidRPr="00366D85">
        <w:rPr>
          <w:rFonts w:ascii="Times New Roman" w:hAnsi="Times New Roman" w:cs="Times New Roman"/>
          <w:i/>
          <w:iCs/>
          <w:noProof/>
          <w:sz w:val="20"/>
          <w:szCs w:val="24"/>
        </w:rPr>
        <w:t>Curr. Opin. Environ. Sustain.</w:t>
      </w:r>
      <w:r w:rsidRPr="00366D85">
        <w:rPr>
          <w:rFonts w:ascii="Times New Roman" w:hAnsi="Times New Roman" w:cs="Times New Roman"/>
          <w:noProof/>
          <w:sz w:val="20"/>
          <w:szCs w:val="24"/>
        </w:rPr>
        <w:t>, vol. 8, pp. 39–43, Oct. 2014, doi: 10.1016/j.cosust.2014.07.002.</w:t>
      </w:r>
    </w:p>
    <w:p w14:paraId="1D7E958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w:t>
      </w:r>
      <w:r w:rsidRPr="00366D85">
        <w:rPr>
          <w:rFonts w:ascii="Times New Roman" w:hAnsi="Times New Roman" w:cs="Times New Roman"/>
          <w:noProof/>
          <w:sz w:val="20"/>
          <w:szCs w:val="24"/>
        </w:rPr>
        <w:tab/>
        <w:t xml:space="preserve">R. Prasad, A. Bhattacharyya, and Q. D. Nguyen, “Nanotechnology in sustainable agriculture: Recent developments, challenges, and perspectives,” </w:t>
      </w:r>
      <w:r w:rsidRPr="00366D85">
        <w:rPr>
          <w:rFonts w:ascii="Times New Roman" w:hAnsi="Times New Roman" w:cs="Times New Roman"/>
          <w:i/>
          <w:iCs/>
          <w:noProof/>
          <w:sz w:val="20"/>
          <w:szCs w:val="24"/>
        </w:rPr>
        <w:t>Frontiers in Microbiology</w:t>
      </w:r>
      <w:r w:rsidRPr="00366D85">
        <w:rPr>
          <w:rFonts w:ascii="Times New Roman" w:hAnsi="Times New Roman" w:cs="Times New Roman"/>
          <w:noProof/>
          <w:sz w:val="20"/>
          <w:szCs w:val="24"/>
        </w:rPr>
        <w:t>, vol. 8, no. JUN. Frontiers Media S.A., Jun. 20, 2017, doi: 10.3389/fmicb.2017.01014.</w:t>
      </w:r>
    </w:p>
    <w:p w14:paraId="1C3B33A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w:t>
      </w:r>
      <w:r w:rsidRPr="00366D85">
        <w:rPr>
          <w:rFonts w:ascii="Times New Roman" w:hAnsi="Times New Roman" w:cs="Times New Roman"/>
          <w:noProof/>
          <w:sz w:val="20"/>
          <w:szCs w:val="24"/>
        </w:rPr>
        <w:tab/>
        <w:t xml:space="preserve">A. Kumar, A. Choudhary, H. Kaur, S. Mehta, and A. Husen, “Smart nanomaterial and nanocomposite with advanced agrochemical activities,” </w:t>
      </w:r>
      <w:r w:rsidRPr="00366D85">
        <w:rPr>
          <w:rFonts w:ascii="Times New Roman" w:hAnsi="Times New Roman" w:cs="Times New Roman"/>
          <w:i/>
          <w:iCs/>
          <w:noProof/>
          <w:sz w:val="20"/>
          <w:szCs w:val="24"/>
        </w:rPr>
        <w:t>Nanoscale Research Letters</w:t>
      </w:r>
      <w:r w:rsidRPr="00366D85">
        <w:rPr>
          <w:rFonts w:ascii="Times New Roman" w:hAnsi="Times New Roman" w:cs="Times New Roman"/>
          <w:noProof/>
          <w:sz w:val="20"/>
          <w:szCs w:val="24"/>
        </w:rPr>
        <w:t>, vol. 16, no. 1. Springer, 2021, doi: 10.1186/s11671-021-03612-0.</w:t>
      </w:r>
    </w:p>
    <w:p w14:paraId="2638B4A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w:t>
      </w:r>
      <w:r w:rsidRPr="00366D85">
        <w:rPr>
          <w:rFonts w:ascii="Times New Roman" w:hAnsi="Times New Roman" w:cs="Times New Roman"/>
          <w:noProof/>
          <w:sz w:val="20"/>
          <w:szCs w:val="24"/>
        </w:rPr>
        <w:tab/>
        <w:t xml:space="preserve">M. Pouratashi and H. Iravani, “Farmers’ knowledge of integrated pest management and learning style preferences: Implications for information delivery,” </w:t>
      </w:r>
      <w:r w:rsidRPr="00366D85">
        <w:rPr>
          <w:rFonts w:ascii="Times New Roman" w:hAnsi="Times New Roman" w:cs="Times New Roman"/>
          <w:i/>
          <w:iCs/>
          <w:noProof/>
          <w:sz w:val="20"/>
          <w:szCs w:val="24"/>
        </w:rPr>
        <w:t>Int. J. Pest Manag.</w:t>
      </w:r>
      <w:r w:rsidRPr="00366D85">
        <w:rPr>
          <w:rFonts w:ascii="Times New Roman" w:hAnsi="Times New Roman" w:cs="Times New Roman"/>
          <w:noProof/>
          <w:sz w:val="20"/>
          <w:szCs w:val="24"/>
        </w:rPr>
        <w:t>, vol. 58, no. 4, pp. 347–353, Oct. 2012, doi: 10.1080/09670874.2012.724468.</w:t>
      </w:r>
    </w:p>
    <w:p w14:paraId="68774C99"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w:t>
      </w:r>
      <w:r w:rsidRPr="00366D85">
        <w:rPr>
          <w:rFonts w:ascii="Times New Roman" w:hAnsi="Times New Roman" w:cs="Times New Roman"/>
          <w:noProof/>
          <w:sz w:val="20"/>
          <w:szCs w:val="24"/>
        </w:rPr>
        <w:tab/>
        <w:t xml:space="preserve">D. Mittal, G. Kaur, P. Singh, K. Yadav, and S. A. Ali, “Nanoparticle-Based Sustainable Agriculture and Food Science: Recent Advances and Future Outlook,” </w:t>
      </w:r>
      <w:r w:rsidRPr="00366D85">
        <w:rPr>
          <w:rFonts w:ascii="Times New Roman" w:hAnsi="Times New Roman" w:cs="Times New Roman"/>
          <w:i/>
          <w:iCs/>
          <w:noProof/>
          <w:sz w:val="20"/>
          <w:szCs w:val="24"/>
        </w:rPr>
        <w:t>Front. Nanotechnol.</w:t>
      </w:r>
      <w:r w:rsidRPr="00366D85">
        <w:rPr>
          <w:rFonts w:ascii="Times New Roman" w:hAnsi="Times New Roman" w:cs="Times New Roman"/>
          <w:noProof/>
          <w:sz w:val="20"/>
          <w:szCs w:val="24"/>
        </w:rPr>
        <w:t>, vol. 2, Dec. 2020, doi: 10.3389/fnano.2020.579954.</w:t>
      </w:r>
    </w:p>
    <w:p w14:paraId="43C272E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w:t>
      </w:r>
      <w:r w:rsidRPr="00366D85">
        <w:rPr>
          <w:rFonts w:ascii="Times New Roman" w:hAnsi="Times New Roman" w:cs="Times New Roman"/>
          <w:noProof/>
          <w:sz w:val="20"/>
          <w:szCs w:val="24"/>
        </w:rPr>
        <w:tab/>
        <w:t xml:space="preserve">A. Khandelwal, R. Joshi, P. Mukherjee, S. D. Singh, and M. Shrivastava, “Use of bio-based nanoparticles in agriculture,” in </w:t>
      </w:r>
      <w:r w:rsidRPr="00366D85">
        <w:rPr>
          <w:rFonts w:ascii="Times New Roman" w:hAnsi="Times New Roman" w:cs="Times New Roman"/>
          <w:i/>
          <w:iCs/>
          <w:noProof/>
          <w:sz w:val="20"/>
          <w:szCs w:val="24"/>
        </w:rPr>
        <w:t>Nanotechnology for Agriculture: Advances for Sustainable Agriculture</w:t>
      </w:r>
      <w:r w:rsidRPr="00366D85">
        <w:rPr>
          <w:rFonts w:ascii="Times New Roman" w:hAnsi="Times New Roman" w:cs="Times New Roman"/>
          <w:noProof/>
          <w:sz w:val="20"/>
          <w:szCs w:val="24"/>
        </w:rPr>
        <w:t>, Springer Singapore, 2019, pp. 89–100.</w:t>
      </w:r>
    </w:p>
    <w:p w14:paraId="15BFFD2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8]</w:t>
      </w:r>
      <w:r w:rsidRPr="00366D85">
        <w:rPr>
          <w:rFonts w:ascii="Times New Roman" w:hAnsi="Times New Roman" w:cs="Times New Roman"/>
          <w:noProof/>
          <w:sz w:val="20"/>
          <w:szCs w:val="24"/>
        </w:rPr>
        <w:tab/>
        <w:t xml:space="preserve">M. Kah, N. Tufenkji, and J. C. White, “Nano-enabled strategies to enhance crop nutrition and protection,” </w:t>
      </w:r>
      <w:r w:rsidRPr="00366D85">
        <w:rPr>
          <w:rFonts w:ascii="Times New Roman" w:hAnsi="Times New Roman" w:cs="Times New Roman"/>
          <w:i/>
          <w:iCs/>
          <w:noProof/>
          <w:sz w:val="20"/>
          <w:szCs w:val="24"/>
        </w:rPr>
        <w:t>Nat. Nanotechnol.</w:t>
      </w:r>
      <w:r w:rsidRPr="00366D85">
        <w:rPr>
          <w:rFonts w:ascii="Times New Roman" w:hAnsi="Times New Roman" w:cs="Times New Roman"/>
          <w:noProof/>
          <w:sz w:val="20"/>
          <w:szCs w:val="24"/>
        </w:rPr>
        <w:t>, vol. 14, no. 6, pp. 532–540, Jun. 2019, doi: 10.1038/s41565-019-0439-5.</w:t>
      </w:r>
    </w:p>
    <w:p w14:paraId="015EF80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9]</w:t>
      </w:r>
      <w:r w:rsidRPr="00366D85">
        <w:rPr>
          <w:rFonts w:ascii="Times New Roman" w:hAnsi="Times New Roman" w:cs="Times New Roman"/>
          <w:noProof/>
          <w:sz w:val="20"/>
          <w:szCs w:val="24"/>
        </w:rPr>
        <w:tab/>
        <w:t xml:space="preserve">M. Usman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Nanotechnology in agriculture: Current status, challenges and future opportunities,” </w:t>
      </w:r>
      <w:r w:rsidRPr="00366D85">
        <w:rPr>
          <w:rFonts w:ascii="Times New Roman" w:hAnsi="Times New Roman" w:cs="Times New Roman"/>
          <w:i/>
          <w:iCs/>
          <w:noProof/>
          <w:sz w:val="20"/>
          <w:szCs w:val="24"/>
        </w:rPr>
        <w:t>Science of the Total Environment</w:t>
      </w:r>
      <w:r w:rsidRPr="00366D85">
        <w:rPr>
          <w:rFonts w:ascii="Times New Roman" w:hAnsi="Times New Roman" w:cs="Times New Roman"/>
          <w:noProof/>
          <w:sz w:val="20"/>
          <w:szCs w:val="24"/>
        </w:rPr>
        <w:t>, vol. 721. Elsevier B.V., Jun. 15, 2020, doi: 10.1016/j.scitotenv.2020.137778.</w:t>
      </w:r>
    </w:p>
    <w:p w14:paraId="335E66A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0]</w:t>
      </w:r>
      <w:r w:rsidRPr="00366D85">
        <w:rPr>
          <w:rFonts w:ascii="Times New Roman" w:hAnsi="Times New Roman" w:cs="Times New Roman"/>
          <w:noProof/>
          <w:sz w:val="20"/>
          <w:szCs w:val="24"/>
        </w:rPr>
        <w:tab/>
        <w:t xml:space="preserve">P. Wang, E. Lombi, F.-J. Zhao, and P. M. Kopittke, “Nanotechnology: A New Opportunity in Plant Sciences,” </w:t>
      </w:r>
      <w:r w:rsidRPr="00366D85">
        <w:rPr>
          <w:rFonts w:ascii="Times New Roman" w:hAnsi="Times New Roman" w:cs="Times New Roman"/>
          <w:i/>
          <w:iCs/>
          <w:noProof/>
          <w:sz w:val="20"/>
          <w:szCs w:val="24"/>
        </w:rPr>
        <w:t>Trends Plant Sci.</w:t>
      </w:r>
      <w:r w:rsidRPr="00366D85">
        <w:rPr>
          <w:rFonts w:ascii="Times New Roman" w:hAnsi="Times New Roman" w:cs="Times New Roman"/>
          <w:noProof/>
          <w:sz w:val="20"/>
          <w:szCs w:val="24"/>
        </w:rPr>
        <w:t>, vol. 21, no. 8, pp. 699–712, Aug. 2016, doi: 10.1016/j.tplants.2016.04.005.</w:t>
      </w:r>
    </w:p>
    <w:p w14:paraId="47961341"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1]</w:t>
      </w:r>
      <w:r w:rsidRPr="00366D85">
        <w:rPr>
          <w:rFonts w:ascii="Times New Roman" w:hAnsi="Times New Roman" w:cs="Times New Roman"/>
          <w:noProof/>
          <w:sz w:val="20"/>
          <w:szCs w:val="24"/>
        </w:rPr>
        <w:tab/>
        <w:t xml:space="preserve">A. Acharya and P. K. Pal, “Agriculture nanotechnology: Translating research outcome to field applications by influencing environmental sustainability,” </w:t>
      </w:r>
      <w:r w:rsidRPr="00366D85">
        <w:rPr>
          <w:rFonts w:ascii="Times New Roman" w:hAnsi="Times New Roman" w:cs="Times New Roman"/>
          <w:i/>
          <w:iCs/>
          <w:noProof/>
          <w:sz w:val="20"/>
          <w:szCs w:val="24"/>
        </w:rPr>
        <w:t>NanoImpact</w:t>
      </w:r>
      <w:r w:rsidRPr="00366D85">
        <w:rPr>
          <w:rFonts w:ascii="Times New Roman" w:hAnsi="Times New Roman" w:cs="Times New Roman"/>
          <w:noProof/>
          <w:sz w:val="20"/>
          <w:szCs w:val="24"/>
        </w:rPr>
        <w:t>, vol. 19, p. 100232, Jul. 2020, doi: 10.1016/j.impact.2020.100232.</w:t>
      </w:r>
    </w:p>
    <w:p w14:paraId="636D751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2]</w:t>
      </w:r>
      <w:r w:rsidRPr="00366D85">
        <w:rPr>
          <w:rFonts w:ascii="Times New Roman" w:hAnsi="Times New Roman" w:cs="Times New Roman"/>
          <w:noProof/>
          <w:sz w:val="20"/>
          <w:szCs w:val="24"/>
        </w:rPr>
        <w:tab/>
        <w:t xml:space="preserve">S. M. Rodrigues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Nanotechnology for sustainable food production: promising opportunities and scientific challenges,” </w:t>
      </w:r>
      <w:r w:rsidRPr="00366D85">
        <w:rPr>
          <w:rFonts w:ascii="Times New Roman" w:hAnsi="Times New Roman" w:cs="Times New Roman"/>
          <w:i/>
          <w:iCs/>
          <w:noProof/>
          <w:sz w:val="20"/>
          <w:szCs w:val="24"/>
        </w:rPr>
        <w:lastRenderedPageBreak/>
        <w:t>Environ. Sci. Nano</w:t>
      </w:r>
      <w:r w:rsidRPr="00366D85">
        <w:rPr>
          <w:rFonts w:ascii="Times New Roman" w:hAnsi="Times New Roman" w:cs="Times New Roman"/>
          <w:noProof/>
          <w:sz w:val="20"/>
          <w:szCs w:val="24"/>
        </w:rPr>
        <w:t>, vol. 4, no. 4, pp. 767–781, 2017, doi: 10.1039/C6EN00573J.</w:t>
      </w:r>
    </w:p>
    <w:p w14:paraId="793319F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3]</w:t>
      </w:r>
      <w:r w:rsidRPr="00366D85">
        <w:rPr>
          <w:rFonts w:ascii="Times New Roman" w:hAnsi="Times New Roman" w:cs="Times New Roman"/>
          <w:noProof/>
          <w:sz w:val="20"/>
          <w:szCs w:val="24"/>
        </w:rPr>
        <w:tab/>
        <w:t xml:space="preserve">M. Jiang, Y. Song, M. K. Kanwar, G. J. Ahammed, S. Shao, and J. Zhou, “Phytonanotechnology applications in modern agriculture,” </w:t>
      </w:r>
      <w:r w:rsidRPr="00366D85">
        <w:rPr>
          <w:rFonts w:ascii="Times New Roman" w:hAnsi="Times New Roman" w:cs="Times New Roman"/>
          <w:i/>
          <w:iCs/>
          <w:noProof/>
          <w:sz w:val="20"/>
          <w:szCs w:val="24"/>
        </w:rPr>
        <w:t>J. Nanobiotechnology</w:t>
      </w:r>
      <w:r w:rsidRPr="00366D85">
        <w:rPr>
          <w:rFonts w:ascii="Times New Roman" w:hAnsi="Times New Roman" w:cs="Times New Roman"/>
          <w:noProof/>
          <w:sz w:val="20"/>
          <w:szCs w:val="24"/>
        </w:rPr>
        <w:t>, vol. 19, no. 1, p. 430, Dec. 2021, doi: 10.1186/s12951-021-01176-w.</w:t>
      </w:r>
    </w:p>
    <w:p w14:paraId="38776A80"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4]</w:t>
      </w:r>
      <w:r w:rsidRPr="00366D85">
        <w:rPr>
          <w:rFonts w:ascii="Times New Roman" w:hAnsi="Times New Roman" w:cs="Times New Roman"/>
          <w:noProof/>
          <w:sz w:val="20"/>
          <w:szCs w:val="24"/>
        </w:rPr>
        <w:tab/>
        <w:t xml:space="preserve">R. Nair, S. H. Varghese, B. G. Nair, T. Maekawa, Y. Yoshida, and D. S. Kumar, “Nanoparticulate material delivery to plants,” </w:t>
      </w:r>
      <w:r w:rsidRPr="00366D85">
        <w:rPr>
          <w:rFonts w:ascii="Times New Roman" w:hAnsi="Times New Roman" w:cs="Times New Roman"/>
          <w:i/>
          <w:iCs/>
          <w:noProof/>
          <w:sz w:val="20"/>
          <w:szCs w:val="24"/>
        </w:rPr>
        <w:t>Plant Sci.</w:t>
      </w:r>
      <w:r w:rsidRPr="00366D85">
        <w:rPr>
          <w:rFonts w:ascii="Times New Roman" w:hAnsi="Times New Roman" w:cs="Times New Roman"/>
          <w:noProof/>
          <w:sz w:val="20"/>
          <w:szCs w:val="24"/>
        </w:rPr>
        <w:t>, vol. 179, no. 3, pp. 154–163, Sep. 2010, doi: 10.1016/j.plantsci.2010.04.012.</w:t>
      </w:r>
    </w:p>
    <w:p w14:paraId="583D87A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5]</w:t>
      </w:r>
      <w:r w:rsidRPr="00366D85">
        <w:rPr>
          <w:rFonts w:ascii="Times New Roman" w:hAnsi="Times New Roman" w:cs="Times New Roman"/>
          <w:noProof/>
          <w:sz w:val="20"/>
          <w:szCs w:val="24"/>
        </w:rPr>
        <w:tab/>
        <w:t xml:space="preserve">A. Nel, T. Xia, L. Mädler, and N. Li, “Toxic Potential of Materials at the Nanolevel,” </w:t>
      </w:r>
      <w:r w:rsidRPr="00366D85">
        <w:rPr>
          <w:rFonts w:ascii="Times New Roman" w:hAnsi="Times New Roman" w:cs="Times New Roman"/>
          <w:i/>
          <w:iCs/>
          <w:noProof/>
          <w:sz w:val="20"/>
          <w:szCs w:val="24"/>
        </w:rPr>
        <w:t>Science (80-. ).</w:t>
      </w:r>
      <w:r w:rsidRPr="00366D85">
        <w:rPr>
          <w:rFonts w:ascii="Times New Roman" w:hAnsi="Times New Roman" w:cs="Times New Roman"/>
          <w:noProof/>
          <w:sz w:val="20"/>
          <w:szCs w:val="24"/>
        </w:rPr>
        <w:t>, vol. 311, no. 5761, pp. 622–627, Feb. 2006, doi: 10.1126/science.1114397.</w:t>
      </w:r>
    </w:p>
    <w:p w14:paraId="4B8981E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6]</w:t>
      </w:r>
      <w:r w:rsidRPr="00366D85">
        <w:rPr>
          <w:rFonts w:ascii="Times New Roman" w:hAnsi="Times New Roman" w:cs="Times New Roman"/>
          <w:noProof/>
          <w:sz w:val="20"/>
          <w:szCs w:val="24"/>
        </w:rPr>
        <w:tab/>
        <w:t xml:space="preserve">C. García-Gómez, A. Obrador, D. González, M. Babín, and M. D. Fernández, “Comparative study of the phytotoxicity of ZnO nanoparticles and Zn accumulation in nine crops grown in a calcareous soil and an acidic soil,” </w:t>
      </w:r>
      <w:r w:rsidRPr="00366D85">
        <w:rPr>
          <w:rFonts w:ascii="Times New Roman" w:hAnsi="Times New Roman" w:cs="Times New Roman"/>
          <w:i/>
          <w:iCs/>
          <w:noProof/>
          <w:sz w:val="20"/>
          <w:szCs w:val="24"/>
        </w:rPr>
        <w:t>Sci. Total Environ.</w:t>
      </w:r>
      <w:r w:rsidRPr="00366D85">
        <w:rPr>
          <w:rFonts w:ascii="Times New Roman" w:hAnsi="Times New Roman" w:cs="Times New Roman"/>
          <w:noProof/>
          <w:sz w:val="20"/>
          <w:szCs w:val="24"/>
        </w:rPr>
        <w:t>, vol. 644, pp. 770–780, Dec. 2018, doi: 10.1016/j.scitotenv.2018.06.356.</w:t>
      </w:r>
    </w:p>
    <w:p w14:paraId="754A821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7]</w:t>
      </w:r>
      <w:r w:rsidRPr="00366D85">
        <w:rPr>
          <w:rFonts w:ascii="Times New Roman" w:hAnsi="Times New Roman" w:cs="Times New Roman"/>
          <w:noProof/>
          <w:sz w:val="20"/>
          <w:szCs w:val="24"/>
        </w:rPr>
        <w:tab/>
        <w:t xml:space="preserve">J. P. Giraldo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Plant nanobionics approach to augment photosynthesis and biochemical sensing,” </w:t>
      </w:r>
      <w:r w:rsidRPr="00366D85">
        <w:rPr>
          <w:rFonts w:ascii="Times New Roman" w:hAnsi="Times New Roman" w:cs="Times New Roman"/>
          <w:i/>
          <w:iCs/>
          <w:noProof/>
          <w:sz w:val="20"/>
          <w:szCs w:val="24"/>
        </w:rPr>
        <w:t>Nat. Mater.</w:t>
      </w:r>
      <w:r w:rsidRPr="00366D85">
        <w:rPr>
          <w:rFonts w:ascii="Times New Roman" w:hAnsi="Times New Roman" w:cs="Times New Roman"/>
          <w:noProof/>
          <w:sz w:val="20"/>
          <w:szCs w:val="24"/>
        </w:rPr>
        <w:t>, vol. 13, no. 4, pp. 400–408, Apr. 2014, doi: 10.1038/nmat3890.</w:t>
      </w:r>
    </w:p>
    <w:p w14:paraId="466EA000"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8]</w:t>
      </w:r>
      <w:r w:rsidRPr="00366D85">
        <w:rPr>
          <w:rFonts w:ascii="Times New Roman" w:hAnsi="Times New Roman" w:cs="Times New Roman"/>
          <w:noProof/>
          <w:sz w:val="20"/>
          <w:szCs w:val="24"/>
        </w:rPr>
        <w:tab/>
        <w:t xml:space="preserve">C. Su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Fluorescence-Labeled Abamectin Nanopesticide for Comprehensive Control of Pinewood Nematode and </w:t>
      </w:r>
      <w:r w:rsidRPr="00366D85">
        <w:rPr>
          <w:rFonts w:ascii="Times New Roman" w:hAnsi="Times New Roman" w:cs="Times New Roman"/>
          <w:i/>
          <w:iCs/>
          <w:noProof/>
          <w:sz w:val="20"/>
          <w:szCs w:val="24"/>
        </w:rPr>
        <w:t>Monochamus alternatus</w:t>
      </w:r>
      <w:r w:rsidRPr="00366D85">
        <w:rPr>
          <w:rFonts w:ascii="Times New Roman" w:hAnsi="Times New Roman" w:cs="Times New Roman"/>
          <w:noProof/>
          <w:sz w:val="20"/>
          <w:szCs w:val="24"/>
        </w:rPr>
        <w:t xml:space="preserve"> Hope,” </w:t>
      </w:r>
      <w:r w:rsidRPr="00366D85">
        <w:rPr>
          <w:rFonts w:ascii="Times New Roman" w:hAnsi="Times New Roman" w:cs="Times New Roman"/>
          <w:i/>
          <w:iCs/>
          <w:noProof/>
          <w:sz w:val="20"/>
          <w:szCs w:val="24"/>
        </w:rPr>
        <w:t>ACS Sustain. Chem. Eng.</w:t>
      </w:r>
      <w:r w:rsidRPr="00366D85">
        <w:rPr>
          <w:rFonts w:ascii="Times New Roman" w:hAnsi="Times New Roman" w:cs="Times New Roman"/>
          <w:noProof/>
          <w:sz w:val="20"/>
          <w:szCs w:val="24"/>
        </w:rPr>
        <w:t>, vol. 8, no. 44, pp. 16555–16564, Nov. 2020, doi: 10.1021/acssuschemeng.0c05771.</w:t>
      </w:r>
    </w:p>
    <w:p w14:paraId="1CFCF772"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19]</w:t>
      </w:r>
      <w:r w:rsidRPr="00366D85">
        <w:rPr>
          <w:rFonts w:ascii="Times New Roman" w:hAnsi="Times New Roman" w:cs="Times New Roman"/>
          <w:noProof/>
          <w:sz w:val="20"/>
          <w:szCs w:val="24"/>
        </w:rPr>
        <w:tab/>
        <w:t xml:space="preserve">J. Chen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Environmentally friendly fertilizers: A review of materials used and their effects on the environment,” </w:t>
      </w:r>
      <w:r w:rsidRPr="00366D85">
        <w:rPr>
          <w:rFonts w:ascii="Times New Roman" w:hAnsi="Times New Roman" w:cs="Times New Roman"/>
          <w:i/>
          <w:iCs/>
          <w:noProof/>
          <w:sz w:val="20"/>
          <w:szCs w:val="24"/>
        </w:rPr>
        <w:t>Sci. Total Environ.</w:t>
      </w:r>
      <w:r w:rsidRPr="00366D85">
        <w:rPr>
          <w:rFonts w:ascii="Times New Roman" w:hAnsi="Times New Roman" w:cs="Times New Roman"/>
          <w:noProof/>
          <w:sz w:val="20"/>
          <w:szCs w:val="24"/>
        </w:rPr>
        <w:t>, vol. 613–614, pp. 829–839, Feb. 2018, doi: 10.1016/j.scitotenv.2017.09.186.</w:t>
      </w:r>
    </w:p>
    <w:p w14:paraId="2FAD82E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0]</w:t>
      </w:r>
      <w:r w:rsidRPr="00366D85">
        <w:rPr>
          <w:rFonts w:ascii="Times New Roman" w:hAnsi="Times New Roman" w:cs="Times New Roman"/>
          <w:noProof/>
          <w:sz w:val="20"/>
          <w:szCs w:val="24"/>
        </w:rPr>
        <w:tab/>
        <w:t xml:space="preserve">S. Dutta, S. Pal, P. Panwar, R. K. Sharma, and P. L. Bhutia, “Biopolymeric Nanocarriers for Nutrient Delivery and Crop Biofortification,” </w:t>
      </w:r>
      <w:r w:rsidRPr="00366D85">
        <w:rPr>
          <w:rFonts w:ascii="Times New Roman" w:hAnsi="Times New Roman" w:cs="Times New Roman"/>
          <w:i/>
          <w:iCs/>
          <w:noProof/>
          <w:sz w:val="20"/>
          <w:szCs w:val="24"/>
        </w:rPr>
        <w:t>ACS Omega</w:t>
      </w:r>
      <w:r w:rsidRPr="00366D85">
        <w:rPr>
          <w:rFonts w:ascii="Times New Roman" w:hAnsi="Times New Roman" w:cs="Times New Roman"/>
          <w:noProof/>
          <w:sz w:val="20"/>
          <w:szCs w:val="24"/>
        </w:rPr>
        <w:t>, vol. 7, no. 30, pp. 25909–25920, Aug. 2022, doi: 10.1021/acsomega.2c02494.</w:t>
      </w:r>
    </w:p>
    <w:p w14:paraId="2E84352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1]</w:t>
      </w:r>
      <w:r w:rsidRPr="00366D85">
        <w:rPr>
          <w:rFonts w:ascii="Times New Roman" w:hAnsi="Times New Roman" w:cs="Times New Roman"/>
          <w:noProof/>
          <w:sz w:val="20"/>
          <w:szCs w:val="24"/>
        </w:rPr>
        <w:tab/>
        <w:t xml:space="preserve">D. Sharma, S. Kanchi, and K. Bisetty, “Biogenic synthesis of nanoparticles: A review,” </w:t>
      </w:r>
      <w:r w:rsidRPr="00366D85">
        <w:rPr>
          <w:rFonts w:ascii="Times New Roman" w:hAnsi="Times New Roman" w:cs="Times New Roman"/>
          <w:i/>
          <w:iCs/>
          <w:noProof/>
          <w:sz w:val="20"/>
          <w:szCs w:val="24"/>
        </w:rPr>
        <w:t>Arab. J. Chem.</w:t>
      </w:r>
      <w:r w:rsidRPr="00366D85">
        <w:rPr>
          <w:rFonts w:ascii="Times New Roman" w:hAnsi="Times New Roman" w:cs="Times New Roman"/>
          <w:noProof/>
          <w:sz w:val="20"/>
          <w:szCs w:val="24"/>
        </w:rPr>
        <w:t>, vol. 12, no. 8, pp. 3576–3600, Dec. 2019, doi: 10.1016/j.arabjc.2015.11.002.</w:t>
      </w:r>
    </w:p>
    <w:p w14:paraId="20F90E50"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2]</w:t>
      </w:r>
      <w:r w:rsidRPr="00366D85">
        <w:rPr>
          <w:rFonts w:ascii="Times New Roman" w:hAnsi="Times New Roman" w:cs="Times New Roman"/>
          <w:noProof/>
          <w:sz w:val="20"/>
          <w:szCs w:val="24"/>
        </w:rPr>
        <w:tab/>
        <w:t xml:space="preserve">K. L. Kozielski, S. Y. Tzeng, and J. J. Green, “Bioengineered nanoparticles for &lt;scp&gt;siRNA&lt;/scp&gt; delivery,” </w:t>
      </w:r>
      <w:r w:rsidRPr="00366D85">
        <w:rPr>
          <w:rFonts w:ascii="Times New Roman" w:hAnsi="Times New Roman" w:cs="Times New Roman"/>
          <w:i/>
          <w:iCs/>
          <w:noProof/>
          <w:sz w:val="20"/>
          <w:szCs w:val="24"/>
        </w:rPr>
        <w:t>WIREs Nanomedicine and Nanobiotechnology</w:t>
      </w:r>
      <w:r w:rsidRPr="00366D85">
        <w:rPr>
          <w:rFonts w:ascii="Times New Roman" w:hAnsi="Times New Roman" w:cs="Times New Roman"/>
          <w:noProof/>
          <w:sz w:val="20"/>
          <w:szCs w:val="24"/>
        </w:rPr>
        <w:t>, vol. 5, no. 5, pp. 449–468, Sep. 2013, doi: 10.1002/wnan.1233.</w:t>
      </w:r>
    </w:p>
    <w:p w14:paraId="0DA6DC6C"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3]</w:t>
      </w:r>
      <w:r w:rsidRPr="00366D85">
        <w:rPr>
          <w:rFonts w:ascii="Times New Roman" w:hAnsi="Times New Roman" w:cs="Times New Roman"/>
          <w:noProof/>
          <w:sz w:val="20"/>
          <w:szCs w:val="24"/>
        </w:rPr>
        <w:tab/>
        <w:t xml:space="preserve">G. A. Valencia, E. N. Zare, P. Makvandi, and T. J. Gutiérrez, “Self‐Assembled Carbohydrate Polymers for Food Applications: A Review,” </w:t>
      </w:r>
      <w:r w:rsidRPr="00366D85">
        <w:rPr>
          <w:rFonts w:ascii="Times New Roman" w:hAnsi="Times New Roman" w:cs="Times New Roman"/>
          <w:i/>
          <w:iCs/>
          <w:noProof/>
          <w:sz w:val="20"/>
          <w:szCs w:val="24"/>
        </w:rPr>
        <w:t>Compr. Rev. Food Sci. Food Saf.</w:t>
      </w:r>
      <w:r w:rsidRPr="00366D85">
        <w:rPr>
          <w:rFonts w:ascii="Times New Roman" w:hAnsi="Times New Roman" w:cs="Times New Roman"/>
          <w:noProof/>
          <w:sz w:val="20"/>
          <w:szCs w:val="24"/>
        </w:rPr>
        <w:t>, vol. 18, no. 6, pp. 2009–2024, Nov. 2019, doi: 10.1111/1541-4337.12499.</w:t>
      </w:r>
    </w:p>
    <w:p w14:paraId="5562C80A"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4]</w:t>
      </w:r>
      <w:r w:rsidRPr="00366D85">
        <w:rPr>
          <w:rFonts w:ascii="Times New Roman" w:hAnsi="Times New Roman" w:cs="Times New Roman"/>
          <w:noProof/>
          <w:sz w:val="20"/>
          <w:szCs w:val="24"/>
        </w:rPr>
        <w:tab/>
        <w:t xml:space="preserve">J. S. Duhan, R. Kumar, N. Kumar, P. Kaur, K. Nehra, and S. Duhan, “Nanotechnology: The new perspective in precision agriculture,” </w:t>
      </w:r>
      <w:r w:rsidRPr="00366D85">
        <w:rPr>
          <w:rFonts w:ascii="Times New Roman" w:hAnsi="Times New Roman" w:cs="Times New Roman"/>
          <w:i/>
          <w:iCs/>
          <w:noProof/>
          <w:sz w:val="20"/>
          <w:szCs w:val="24"/>
        </w:rPr>
        <w:t>Biotechnol. Reports</w:t>
      </w:r>
      <w:r w:rsidRPr="00366D85">
        <w:rPr>
          <w:rFonts w:ascii="Times New Roman" w:hAnsi="Times New Roman" w:cs="Times New Roman"/>
          <w:noProof/>
          <w:sz w:val="20"/>
          <w:szCs w:val="24"/>
        </w:rPr>
        <w:t>, vol. 15, pp. 11–23, Sep. 2017, doi: 10.1016/j.btre.2017.03.002.</w:t>
      </w:r>
    </w:p>
    <w:p w14:paraId="49A1194C"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5]</w:t>
      </w:r>
      <w:r w:rsidRPr="00366D85">
        <w:rPr>
          <w:rFonts w:ascii="Times New Roman" w:hAnsi="Times New Roman" w:cs="Times New Roman"/>
          <w:noProof/>
          <w:sz w:val="20"/>
          <w:szCs w:val="24"/>
        </w:rPr>
        <w:tab/>
        <w:t xml:space="preserve">M. Kah, R. S. Kookana, A. Gogos, and T. D. Bucheli, “A critical evaluation of nanopesticides and nanofertilizers against their conventional analogues,” </w:t>
      </w:r>
      <w:r w:rsidRPr="00366D85">
        <w:rPr>
          <w:rFonts w:ascii="Times New Roman" w:hAnsi="Times New Roman" w:cs="Times New Roman"/>
          <w:i/>
          <w:iCs/>
          <w:noProof/>
          <w:sz w:val="20"/>
          <w:szCs w:val="24"/>
        </w:rPr>
        <w:t>Nat. Nanotechnol.</w:t>
      </w:r>
      <w:r w:rsidRPr="00366D85">
        <w:rPr>
          <w:rFonts w:ascii="Times New Roman" w:hAnsi="Times New Roman" w:cs="Times New Roman"/>
          <w:noProof/>
          <w:sz w:val="20"/>
          <w:szCs w:val="24"/>
        </w:rPr>
        <w:t>, vol. 13, no. 8, pp. 677–684, Aug. 2018, doi: 10.1038/s41565-018-0131-1.</w:t>
      </w:r>
    </w:p>
    <w:p w14:paraId="44546781"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6]</w:t>
      </w:r>
      <w:r w:rsidRPr="00366D85">
        <w:rPr>
          <w:rFonts w:ascii="Times New Roman" w:hAnsi="Times New Roman" w:cs="Times New Roman"/>
          <w:noProof/>
          <w:sz w:val="20"/>
          <w:szCs w:val="24"/>
        </w:rPr>
        <w:tab/>
        <w:t xml:space="preserve">R. Liu and R. Lal, “Potentials of engineered nanoparticles as fertilizers for increasing agronomic productions,” </w:t>
      </w:r>
      <w:r w:rsidRPr="00366D85">
        <w:rPr>
          <w:rFonts w:ascii="Times New Roman" w:hAnsi="Times New Roman" w:cs="Times New Roman"/>
          <w:i/>
          <w:iCs/>
          <w:noProof/>
          <w:sz w:val="20"/>
          <w:szCs w:val="24"/>
        </w:rPr>
        <w:t>Sci. Total Environ.</w:t>
      </w:r>
      <w:r w:rsidRPr="00366D85">
        <w:rPr>
          <w:rFonts w:ascii="Times New Roman" w:hAnsi="Times New Roman" w:cs="Times New Roman"/>
          <w:noProof/>
          <w:sz w:val="20"/>
          <w:szCs w:val="24"/>
        </w:rPr>
        <w:t>, vol. 514, pp. 131–139, May 2015, doi: 10.1016/j.scitotenv.2015.01.104.</w:t>
      </w:r>
    </w:p>
    <w:p w14:paraId="7513931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7]</w:t>
      </w:r>
      <w:r w:rsidRPr="00366D85">
        <w:rPr>
          <w:rFonts w:ascii="Times New Roman" w:hAnsi="Times New Roman" w:cs="Times New Roman"/>
          <w:noProof/>
          <w:sz w:val="20"/>
          <w:szCs w:val="24"/>
        </w:rPr>
        <w:tab/>
        <w:t xml:space="preserve">M. Kamle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Nanotechnological interventions for plant health improvement and sustainable agriculture,” </w:t>
      </w:r>
      <w:r w:rsidRPr="00366D85">
        <w:rPr>
          <w:rFonts w:ascii="Times New Roman" w:hAnsi="Times New Roman" w:cs="Times New Roman"/>
          <w:i/>
          <w:iCs/>
          <w:noProof/>
          <w:sz w:val="20"/>
          <w:szCs w:val="24"/>
        </w:rPr>
        <w:t>3 Biotech</w:t>
      </w:r>
      <w:r w:rsidRPr="00366D85">
        <w:rPr>
          <w:rFonts w:ascii="Times New Roman" w:hAnsi="Times New Roman" w:cs="Times New Roman"/>
          <w:noProof/>
          <w:sz w:val="20"/>
          <w:szCs w:val="24"/>
        </w:rPr>
        <w:t>, vol. 10, no. 4. Springer, Apr. 01, 2020, doi: 10.1007/s13205-020-2152-3.</w:t>
      </w:r>
    </w:p>
    <w:p w14:paraId="0AFF6B72"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8]</w:t>
      </w:r>
      <w:r w:rsidRPr="00366D85">
        <w:rPr>
          <w:rFonts w:ascii="Times New Roman" w:hAnsi="Times New Roman" w:cs="Times New Roman"/>
          <w:noProof/>
          <w:sz w:val="20"/>
          <w:szCs w:val="24"/>
        </w:rPr>
        <w:tab/>
        <w:t xml:space="preserve">H. Chhipa, “Nanofertilizers and nanopesticides for agriculture,” </w:t>
      </w:r>
      <w:r w:rsidRPr="00366D85">
        <w:rPr>
          <w:rFonts w:ascii="Times New Roman" w:hAnsi="Times New Roman" w:cs="Times New Roman"/>
          <w:i/>
          <w:iCs/>
          <w:noProof/>
          <w:sz w:val="20"/>
          <w:szCs w:val="24"/>
        </w:rPr>
        <w:t>Environ. Chem. Lett.</w:t>
      </w:r>
      <w:r w:rsidRPr="00366D85">
        <w:rPr>
          <w:rFonts w:ascii="Times New Roman" w:hAnsi="Times New Roman" w:cs="Times New Roman"/>
          <w:noProof/>
          <w:sz w:val="20"/>
          <w:szCs w:val="24"/>
        </w:rPr>
        <w:t>, vol. 15, no. 1, pp. 15–22, Mar. 2017, doi: 10.1007/s10311-016-0600-4.</w:t>
      </w:r>
    </w:p>
    <w:p w14:paraId="03C9B8D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29]</w:t>
      </w:r>
      <w:r w:rsidRPr="00366D85">
        <w:rPr>
          <w:rFonts w:ascii="Times New Roman" w:hAnsi="Times New Roman" w:cs="Times New Roman"/>
          <w:noProof/>
          <w:sz w:val="20"/>
          <w:szCs w:val="24"/>
        </w:rPr>
        <w:tab/>
        <w:t xml:space="preserve">A. Lateef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Synthesis and characterization of zeolite based nano–composite: An environment friendly slow release fertilizer,” </w:t>
      </w:r>
      <w:r w:rsidRPr="00366D85">
        <w:rPr>
          <w:rFonts w:ascii="Times New Roman" w:hAnsi="Times New Roman" w:cs="Times New Roman"/>
          <w:i/>
          <w:iCs/>
          <w:noProof/>
          <w:sz w:val="20"/>
          <w:szCs w:val="24"/>
        </w:rPr>
        <w:t>Microporous Mesoporous Mater.</w:t>
      </w:r>
      <w:r w:rsidRPr="00366D85">
        <w:rPr>
          <w:rFonts w:ascii="Times New Roman" w:hAnsi="Times New Roman" w:cs="Times New Roman"/>
          <w:noProof/>
          <w:sz w:val="20"/>
          <w:szCs w:val="24"/>
        </w:rPr>
        <w:t>, vol. 232, pp. 174–183, Sep. 2016, doi: 10.1016/j.micromeso.2016.06.020.</w:t>
      </w:r>
    </w:p>
    <w:p w14:paraId="6CC44A45"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0]</w:t>
      </w:r>
      <w:r w:rsidRPr="00366D85">
        <w:rPr>
          <w:rFonts w:ascii="Times New Roman" w:hAnsi="Times New Roman" w:cs="Times New Roman"/>
          <w:noProof/>
          <w:sz w:val="20"/>
          <w:szCs w:val="24"/>
        </w:rPr>
        <w:tab/>
        <w:t xml:space="preserve">R. Liu and R. Lal, “Synthetic apatite nanoparticles as a phosphorus fertilizer for soybean (Glycine max),” </w:t>
      </w:r>
      <w:r w:rsidRPr="00366D85">
        <w:rPr>
          <w:rFonts w:ascii="Times New Roman" w:hAnsi="Times New Roman" w:cs="Times New Roman"/>
          <w:i/>
          <w:iCs/>
          <w:noProof/>
          <w:sz w:val="20"/>
          <w:szCs w:val="24"/>
        </w:rPr>
        <w:t>Sci. Rep.</w:t>
      </w:r>
      <w:r w:rsidRPr="00366D85">
        <w:rPr>
          <w:rFonts w:ascii="Times New Roman" w:hAnsi="Times New Roman" w:cs="Times New Roman"/>
          <w:noProof/>
          <w:sz w:val="20"/>
          <w:szCs w:val="24"/>
        </w:rPr>
        <w:t>, vol. 4, no. 1, p. 5686, May 2015, doi: 10.1038/srep05686.</w:t>
      </w:r>
    </w:p>
    <w:p w14:paraId="41622E2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1]</w:t>
      </w:r>
      <w:r w:rsidRPr="00366D85">
        <w:rPr>
          <w:rFonts w:ascii="Times New Roman" w:hAnsi="Times New Roman" w:cs="Times New Roman"/>
          <w:noProof/>
          <w:sz w:val="20"/>
          <w:szCs w:val="24"/>
        </w:rPr>
        <w:tab/>
        <w:t xml:space="preserve">P. Ram, K. Vivek, and S. P. Kumar, “Nanotechnology in sustainable agriculture: Present concerns and future aspects,” </w:t>
      </w:r>
      <w:r w:rsidRPr="00366D85">
        <w:rPr>
          <w:rFonts w:ascii="Times New Roman" w:hAnsi="Times New Roman" w:cs="Times New Roman"/>
          <w:i/>
          <w:iCs/>
          <w:noProof/>
          <w:sz w:val="20"/>
          <w:szCs w:val="24"/>
        </w:rPr>
        <w:t>African J. Biotechnol.</w:t>
      </w:r>
      <w:r w:rsidRPr="00366D85">
        <w:rPr>
          <w:rFonts w:ascii="Times New Roman" w:hAnsi="Times New Roman" w:cs="Times New Roman"/>
          <w:noProof/>
          <w:sz w:val="20"/>
          <w:szCs w:val="24"/>
        </w:rPr>
        <w:t>, vol. 13, no. 6, pp. 705–713, Feb. 2014, doi: 10.5897/ajbx2013.13554.</w:t>
      </w:r>
    </w:p>
    <w:p w14:paraId="6E9270F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2]</w:t>
      </w:r>
      <w:r w:rsidRPr="00366D85">
        <w:rPr>
          <w:rFonts w:ascii="Times New Roman" w:hAnsi="Times New Roman" w:cs="Times New Roman"/>
          <w:noProof/>
          <w:sz w:val="20"/>
          <w:szCs w:val="24"/>
        </w:rPr>
        <w:tab/>
        <w:t xml:space="preserve">P. Marzbani, Y. M. Afrouzi, and A. Omidvar, “The effect of nano-zinc oxide on particleboard decay resistance,” </w:t>
      </w:r>
      <w:r w:rsidRPr="00366D85">
        <w:rPr>
          <w:rFonts w:ascii="Times New Roman" w:hAnsi="Times New Roman" w:cs="Times New Roman"/>
          <w:i/>
          <w:iCs/>
          <w:noProof/>
          <w:sz w:val="20"/>
          <w:szCs w:val="24"/>
        </w:rPr>
        <w:t>Maderas. Cienc. y Tecnol.</w:t>
      </w:r>
      <w:r w:rsidRPr="00366D85">
        <w:rPr>
          <w:rFonts w:ascii="Times New Roman" w:hAnsi="Times New Roman" w:cs="Times New Roman"/>
          <w:noProof/>
          <w:sz w:val="20"/>
          <w:szCs w:val="24"/>
        </w:rPr>
        <w:t>, no. ahead, pp. 0–0, 2015, doi: 10.4067/S0718-221X2015005000007.</w:t>
      </w:r>
    </w:p>
    <w:p w14:paraId="03041D1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3]</w:t>
      </w:r>
      <w:r w:rsidRPr="00366D85">
        <w:rPr>
          <w:rFonts w:ascii="Times New Roman" w:hAnsi="Times New Roman" w:cs="Times New Roman"/>
          <w:noProof/>
          <w:sz w:val="20"/>
          <w:szCs w:val="24"/>
        </w:rPr>
        <w:tab/>
        <w:t xml:space="preserve">R. Raliya, V. Saharan, C. Dimkpa, and P. Biswas, “Nanofertilizer for Precision and Sustainable Agriculture: Current State and Future Perspectives,” </w:t>
      </w:r>
      <w:r w:rsidRPr="00366D85">
        <w:rPr>
          <w:rFonts w:ascii="Times New Roman" w:hAnsi="Times New Roman" w:cs="Times New Roman"/>
          <w:i/>
          <w:iCs/>
          <w:noProof/>
          <w:sz w:val="20"/>
          <w:szCs w:val="24"/>
        </w:rPr>
        <w:t>Journal of Agricultural and Food Chemistry</w:t>
      </w:r>
      <w:r w:rsidRPr="00366D85">
        <w:rPr>
          <w:rFonts w:ascii="Times New Roman" w:hAnsi="Times New Roman" w:cs="Times New Roman"/>
          <w:noProof/>
          <w:sz w:val="20"/>
          <w:szCs w:val="24"/>
        </w:rPr>
        <w:t>, vol. 66, no. 26. American Chemical Society, pp. 6487–6503, Jul. 05, 2018, doi: 10.1021/acs.jafc.7b02178.</w:t>
      </w:r>
    </w:p>
    <w:p w14:paraId="4FDD4DD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4]</w:t>
      </w:r>
      <w:r w:rsidRPr="00366D85">
        <w:rPr>
          <w:rFonts w:ascii="Times New Roman" w:hAnsi="Times New Roman" w:cs="Times New Roman"/>
          <w:noProof/>
          <w:sz w:val="20"/>
          <w:szCs w:val="24"/>
        </w:rPr>
        <w:tab/>
        <w:t xml:space="preserve">M. E. Abd El-Aziz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Preparation and characterization of chitosan/polyacrylic acid/copper nanocomposites and their impact on onion production,” </w:t>
      </w:r>
      <w:r w:rsidRPr="00366D85">
        <w:rPr>
          <w:rFonts w:ascii="Times New Roman" w:hAnsi="Times New Roman" w:cs="Times New Roman"/>
          <w:i/>
          <w:iCs/>
          <w:noProof/>
          <w:sz w:val="20"/>
          <w:szCs w:val="24"/>
        </w:rPr>
        <w:t>Int. J. Biol. Macromol.</w:t>
      </w:r>
      <w:r w:rsidRPr="00366D85">
        <w:rPr>
          <w:rFonts w:ascii="Times New Roman" w:hAnsi="Times New Roman" w:cs="Times New Roman"/>
          <w:noProof/>
          <w:sz w:val="20"/>
          <w:szCs w:val="24"/>
        </w:rPr>
        <w:t>, vol. 123, pp. 856–865, Feb. 2019, doi: 10.1016/j.ijbiomac.2018.11.155.</w:t>
      </w:r>
    </w:p>
    <w:p w14:paraId="77FFA09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lastRenderedPageBreak/>
        <w:t>[35]</w:t>
      </w:r>
      <w:r w:rsidRPr="00366D85">
        <w:rPr>
          <w:rFonts w:ascii="Times New Roman" w:hAnsi="Times New Roman" w:cs="Times New Roman"/>
          <w:noProof/>
          <w:sz w:val="20"/>
          <w:szCs w:val="24"/>
        </w:rPr>
        <w:tab/>
        <w:t xml:space="preserve">R. C. Choudhary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Cu-chitosan nanoparticle boost defense responses and plant growth in maize (Zea mays L.),” </w:t>
      </w:r>
      <w:r w:rsidRPr="00366D85">
        <w:rPr>
          <w:rFonts w:ascii="Times New Roman" w:hAnsi="Times New Roman" w:cs="Times New Roman"/>
          <w:i/>
          <w:iCs/>
          <w:noProof/>
          <w:sz w:val="20"/>
          <w:szCs w:val="24"/>
        </w:rPr>
        <w:t>Sci. Rep.</w:t>
      </w:r>
      <w:r w:rsidRPr="00366D85">
        <w:rPr>
          <w:rFonts w:ascii="Times New Roman" w:hAnsi="Times New Roman" w:cs="Times New Roman"/>
          <w:noProof/>
          <w:sz w:val="20"/>
          <w:szCs w:val="24"/>
        </w:rPr>
        <w:t>, vol. 7, no. 1, p. 9754, Dec. 2017, doi: 10.1038/s41598-017-08571-0.</w:t>
      </w:r>
    </w:p>
    <w:p w14:paraId="24C1E61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6]</w:t>
      </w:r>
      <w:r w:rsidRPr="00366D85">
        <w:rPr>
          <w:rFonts w:ascii="Times New Roman" w:hAnsi="Times New Roman" w:cs="Times New Roman"/>
          <w:noProof/>
          <w:sz w:val="20"/>
          <w:szCs w:val="24"/>
        </w:rPr>
        <w:tab/>
        <w:t xml:space="preserve">P. Deshpande, A. Dapkekar, M. D. Oak, K. M. Paknikar, and J. M. Rajwade, “Zinc complexed chitosan/TPP nanoparticles: A promising micronutrient nanocarrier suited for foliar application,” </w:t>
      </w:r>
      <w:r w:rsidRPr="00366D85">
        <w:rPr>
          <w:rFonts w:ascii="Times New Roman" w:hAnsi="Times New Roman" w:cs="Times New Roman"/>
          <w:i/>
          <w:iCs/>
          <w:noProof/>
          <w:sz w:val="20"/>
          <w:szCs w:val="24"/>
        </w:rPr>
        <w:t>Carbohydr. Polym.</w:t>
      </w:r>
      <w:r w:rsidRPr="00366D85">
        <w:rPr>
          <w:rFonts w:ascii="Times New Roman" w:hAnsi="Times New Roman" w:cs="Times New Roman"/>
          <w:noProof/>
          <w:sz w:val="20"/>
          <w:szCs w:val="24"/>
        </w:rPr>
        <w:t>, vol. 165, pp. 394–401, Jun. 2017, doi: 10.1016/j.carbpol.2017.02.061.</w:t>
      </w:r>
    </w:p>
    <w:p w14:paraId="3DA5545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7]</w:t>
      </w:r>
      <w:r w:rsidRPr="00366D85">
        <w:rPr>
          <w:rFonts w:ascii="Times New Roman" w:hAnsi="Times New Roman" w:cs="Times New Roman"/>
          <w:noProof/>
          <w:sz w:val="20"/>
          <w:szCs w:val="24"/>
        </w:rPr>
        <w:tab/>
        <w:t xml:space="preserve">X. An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Copyrolysis of Biomass, Bentonite, and Nutrients as a New Strategy for the Synthesis of Improved Biochar-Based Slow-Release Fertilizers,” </w:t>
      </w:r>
      <w:r w:rsidRPr="00366D85">
        <w:rPr>
          <w:rFonts w:ascii="Times New Roman" w:hAnsi="Times New Roman" w:cs="Times New Roman"/>
          <w:i/>
          <w:iCs/>
          <w:noProof/>
          <w:sz w:val="20"/>
          <w:szCs w:val="24"/>
        </w:rPr>
        <w:t>ACS Sustain. Chem. Eng.</w:t>
      </w:r>
      <w:r w:rsidRPr="00366D85">
        <w:rPr>
          <w:rFonts w:ascii="Times New Roman" w:hAnsi="Times New Roman" w:cs="Times New Roman"/>
          <w:noProof/>
          <w:sz w:val="20"/>
          <w:szCs w:val="24"/>
        </w:rPr>
        <w:t>, vol. 8, no. 8, pp. 3181–3190, Mar. 2020, doi: 10.1021/acssuschemeng.9b06483.</w:t>
      </w:r>
    </w:p>
    <w:p w14:paraId="0AA0EF0A"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8]</w:t>
      </w:r>
      <w:r w:rsidRPr="00366D85">
        <w:rPr>
          <w:rFonts w:ascii="Times New Roman" w:hAnsi="Times New Roman" w:cs="Times New Roman"/>
          <w:noProof/>
          <w:sz w:val="20"/>
          <w:szCs w:val="24"/>
        </w:rPr>
        <w:tab/>
        <w:t xml:space="preserve">T. Qi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Zein coated porous carboxymethyl starch fertilizer for iron promoting and phosphate sustainable release,” </w:t>
      </w:r>
      <w:r w:rsidRPr="00366D85">
        <w:rPr>
          <w:rFonts w:ascii="Times New Roman" w:hAnsi="Times New Roman" w:cs="Times New Roman"/>
          <w:i/>
          <w:iCs/>
          <w:noProof/>
          <w:sz w:val="20"/>
          <w:szCs w:val="24"/>
        </w:rPr>
        <w:t>J. Clean. Prod.</w:t>
      </w:r>
      <w:r w:rsidRPr="00366D85">
        <w:rPr>
          <w:rFonts w:ascii="Times New Roman" w:hAnsi="Times New Roman" w:cs="Times New Roman"/>
          <w:noProof/>
          <w:sz w:val="20"/>
          <w:szCs w:val="24"/>
        </w:rPr>
        <w:t>, vol. 258, p. 120778, Jun. 2020, doi: 10.1016/j.jclepro.2020.120778.</w:t>
      </w:r>
    </w:p>
    <w:p w14:paraId="5AFF01E9"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39]</w:t>
      </w:r>
      <w:r w:rsidRPr="00366D85">
        <w:rPr>
          <w:rFonts w:ascii="Times New Roman" w:hAnsi="Times New Roman" w:cs="Times New Roman"/>
          <w:noProof/>
          <w:sz w:val="20"/>
          <w:szCs w:val="24"/>
        </w:rPr>
        <w:tab/>
        <w:t xml:space="preserve">Y. Wang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Spout Fluidized Bed Assisted Preparation of Poly(tannic acid)-Coated Urea Fertilizer,” </w:t>
      </w:r>
      <w:r w:rsidRPr="00366D85">
        <w:rPr>
          <w:rFonts w:ascii="Times New Roman" w:hAnsi="Times New Roman" w:cs="Times New Roman"/>
          <w:i/>
          <w:iCs/>
          <w:noProof/>
          <w:sz w:val="20"/>
          <w:szCs w:val="24"/>
        </w:rPr>
        <w:t>ACS Omega</w:t>
      </w:r>
      <w:r w:rsidRPr="00366D85">
        <w:rPr>
          <w:rFonts w:ascii="Times New Roman" w:hAnsi="Times New Roman" w:cs="Times New Roman"/>
          <w:noProof/>
          <w:sz w:val="20"/>
          <w:szCs w:val="24"/>
        </w:rPr>
        <w:t>, vol. 5, no. 2, pp. 1127–1133, Jan. 2020, doi: 10.1021/acsomega.9b03310.</w:t>
      </w:r>
    </w:p>
    <w:p w14:paraId="03F93917"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0]</w:t>
      </w:r>
      <w:r w:rsidRPr="00366D85">
        <w:rPr>
          <w:rFonts w:ascii="Times New Roman" w:hAnsi="Times New Roman" w:cs="Times New Roman"/>
          <w:noProof/>
          <w:sz w:val="20"/>
          <w:szCs w:val="24"/>
        </w:rPr>
        <w:tab/>
        <w:t xml:space="preserve">N. C. T. Martins, A. Avellan, S. Rodrigues, D. Salvador, S. M. Rodrigues, and T. Trindade, “Composites of Biopolymers and ZnO NPs for Controlled Release of Zinc in Agricultural Soils and Timed Delivery for Maize,” </w:t>
      </w:r>
      <w:r w:rsidRPr="00366D85">
        <w:rPr>
          <w:rFonts w:ascii="Times New Roman" w:hAnsi="Times New Roman" w:cs="Times New Roman"/>
          <w:i/>
          <w:iCs/>
          <w:noProof/>
          <w:sz w:val="20"/>
          <w:szCs w:val="24"/>
        </w:rPr>
        <w:t>ACS Appl. Nano Mater.</w:t>
      </w:r>
      <w:r w:rsidRPr="00366D85">
        <w:rPr>
          <w:rFonts w:ascii="Times New Roman" w:hAnsi="Times New Roman" w:cs="Times New Roman"/>
          <w:noProof/>
          <w:sz w:val="20"/>
          <w:szCs w:val="24"/>
        </w:rPr>
        <w:t>, vol. 3, no. 3, pp. 2134–2148, Mar. 2020, doi: 10.1021/acsanm.9b01492.</w:t>
      </w:r>
    </w:p>
    <w:p w14:paraId="0B0FDAFC"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1]</w:t>
      </w:r>
      <w:r w:rsidRPr="00366D85">
        <w:rPr>
          <w:rFonts w:ascii="Times New Roman" w:hAnsi="Times New Roman" w:cs="Times New Roman"/>
          <w:noProof/>
          <w:sz w:val="20"/>
          <w:szCs w:val="24"/>
        </w:rPr>
        <w:tab/>
        <w:t xml:space="preserve">J. Schaller, A. Cramer, A. Carminati, and M. Zarebanadkouki, “Biogenic amorphous silica as main driver for plant available water in soils,” </w:t>
      </w:r>
      <w:r w:rsidRPr="00366D85">
        <w:rPr>
          <w:rFonts w:ascii="Times New Roman" w:hAnsi="Times New Roman" w:cs="Times New Roman"/>
          <w:i/>
          <w:iCs/>
          <w:noProof/>
          <w:sz w:val="20"/>
          <w:szCs w:val="24"/>
        </w:rPr>
        <w:t>Sci. Rep.</w:t>
      </w:r>
      <w:r w:rsidRPr="00366D85">
        <w:rPr>
          <w:rFonts w:ascii="Times New Roman" w:hAnsi="Times New Roman" w:cs="Times New Roman"/>
          <w:noProof/>
          <w:sz w:val="20"/>
          <w:szCs w:val="24"/>
        </w:rPr>
        <w:t>, vol. 10, no. 1, p. 2424, Dec. 2020, doi: 10.1038/s41598-020-59437-x.</w:t>
      </w:r>
    </w:p>
    <w:p w14:paraId="7A50AECA"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2]</w:t>
      </w:r>
      <w:r w:rsidRPr="00366D85">
        <w:rPr>
          <w:rFonts w:ascii="Times New Roman" w:hAnsi="Times New Roman" w:cs="Times New Roman"/>
          <w:noProof/>
          <w:sz w:val="20"/>
          <w:szCs w:val="24"/>
        </w:rPr>
        <w:tab/>
        <w:t xml:space="preserve">V. Kumar, P. Guleria, V. Kumar, and S. K. Yadav, “Gold nanoparticle exposure induces growth and yield enhancement in Arabidopsis thaliana,” </w:t>
      </w:r>
      <w:r w:rsidRPr="00366D85">
        <w:rPr>
          <w:rFonts w:ascii="Times New Roman" w:hAnsi="Times New Roman" w:cs="Times New Roman"/>
          <w:i/>
          <w:iCs/>
          <w:noProof/>
          <w:sz w:val="20"/>
          <w:szCs w:val="24"/>
        </w:rPr>
        <w:t>Sci. Total Environ.</w:t>
      </w:r>
      <w:r w:rsidRPr="00366D85">
        <w:rPr>
          <w:rFonts w:ascii="Times New Roman" w:hAnsi="Times New Roman" w:cs="Times New Roman"/>
          <w:noProof/>
          <w:sz w:val="20"/>
          <w:szCs w:val="24"/>
        </w:rPr>
        <w:t>, vol. 461–462, pp. 462–468, Sep. 2013, doi: 10.1016/j.scitotenv.2013.05.018.</w:t>
      </w:r>
    </w:p>
    <w:p w14:paraId="044E72E6"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3]</w:t>
      </w:r>
      <w:r w:rsidRPr="00366D85">
        <w:rPr>
          <w:rFonts w:ascii="Times New Roman" w:hAnsi="Times New Roman" w:cs="Times New Roman"/>
          <w:noProof/>
          <w:sz w:val="20"/>
          <w:szCs w:val="24"/>
        </w:rPr>
        <w:tab/>
        <w:t xml:space="preserve">F. A. Gutiérrez-Miceli, M. Á. Oliva-Llaven, M. C. Luján-Hidalgo, M. C. Velázquez-Gamboa, D. González-Mendoza, and Y. Sánchez-Roque, “Zinc Oxide Phytonanoparticles’ Effects on Yield and Mineral Contents in Fruits of Tomato (Solanum lycopersicum L. cv. Cherry) under Field Conditions,” </w:t>
      </w:r>
      <w:r w:rsidRPr="00366D85">
        <w:rPr>
          <w:rFonts w:ascii="Times New Roman" w:hAnsi="Times New Roman" w:cs="Times New Roman"/>
          <w:i/>
          <w:iCs/>
          <w:noProof/>
          <w:sz w:val="20"/>
          <w:szCs w:val="24"/>
        </w:rPr>
        <w:t>Sci. World J.</w:t>
      </w:r>
      <w:r w:rsidRPr="00366D85">
        <w:rPr>
          <w:rFonts w:ascii="Times New Roman" w:hAnsi="Times New Roman" w:cs="Times New Roman"/>
          <w:noProof/>
          <w:sz w:val="20"/>
          <w:szCs w:val="24"/>
        </w:rPr>
        <w:t>, vol. 2021, pp. 1–11, Jun. 2021, doi: 10.1155/2021/5561930.</w:t>
      </w:r>
    </w:p>
    <w:p w14:paraId="509A8A3D"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4]</w:t>
      </w:r>
      <w:r w:rsidRPr="00366D85">
        <w:rPr>
          <w:rFonts w:ascii="Times New Roman" w:hAnsi="Times New Roman" w:cs="Times New Roman"/>
          <w:noProof/>
          <w:sz w:val="20"/>
          <w:szCs w:val="24"/>
        </w:rPr>
        <w:tab/>
        <w:t xml:space="preserve">S. A. Ekanayake and P. I. Godakumbura, “Synthesis of a Dual-Functional Nanofertilizer by Embedding ZnO and CuO Nanoparticles on an Alginate-Based Hydrogel,” </w:t>
      </w:r>
      <w:r w:rsidRPr="00366D85">
        <w:rPr>
          <w:rFonts w:ascii="Times New Roman" w:hAnsi="Times New Roman" w:cs="Times New Roman"/>
          <w:i/>
          <w:iCs/>
          <w:noProof/>
          <w:sz w:val="20"/>
          <w:szCs w:val="24"/>
        </w:rPr>
        <w:t>ACS Omega</w:t>
      </w:r>
      <w:r w:rsidRPr="00366D85">
        <w:rPr>
          <w:rFonts w:ascii="Times New Roman" w:hAnsi="Times New Roman" w:cs="Times New Roman"/>
          <w:noProof/>
          <w:sz w:val="20"/>
          <w:szCs w:val="24"/>
        </w:rPr>
        <w:t>, vol. 6, no. 40, pp. 26262–26272, Oct. 2021, doi: 10.1021/acsomega.1c03271.</w:t>
      </w:r>
    </w:p>
    <w:p w14:paraId="53B6383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5]</w:t>
      </w:r>
      <w:r w:rsidRPr="00366D85">
        <w:rPr>
          <w:rFonts w:ascii="Times New Roman" w:hAnsi="Times New Roman" w:cs="Times New Roman"/>
          <w:noProof/>
          <w:sz w:val="20"/>
          <w:szCs w:val="24"/>
        </w:rPr>
        <w:tab/>
        <w:t xml:space="preserve">J. F. Carriger, G. M. Rand, P. R. Gardinali, W. B. Perry, M. S. Tompkins, and A. M. Fernandez, “Pesticides of Potential Ecological Concern in Sediment from South Florida Canals: An Ecological Risk Prioritization for Aquatic Arthropods,” </w:t>
      </w:r>
      <w:r w:rsidRPr="00366D85">
        <w:rPr>
          <w:rFonts w:ascii="Times New Roman" w:hAnsi="Times New Roman" w:cs="Times New Roman"/>
          <w:i/>
          <w:iCs/>
          <w:noProof/>
          <w:sz w:val="20"/>
          <w:szCs w:val="24"/>
        </w:rPr>
        <w:t>Soil Sediment Contam. An Int. J.</w:t>
      </w:r>
      <w:r w:rsidRPr="00366D85">
        <w:rPr>
          <w:rFonts w:ascii="Times New Roman" w:hAnsi="Times New Roman" w:cs="Times New Roman"/>
          <w:noProof/>
          <w:sz w:val="20"/>
          <w:szCs w:val="24"/>
        </w:rPr>
        <w:t>, vol. 15, no. 1, pp. 21–45, Jan. 2006, doi: 10.1080/15320380500363095.</w:t>
      </w:r>
    </w:p>
    <w:p w14:paraId="1096E7E7"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6]</w:t>
      </w:r>
      <w:r w:rsidRPr="00366D85">
        <w:rPr>
          <w:rFonts w:ascii="Times New Roman" w:hAnsi="Times New Roman" w:cs="Times New Roman"/>
          <w:noProof/>
          <w:sz w:val="20"/>
          <w:szCs w:val="24"/>
        </w:rPr>
        <w:tab/>
        <w:t xml:space="preserve">M. Rai and A. Ingle, “Role of nanotechnology in agriculture with special reference to management of insect pests,” </w:t>
      </w:r>
      <w:r w:rsidRPr="00366D85">
        <w:rPr>
          <w:rFonts w:ascii="Times New Roman" w:hAnsi="Times New Roman" w:cs="Times New Roman"/>
          <w:i/>
          <w:iCs/>
          <w:noProof/>
          <w:sz w:val="20"/>
          <w:szCs w:val="24"/>
        </w:rPr>
        <w:t>Appl. Microbiol. Biotechnol.</w:t>
      </w:r>
      <w:r w:rsidRPr="00366D85">
        <w:rPr>
          <w:rFonts w:ascii="Times New Roman" w:hAnsi="Times New Roman" w:cs="Times New Roman"/>
          <w:noProof/>
          <w:sz w:val="20"/>
          <w:szCs w:val="24"/>
        </w:rPr>
        <w:t>, vol. 94, no. 2, pp. 287–293, Apr. 2012, doi: 10.1007/s00253-012-3969-4.</w:t>
      </w:r>
    </w:p>
    <w:p w14:paraId="084B4790"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7]</w:t>
      </w:r>
      <w:r w:rsidRPr="00366D85">
        <w:rPr>
          <w:rFonts w:ascii="Times New Roman" w:hAnsi="Times New Roman" w:cs="Times New Roman"/>
          <w:noProof/>
          <w:sz w:val="20"/>
          <w:szCs w:val="24"/>
        </w:rPr>
        <w:tab/>
        <w:t xml:space="preserve">J. Jampílek and K. Kráľová, “Nanopesticides: preparation, targeting, and controlled release,” in </w:t>
      </w:r>
      <w:r w:rsidRPr="00366D85">
        <w:rPr>
          <w:rFonts w:ascii="Times New Roman" w:hAnsi="Times New Roman" w:cs="Times New Roman"/>
          <w:i/>
          <w:iCs/>
          <w:noProof/>
          <w:sz w:val="20"/>
          <w:szCs w:val="24"/>
        </w:rPr>
        <w:t>New Pesticides and Soil Sensors</w:t>
      </w:r>
      <w:r w:rsidRPr="00366D85">
        <w:rPr>
          <w:rFonts w:ascii="Times New Roman" w:hAnsi="Times New Roman" w:cs="Times New Roman"/>
          <w:noProof/>
          <w:sz w:val="20"/>
          <w:szCs w:val="24"/>
        </w:rPr>
        <w:t>, Elsevier, 2017, pp. 81–127.</w:t>
      </w:r>
    </w:p>
    <w:p w14:paraId="4B050D1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8]</w:t>
      </w:r>
      <w:r w:rsidRPr="00366D85">
        <w:rPr>
          <w:rFonts w:ascii="Times New Roman" w:hAnsi="Times New Roman" w:cs="Times New Roman"/>
          <w:noProof/>
          <w:sz w:val="20"/>
          <w:szCs w:val="24"/>
        </w:rPr>
        <w:tab/>
        <w:t>I. Ul Haq and S. Ijaz, “Use of Metallic Nanoparticles and Nanoformulations as Nanofungicides for Sustainable Disease Management in Plants,” 2019, pp. 289–316.</w:t>
      </w:r>
    </w:p>
    <w:p w14:paraId="1BD42AE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49]</w:t>
      </w:r>
      <w:r w:rsidRPr="00366D85">
        <w:rPr>
          <w:rFonts w:ascii="Times New Roman" w:hAnsi="Times New Roman" w:cs="Times New Roman"/>
          <w:noProof/>
          <w:sz w:val="20"/>
          <w:szCs w:val="24"/>
        </w:rPr>
        <w:tab/>
        <w:t xml:space="preserve">M. Monirul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Chapter Potential Applications of Nanotechnology in Agriculture: A Smart Tool for Sustainable Agriculture.” [Online]. Available: www.intechopen.com.</w:t>
      </w:r>
    </w:p>
    <w:p w14:paraId="357DFFC9"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0]</w:t>
      </w:r>
      <w:r w:rsidRPr="00366D85">
        <w:rPr>
          <w:rFonts w:ascii="Times New Roman" w:hAnsi="Times New Roman" w:cs="Times New Roman"/>
          <w:noProof/>
          <w:sz w:val="20"/>
          <w:szCs w:val="24"/>
        </w:rPr>
        <w:tab/>
        <w:t xml:space="preserve">N. Debnath, S. Das, D. Seth, R. Chandra, S. C. Bhattacharya, and A. Goswami, “Entomotoxic effect of silica nanoparticles against Sitophilus oryzae (L.),” </w:t>
      </w:r>
      <w:r w:rsidRPr="00366D85">
        <w:rPr>
          <w:rFonts w:ascii="Times New Roman" w:hAnsi="Times New Roman" w:cs="Times New Roman"/>
          <w:i/>
          <w:iCs/>
          <w:noProof/>
          <w:sz w:val="20"/>
          <w:szCs w:val="24"/>
        </w:rPr>
        <w:t>J. Pest Sci. (2004).</w:t>
      </w:r>
      <w:r w:rsidRPr="00366D85">
        <w:rPr>
          <w:rFonts w:ascii="Times New Roman" w:hAnsi="Times New Roman" w:cs="Times New Roman"/>
          <w:noProof/>
          <w:sz w:val="20"/>
          <w:szCs w:val="24"/>
        </w:rPr>
        <w:t>, vol. 84, no. 1, pp. 99–105, Mar. 2011, doi: 10.1007/s10340-010-0332-3.</w:t>
      </w:r>
    </w:p>
    <w:p w14:paraId="3DCA9A2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1]</w:t>
      </w:r>
      <w:r w:rsidRPr="00366D85">
        <w:rPr>
          <w:rFonts w:ascii="Times New Roman" w:hAnsi="Times New Roman" w:cs="Times New Roman"/>
          <w:noProof/>
          <w:sz w:val="20"/>
          <w:szCs w:val="24"/>
        </w:rPr>
        <w:tab/>
        <w:t xml:space="preserve">M. Nuruzzaman, M. M. Rahman, Y. Liu, and R. Naidu, “Nanoencapsulation, Nano-guard for Pesticides: A New Window for Safe Application,” </w:t>
      </w:r>
      <w:r w:rsidRPr="00366D85">
        <w:rPr>
          <w:rFonts w:ascii="Times New Roman" w:hAnsi="Times New Roman" w:cs="Times New Roman"/>
          <w:i/>
          <w:iCs/>
          <w:noProof/>
          <w:sz w:val="20"/>
          <w:szCs w:val="24"/>
        </w:rPr>
        <w:t>J. Agric. Food Chem.</w:t>
      </w:r>
      <w:r w:rsidRPr="00366D85">
        <w:rPr>
          <w:rFonts w:ascii="Times New Roman" w:hAnsi="Times New Roman" w:cs="Times New Roman"/>
          <w:noProof/>
          <w:sz w:val="20"/>
          <w:szCs w:val="24"/>
        </w:rPr>
        <w:t>, vol. 64, no. 7, pp. 1447–1483, Feb. 2016, doi: 10.1021/acs.jafc.5b05214.</w:t>
      </w:r>
    </w:p>
    <w:p w14:paraId="2087FB92"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2]</w:t>
      </w:r>
      <w:r w:rsidRPr="00366D85">
        <w:rPr>
          <w:rFonts w:ascii="Times New Roman" w:hAnsi="Times New Roman" w:cs="Times New Roman"/>
          <w:noProof/>
          <w:sz w:val="20"/>
          <w:szCs w:val="24"/>
        </w:rPr>
        <w:tab/>
        <w:t xml:space="preserve">R. S. Kookana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Nanopesticides: Guiding Principles for Regulatory Evaluation of Environmental Risks,” </w:t>
      </w:r>
      <w:r w:rsidRPr="00366D85">
        <w:rPr>
          <w:rFonts w:ascii="Times New Roman" w:hAnsi="Times New Roman" w:cs="Times New Roman"/>
          <w:i/>
          <w:iCs/>
          <w:noProof/>
          <w:sz w:val="20"/>
          <w:szCs w:val="24"/>
        </w:rPr>
        <w:t>J. Agric. Food Chem.</w:t>
      </w:r>
      <w:r w:rsidRPr="00366D85">
        <w:rPr>
          <w:rFonts w:ascii="Times New Roman" w:hAnsi="Times New Roman" w:cs="Times New Roman"/>
          <w:noProof/>
          <w:sz w:val="20"/>
          <w:szCs w:val="24"/>
        </w:rPr>
        <w:t>, vol. 62, no. 19, pp. 4227–4240, May 2014, doi: 10.1021/jf500232f.</w:t>
      </w:r>
    </w:p>
    <w:p w14:paraId="1BCAD520"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3]</w:t>
      </w:r>
      <w:r w:rsidRPr="00366D85">
        <w:rPr>
          <w:rFonts w:ascii="Times New Roman" w:hAnsi="Times New Roman" w:cs="Times New Roman"/>
          <w:noProof/>
          <w:sz w:val="20"/>
          <w:szCs w:val="24"/>
        </w:rPr>
        <w:tab/>
        <w:t xml:space="preserve">A. Gogos, K. Knauer, and T. D. Bucheli, “Nanomaterials in Plant Protection and Fertilization: Current State, Foreseen Applications, and Research Priorities,” </w:t>
      </w:r>
      <w:r w:rsidRPr="00366D85">
        <w:rPr>
          <w:rFonts w:ascii="Times New Roman" w:hAnsi="Times New Roman" w:cs="Times New Roman"/>
          <w:i/>
          <w:iCs/>
          <w:noProof/>
          <w:sz w:val="20"/>
          <w:szCs w:val="24"/>
        </w:rPr>
        <w:t>J. Agric. Food Chem.</w:t>
      </w:r>
      <w:r w:rsidRPr="00366D85">
        <w:rPr>
          <w:rFonts w:ascii="Times New Roman" w:hAnsi="Times New Roman" w:cs="Times New Roman"/>
          <w:noProof/>
          <w:sz w:val="20"/>
          <w:szCs w:val="24"/>
        </w:rPr>
        <w:t>, vol. 60, no. 39, pp. 9781–9792, Oct. 2012, doi: 10.1021/jf302154y.</w:t>
      </w:r>
    </w:p>
    <w:p w14:paraId="4F5EF23C"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4]</w:t>
      </w:r>
      <w:r w:rsidRPr="00366D85">
        <w:rPr>
          <w:rFonts w:ascii="Times New Roman" w:hAnsi="Times New Roman" w:cs="Times New Roman"/>
          <w:noProof/>
          <w:sz w:val="20"/>
          <w:szCs w:val="24"/>
        </w:rPr>
        <w:tab/>
        <w:t xml:space="preserve">I.-M. Chung, K. Rekha, B. Venkidasamy, and M. Thiruvengadam, “Effect of Copper Oxide Nanoparticles on the Physiology, Bioactive Molecules, and Transcriptional Changes in Brassica rapa ssp. rapa Seedlings,” </w:t>
      </w:r>
      <w:r w:rsidRPr="00366D85">
        <w:rPr>
          <w:rFonts w:ascii="Times New Roman" w:hAnsi="Times New Roman" w:cs="Times New Roman"/>
          <w:i/>
          <w:iCs/>
          <w:noProof/>
          <w:sz w:val="20"/>
          <w:szCs w:val="24"/>
        </w:rPr>
        <w:t>Water, Air, Soil Pollut.</w:t>
      </w:r>
      <w:r w:rsidRPr="00366D85">
        <w:rPr>
          <w:rFonts w:ascii="Times New Roman" w:hAnsi="Times New Roman" w:cs="Times New Roman"/>
          <w:noProof/>
          <w:sz w:val="20"/>
          <w:szCs w:val="24"/>
        </w:rPr>
        <w:t>, vol. 230, no. 2, p. 48, Feb. 2019, doi: 10.1007/s11270-019-4084-2.</w:t>
      </w:r>
    </w:p>
    <w:p w14:paraId="087FB7D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5]</w:t>
      </w:r>
      <w:r w:rsidRPr="00366D85">
        <w:rPr>
          <w:rFonts w:ascii="Times New Roman" w:hAnsi="Times New Roman" w:cs="Times New Roman"/>
          <w:noProof/>
          <w:sz w:val="20"/>
          <w:szCs w:val="24"/>
        </w:rPr>
        <w:tab/>
        <w:t xml:space="preserve">H. C. Oliveira, R. Stolf-Moreira, C. B. R. Martinez, R. Grillo, M. B. de Jesus, and L. F. Fraceto, “Nanoencapsulation </w:t>
      </w:r>
      <w:r w:rsidRPr="00366D85">
        <w:rPr>
          <w:rFonts w:ascii="Times New Roman" w:hAnsi="Times New Roman" w:cs="Times New Roman"/>
          <w:noProof/>
          <w:sz w:val="20"/>
          <w:szCs w:val="24"/>
        </w:rPr>
        <w:lastRenderedPageBreak/>
        <w:t xml:space="preserve">Enhances the Post-Emergence Herbicidal Activity of Atrazine against Mustard Plants,” </w:t>
      </w:r>
      <w:r w:rsidRPr="00366D85">
        <w:rPr>
          <w:rFonts w:ascii="Times New Roman" w:hAnsi="Times New Roman" w:cs="Times New Roman"/>
          <w:i/>
          <w:iCs/>
          <w:noProof/>
          <w:sz w:val="20"/>
          <w:szCs w:val="24"/>
        </w:rPr>
        <w:t>PLoS One</w:t>
      </w:r>
      <w:r w:rsidRPr="00366D85">
        <w:rPr>
          <w:rFonts w:ascii="Times New Roman" w:hAnsi="Times New Roman" w:cs="Times New Roman"/>
          <w:noProof/>
          <w:sz w:val="20"/>
          <w:szCs w:val="24"/>
        </w:rPr>
        <w:t>, vol. 10, no. 7, p. e0132971, Jul. 2015, doi: 10.1371/journal.pone.0132971.</w:t>
      </w:r>
    </w:p>
    <w:p w14:paraId="26BBCCD5"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6]</w:t>
      </w:r>
      <w:r w:rsidRPr="00366D85">
        <w:rPr>
          <w:rFonts w:ascii="Times New Roman" w:hAnsi="Times New Roman" w:cs="Times New Roman"/>
          <w:noProof/>
          <w:sz w:val="20"/>
          <w:szCs w:val="24"/>
        </w:rPr>
        <w:tab/>
        <w:t xml:space="preserve">A. E. S. Pereira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γ-Polyglutamic acid/chitosan nanoparticles for the plant growth regulator gibberellic acid: Characterization and evaluation of biological activity,” </w:t>
      </w:r>
      <w:r w:rsidRPr="00366D85">
        <w:rPr>
          <w:rFonts w:ascii="Times New Roman" w:hAnsi="Times New Roman" w:cs="Times New Roman"/>
          <w:i/>
          <w:iCs/>
          <w:noProof/>
          <w:sz w:val="20"/>
          <w:szCs w:val="24"/>
        </w:rPr>
        <w:t>Carbohydr. Polym.</w:t>
      </w:r>
      <w:r w:rsidRPr="00366D85">
        <w:rPr>
          <w:rFonts w:ascii="Times New Roman" w:hAnsi="Times New Roman" w:cs="Times New Roman"/>
          <w:noProof/>
          <w:sz w:val="20"/>
          <w:szCs w:val="24"/>
        </w:rPr>
        <w:t>, vol. 157, pp. 1862–1873, Feb. 2017, doi: 10.1016/j.carbpol.2016.11.073.</w:t>
      </w:r>
    </w:p>
    <w:p w14:paraId="0DADBD2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7]</w:t>
      </w:r>
      <w:r w:rsidRPr="00366D85">
        <w:rPr>
          <w:rFonts w:ascii="Times New Roman" w:hAnsi="Times New Roman" w:cs="Times New Roman"/>
          <w:noProof/>
          <w:sz w:val="20"/>
          <w:szCs w:val="24"/>
        </w:rPr>
        <w:tab/>
        <w:t xml:space="preserve">O. Antonoglou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Nanobrass CuZn Nanoparticles as Foliar Spray Nonphytotoxic Fungicides,” </w:t>
      </w:r>
      <w:r w:rsidRPr="00366D85">
        <w:rPr>
          <w:rFonts w:ascii="Times New Roman" w:hAnsi="Times New Roman" w:cs="Times New Roman"/>
          <w:i/>
          <w:iCs/>
          <w:noProof/>
          <w:sz w:val="20"/>
          <w:szCs w:val="24"/>
        </w:rPr>
        <w:t>ACS Appl. Mater. Interfaces</w:t>
      </w:r>
      <w:r w:rsidRPr="00366D85">
        <w:rPr>
          <w:rFonts w:ascii="Times New Roman" w:hAnsi="Times New Roman" w:cs="Times New Roman"/>
          <w:noProof/>
          <w:sz w:val="20"/>
          <w:szCs w:val="24"/>
        </w:rPr>
        <w:t>, vol. 10, no. 5, pp. 4450–4461, Feb. 2018, doi: 10.1021/acsami.7b17017.</w:t>
      </w:r>
    </w:p>
    <w:p w14:paraId="5D3F513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8]</w:t>
      </w:r>
      <w:r w:rsidRPr="00366D85">
        <w:rPr>
          <w:rFonts w:ascii="Times New Roman" w:hAnsi="Times New Roman" w:cs="Times New Roman"/>
          <w:noProof/>
          <w:sz w:val="20"/>
          <w:szCs w:val="24"/>
        </w:rPr>
        <w:tab/>
        <w:t xml:space="preserve">M. Kah and T. Hofmann, “Nanopesticide research: Current trends and future priorities,” </w:t>
      </w:r>
      <w:r w:rsidRPr="00366D85">
        <w:rPr>
          <w:rFonts w:ascii="Times New Roman" w:hAnsi="Times New Roman" w:cs="Times New Roman"/>
          <w:i/>
          <w:iCs/>
          <w:noProof/>
          <w:sz w:val="20"/>
          <w:szCs w:val="24"/>
        </w:rPr>
        <w:t>Environ. Int.</w:t>
      </w:r>
      <w:r w:rsidRPr="00366D85">
        <w:rPr>
          <w:rFonts w:ascii="Times New Roman" w:hAnsi="Times New Roman" w:cs="Times New Roman"/>
          <w:noProof/>
          <w:sz w:val="20"/>
          <w:szCs w:val="24"/>
        </w:rPr>
        <w:t>, vol. 63, pp. 224–235, Feb. 2014, doi: 10.1016/j.envint.2013.11.015.</w:t>
      </w:r>
    </w:p>
    <w:p w14:paraId="611BC46F"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59]</w:t>
      </w:r>
      <w:r w:rsidRPr="00366D85">
        <w:rPr>
          <w:rFonts w:ascii="Times New Roman" w:hAnsi="Times New Roman" w:cs="Times New Roman"/>
          <w:noProof/>
          <w:sz w:val="20"/>
          <w:szCs w:val="24"/>
        </w:rPr>
        <w:tab/>
        <w:t xml:space="preserve">T. O. MacHado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Bio-Based Lignin Nanocarriers Loaded with Fungicides as a Versatile Platform for Drug Delivery in Plants,” </w:t>
      </w:r>
      <w:r w:rsidRPr="00366D85">
        <w:rPr>
          <w:rFonts w:ascii="Times New Roman" w:hAnsi="Times New Roman" w:cs="Times New Roman"/>
          <w:i/>
          <w:iCs/>
          <w:noProof/>
          <w:sz w:val="20"/>
          <w:szCs w:val="24"/>
        </w:rPr>
        <w:t>Biomacromolecules</w:t>
      </w:r>
      <w:r w:rsidRPr="00366D85">
        <w:rPr>
          <w:rFonts w:ascii="Times New Roman" w:hAnsi="Times New Roman" w:cs="Times New Roman"/>
          <w:noProof/>
          <w:sz w:val="20"/>
          <w:szCs w:val="24"/>
        </w:rPr>
        <w:t>, vol. 21, no. 7, pp. 2755–2763, Jul. 2020, doi: 10.1021/acs.biomac.0c00487.</w:t>
      </w:r>
    </w:p>
    <w:p w14:paraId="014BB02B"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0]</w:t>
      </w:r>
      <w:r w:rsidRPr="00366D85">
        <w:rPr>
          <w:rFonts w:ascii="Times New Roman" w:hAnsi="Times New Roman" w:cs="Times New Roman"/>
          <w:noProof/>
          <w:sz w:val="20"/>
          <w:szCs w:val="24"/>
        </w:rPr>
        <w:tab/>
        <w:t xml:space="preserve">C. R. Maruyama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Erratum: Corrigendum: Nanoparticles Based on Chitosan as Carriers for the Combined Herbicides Imazapic and Imazapyr,” </w:t>
      </w:r>
      <w:r w:rsidRPr="00366D85">
        <w:rPr>
          <w:rFonts w:ascii="Times New Roman" w:hAnsi="Times New Roman" w:cs="Times New Roman"/>
          <w:i/>
          <w:iCs/>
          <w:noProof/>
          <w:sz w:val="20"/>
          <w:szCs w:val="24"/>
        </w:rPr>
        <w:t>Sci. Rep.</w:t>
      </w:r>
      <w:r w:rsidRPr="00366D85">
        <w:rPr>
          <w:rFonts w:ascii="Times New Roman" w:hAnsi="Times New Roman" w:cs="Times New Roman"/>
          <w:noProof/>
          <w:sz w:val="20"/>
          <w:szCs w:val="24"/>
        </w:rPr>
        <w:t>, vol. 6, no. 1, p. 23854, Apr. 2016, doi: 10.1038/srep23854.</w:t>
      </w:r>
    </w:p>
    <w:p w14:paraId="4FB20CE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1]</w:t>
      </w:r>
      <w:r w:rsidRPr="00366D85">
        <w:rPr>
          <w:rFonts w:ascii="Times New Roman" w:hAnsi="Times New Roman" w:cs="Times New Roman"/>
          <w:noProof/>
          <w:sz w:val="20"/>
          <w:szCs w:val="24"/>
        </w:rPr>
        <w:tab/>
        <w:t xml:space="preserve">S. Kumar, G. Bhanjana, A. Sharma, M. C. Sidhu, and N. Dilbaghi, “Synthesis, characterization and on field evaluation of pesticide loaded sodium alginate nanoparticles,” </w:t>
      </w:r>
      <w:r w:rsidRPr="00366D85">
        <w:rPr>
          <w:rFonts w:ascii="Times New Roman" w:hAnsi="Times New Roman" w:cs="Times New Roman"/>
          <w:i/>
          <w:iCs/>
          <w:noProof/>
          <w:sz w:val="20"/>
          <w:szCs w:val="24"/>
        </w:rPr>
        <w:t>Carbohydr. Polym.</w:t>
      </w:r>
      <w:r w:rsidRPr="00366D85">
        <w:rPr>
          <w:rFonts w:ascii="Times New Roman" w:hAnsi="Times New Roman" w:cs="Times New Roman"/>
          <w:noProof/>
          <w:sz w:val="20"/>
          <w:szCs w:val="24"/>
        </w:rPr>
        <w:t>, vol. 101, pp. 1061–1067, Jan. 2014, doi: 10.1016/j.carbpol.2013.10.025.</w:t>
      </w:r>
    </w:p>
    <w:p w14:paraId="7CA6DFD9"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2]</w:t>
      </w:r>
      <w:r w:rsidRPr="00366D85">
        <w:rPr>
          <w:rFonts w:ascii="Times New Roman" w:hAnsi="Times New Roman" w:cs="Times New Roman"/>
          <w:noProof/>
          <w:sz w:val="20"/>
          <w:szCs w:val="24"/>
        </w:rPr>
        <w:tab/>
        <w:t xml:space="preserve">C. Sun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Encapsulation and controlled release of hydrophilic pesticide in shell cross-linked nanocapsules containing aqueous core,” </w:t>
      </w:r>
      <w:r w:rsidRPr="00366D85">
        <w:rPr>
          <w:rFonts w:ascii="Times New Roman" w:hAnsi="Times New Roman" w:cs="Times New Roman"/>
          <w:i/>
          <w:iCs/>
          <w:noProof/>
          <w:sz w:val="20"/>
          <w:szCs w:val="24"/>
        </w:rPr>
        <w:t>Int. J. Pharm.</w:t>
      </w:r>
      <w:r w:rsidRPr="00366D85">
        <w:rPr>
          <w:rFonts w:ascii="Times New Roman" w:hAnsi="Times New Roman" w:cs="Times New Roman"/>
          <w:noProof/>
          <w:sz w:val="20"/>
          <w:szCs w:val="24"/>
        </w:rPr>
        <w:t>, vol. 463, no. 1, pp. 108–114, Mar. 2014, doi: 10.1016/j.ijpharm.2013.12.050.</w:t>
      </w:r>
    </w:p>
    <w:p w14:paraId="28E687E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3]</w:t>
      </w:r>
      <w:r w:rsidRPr="00366D85">
        <w:rPr>
          <w:rFonts w:ascii="Times New Roman" w:hAnsi="Times New Roman" w:cs="Times New Roman"/>
          <w:noProof/>
          <w:sz w:val="20"/>
          <w:szCs w:val="24"/>
        </w:rPr>
        <w:tab/>
        <w:t xml:space="preserve">R. Grillo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Chitosan/tripolyphosphate nanoparticles loaded with paraquat herbicide: An environmentally safer alternative for weed control,” </w:t>
      </w:r>
      <w:r w:rsidRPr="00366D85">
        <w:rPr>
          <w:rFonts w:ascii="Times New Roman" w:hAnsi="Times New Roman" w:cs="Times New Roman"/>
          <w:i/>
          <w:iCs/>
          <w:noProof/>
          <w:sz w:val="20"/>
          <w:szCs w:val="24"/>
        </w:rPr>
        <w:t>J. Hazard. Mater.</w:t>
      </w:r>
      <w:r w:rsidRPr="00366D85">
        <w:rPr>
          <w:rFonts w:ascii="Times New Roman" w:hAnsi="Times New Roman" w:cs="Times New Roman"/>
          <w:noProof/>
          <w:sz w:val="20"/>
          <w:szCs w:val="24"/>
        </w:rPr>
        <w:t>, vol. 278, pp. 163–171, Aug. 2014, doi: 10.1016/j.jhazmat.2014.05.079.</w:t>
      </w:r>
    </w:p>
    <w:p w14:paraId="2EF7D347"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4]</w:t>
      </w:r>
      <w:r w:rsidRPr="00366D85">
        <w:rPr>
          <w:rFonts w:ascii="Times New Roman" w:hAnsi="Times New Roman" w:cs="Times New Roman"/>
          <w:noProof/>
          <w:sz w:val="20"/>
          <w:szCs w:val="24"/>
        </w:rPr>
        <w:tab/>
        <w:t xml:space="preserve">V. Saharan, A. Mehrotra, R. Khatik, P. Rawal, S. S. Sharma, and A. Pal, “Synthesis of chitosan based nanoparticles and their in vitro evaluation against phytopathogenic fungi,” </w:t>
      </w:r>
      <w:r w:rsidRPr="00366D85">
        <w:rPr>
          <w:rFonts w:ascii="Times New Roman" w:hAnsi="Times New Roman" w:cs="Times New Roman"/>
          <w:i/>
          <w:iCs/>
          <w:noProof/>
          <w:sz w:val="20"/>
          <w:szCs w:val="24"/>
        </w:rPr>
        <w:t>Int. J. Biol. Macromol.</w:t>
      </w:r>
      <w:r w:rsidRPr="00366D85">
        <w:rPr>
          <w:rFonts w:ascii="Times New Roman" w:hAnsi="Times New Roman" w:cs="Times New Roman"/>
          <w:noProof/>
          <w:sz w:val="20"/>
          <w:szCs w:val="24"/>
        </w:rPr>
        <w:t>, vol. 62, pp. 677–683, Nov. 2013, doi: 10.1016/j.ijbiomac.2013.10.012.</w:t>
      </w:r>
    </w:p>
    <w:p w14:paraId="74710D07"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5]</w:t>
      </w:r>
      <w:r w:rsidRPr="00366D85">
        <w:rPr>
          <w:rFonts w:ascii="Times New Roman" w:hAnsi="Times New Roman" w:cs="Times New Roman"/>
          <w:noProof/>
          <w:sz w:val="20"/>
          <w:szCs w:val="24"/>
        </w:rPr>
        <w:tab/>
        <w:t xml:space="preserve">A. Chevillard, H. Angellier-Coussy, V. Guillard, N. Gontard, and E. Gastaldi, “Controlling pesticide release via structuring agropolymer and nanoclays based materials,” </w:t>
      </w:r>
      <w:r w:rsidRPr="00366D85">
        <w:rPr>
          <w:rFonts w:ascii="Times New Roman" w:hAnsi="Times New Roman" w:cs="Times New Roman"/>
          <w:i/>
          <w:iCs/>
          <w:noProof/>
          <w:sz w:val="20"/>
          <w:szCs w:val="24"/>
        </w:rPr>
        <w:t>J. Hazard. Mater.</w:t>
      </w:r>
      <w:r w:rsidRPr="00366D85">
        <w:rPr>
          <w:rFonts w:ascii="Times New Roman" w:hAnsi="Times New Roman" w:cs="Times New Roman"/>
          <w:noProof/>
          <w:sz w:val="20"/>
          <w:szCs w:val="24"/>
        </w:rPr>
        <w:t>, vol. 205–206, pp. 32–39, Feb. 2012, doi: 10.1016/j.jhazmat.2011.11.093.</w:t>
      </w:r>
    </w:p>
    <w:p w14:paraId="300DB543"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6]</w:t>
      </w:r>
      <w:r w:rsidRPr="00366D85">
        <w:rPr>
          <w:rFonts w:ascii="Times New Roman" w:hAnsi="Times New Roman" w:cs="Times New Roman"/>
          <w:noProof/>
          <w:sz w:val="20"/>
          <w:szCs w:val="24"/>
        </w:rPr>
        <w:tab/>
        <w:t xml:space="preserve">J. Jerobin, R. S. Sureshkumar, C. H. Anjali, A. Mukherjee, and N. Chandrasekaran, “Biodegradable polymer based encapsulation of neem oil nanoemulsion for controlled release of Aza-A,” </w:t>
      </w:r>
      <w:r w:rsidRPr="00366D85">
        <w:rPr>
          <w:rFonts w:ascii="Times New Roman" w:hAnsi="Times New Roman" w:cs="Times New Roman"/>
          <w:i/>
          <w:iCs/>
          <w:noProof/>
          <w:sz w:val="20"/>
          <w:szCs w:val="24"/>
        </w:rPr>
        <w:t>Carbohydr. Polym.</w:t>
      </w:r>
      <w:r w:rsidRPr="00366D85">
        <w:rPr>
          <w:rFonts w:ascii="Times New Roman" w:hAnsi="Times New Roman" w:cs="Times New Roman"/>
          <w:noProof/>
          <w:sz w:val="20"/>
          <w:szCs w:val="24"/>
        </w:rPr>
        <w:t>, vol. 90, no. 4, pp. 1750–1756, Nov. 2012, doi: 10.1016/j.carbpol.2012.07.064.</w:t>
      </w:r>
    </w:p>
    <w:p w14:paraId="18EF9E96"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7]</w:t>
      </w:r>
      <w:r w:rsidRPr="00366D85">
        <w:rPr>
          <w:rFonts w:ascii="Times New Roman" w:hAnsi="Times New Roman" w:cs="Times New Roman"/>
          <w:noProof/>
          <w:sz w:val="20"/>
          <w:szCs w:val="24"/>
        </w:rPr>
        <w:tab/>
        <w:t xml:space="preserve">M. dos S. Silva </w:t>
      </w:r>
      <w:r w:rsidRPr="00366D85">
        <w:rPr>
          <w:rFonts w:ascii="Times New Roman" w:hAnsi="Times New Roman" w:cs="Times New Roman"/>
          <w:i/>
          <w:iCs/>
          <w:noProof/>
          <w:sz w:val="20"/>
          <w:szCs w:val="24"/>
        </w:rPr>
        <w:t>et al.</w:t>
      </w:r>
      <w:r w:rsidRPr="00366D85">
        <w:rPr>
          <w:rFonts w:ascii="Times New Roman" w:hAnsi="Times New Roman" w:cs="Times New Roman"/>
          <w:noProof/>
          <w:sz w:val="20"/>
          <w:szCs w:val="24"/>
        </w:rPr>
        <w:t xml:space="preserve">, “Paraquat-loaded alginate/chitosan nanoparticles: Preparation, characterization and soil sorption studies,” </w:t>
      </w:r>
      <w:r w:rsidRPr="00366D85">
        <w:rPr>
          <w:rFonts w:ascii="Times New Roman" w:hAnsi="Times New Roman" w:cs="Times New Roman"/>
          <w:i/>
          <w:iCs/>
          <w:noProof/>
          <w:sz w:val="20"/>
          <w:szCs w:val="24"/>
        </w:rPr>
        <w:t>J. Hazard. Mater.</w:t>
      </w:r>
      <w:r w:rsidRPr="00366D85">
        <w:rPr>
          <w:rFonts w:ascii="Times New Roman" w:hAnsi="Times New Roman" w:cs="Times New Roman"/>
          <w:noProof/>
          <w:sz w:val="20"/>
          <w:szCs w:val="24"/>
        </w:rPr>
        <w:t>, vol. 190, no. 1–3, pp. 366–374, Jun. 2011, doi: 10.1016/j.jhazmat.2011.03.057.</w:t>
      </w:r>
    </w:p>
    <w:p w14:paraId="3BA3B2C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8]</w:t>
      </w:r>
      <w:r w:rsidRPr="00366D85">
        <w:rPr>
          <w:rFonts w:ascii="Times New Roman" w:hAnsi="Times New Roman" w:cs="Times New Roman"/>
          <w:noProof/>
          <w:sz w:val="20"/>
          <w:szCs w:val="24"/>
        </w:rPr>
        <w:tab/>
        <w:t xml:space="preserve">S. Mishra, B. R. Singh, A. Singh, C. Keswani, A. H. Naqvi, and H. B. Singh, “Biofabricated Silver Nanoparticles Act as a Strong Fungicide against Bipolaris sorokiniana Causing Spot Blotch Disease in Wheat,” </w:t>
      </w:r>
      <w:r w:rsidRPr="00366D85">
        <w:rPr>
          <w:rFonts w:ascii="Times New Roman" w:hAnsi="Times New Roman" w:cs="Times New Roman"/>
          <w:i/>
          <w:iCs/>
          <w:noProof/>
          <w:sz w:val="20"/>
          <w:szCs w:val="24"/>
        </w:rPr>
        <w:t>PLoS One</w:t>
      </w:r>
      <w:r w:rsidRPr="00366D85">
        <w:rPr>
          <w:rFonts w:ascii="Times New Roman" w:hAnsi="Times New Roman" w:cs="Times New Roman"/>
          <w:noProof/>
          <w:sz w:val="20"/>
          <w:szCs w:val="24"/>
        </w:rPr>
        <w:t>, vol. 9, no. 5, p. e97881, May 2014, doi: 10.1371/journal.pone.0097881.</w:t>
      </w:r>
    </w:p>
    <w:p w14:paraId="120DCD9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69]</w:t>
      </w:r>
      <w:r w:rsidRPr="00366D85">
        <w:rPr>
          <w:rFonts w:ascii="Times New Roman" w:hAnsi="Times New Roman" w:cs="Times New Roman"/>
          <w:noProof/>
          <w:sz w:val="20"/>
          <w:szCs w:val="24"/>
        </w:rPr>
        <w:tab/>
        <w:t xml:space="preserve">K. B. Narayanan and H. H. Park, “Antifungal activity of silver nanoparticles synthesized using turnip leaf extract (Brassica rapa L.) against wood rotting pathogens,” </w:t>
      </w:r>
      <w:r w:rsidRPr="00366D85">
        <w:rPr>
          <w:rFonts w:ascii="Times New Roman" w:hAnsi="Times New Roman" w:cs="Times New Roman"/>
          <w:i/>
          <w:iCs/>
          <w:noProof/>
          <w:sz w:val="20"/>
          <w:szCs w:val="24"/>
        </w:rPr>
        <w:t>Eur. J. Plant Pathol.</w:t>
      </w:r>
      <w:r w:rsidRPr="00366D85">
        <w:rPr>
          <w:rFonts w:ascii="Times New Roman" w:hAnsi="Times New Roman" w:cs="Times New Roman"/>
          <w:noProof/>
          <w:sz w:val="20"/>
          <w:szCs w:val="24"/>
        </w:rPr>
        <w:t>, vol. 140, no. 2, pp. 185–192, Oct. 2014, doi: 10.1007/s10658-014-0399-4.</w:t>
      </w:r>
    </w:p>
    <w:p w14:paraId="3695D3A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0]</w:t>
      </w:r>
      <w:r w:rsidRPr="00366D85">
        <w:rPr>
          <w:rFonts w:ascii="Times New Roman" w:hAnsi="Times New Roman" w:cs="Times New Roman"/>
          <w:noProof/>
          <w:sz w:val="20"/>
          <w:szCs w:val="24"/>
        </w:rPr>
        <w:tab/>
        <w:t xml:space="preserve">M. Ali, B. Kim, K. D. Belfield, D. Norman, M. Brennan, and G. S. Ali, “Inhibition of </w:t>
      </w:r>
      <w:r w:rsidRPr="00366D85">
        <w:rPr>
          <w:rFonts w:ascii="Times New Roman" w:hAnsi="Times New Roman" w:cs="Times New Roman"/>
          <w:i/>
          <w:iCs/>
          <w:noProof/>
          <w:sz w:val="20"/>
          <w:szCs w:val="24"/>
        </w:rPr>
        <w:t>Phytophthora parasitica</w:t>
      </w:r>
      <w:r w:rsidRPr="00366D85">
        <w:rPr>
          <w:rFonts w:ascii="Times New Roman" w:hAnsi="Times New Roman" w:cs="Times New Roman"/>
          <w:noProof/>
          <w:sz w:val="20"/>
          <w:szCs w:val="24"/>
        </w:rPr>
        <w:t xml:space="preserve"> and </w:t>
      </w:r>
      <w:r w:rsidRPr="00366D85">
        <w:rPr>
          <w:rFonts w:ascii="Times New Roman" w:hAnsi="Times New Roman" w:cs="Times New Roman"/>
          <w:i/>
          <w:iCs/>
          <w:noProof/>
          <w:sz w:val="20"/>
          <w:szCs w:val="24"/>
        </w:rPr>
        <w:t>P. capsici</w:t>
      </w:r>
      <w:r w:rsidRPr="00366D85">
        <w:rPr>
          <w:rFonts w:ascii="Times New Roman" w:hAnsi="Times New Roman" w:cs="Times New Roman"/>
          <w:noProof/>
          <w:sz w:val="20"/>
          <w:szCs w:val="24"/>
        </w:rPr>
        <w:t xml:space="preserve"> by Silver Nanoparticles Synthesized Using Aqueous Extract of </w:t>
      </w:r>
      <w:r w:rsidRPr="00366D85">
        <w:rPr>
          <w:rFonts w:ascii="Times New Roman" w:hAnsi="Times New Roman" w:cs="Times New Roman"/>
          <w:i/>
          <w:iCs/>
          <w:noProof/>
          <w:sz w:val="20"/>
          <w:szCs w:val="24"/>
        </w:rPr>
        <w:t>Artemisia absinthium</w:t>
      </w:r>
      <w:r w:rsidRPr="00366D85">
        <w:rPr>
          <w:rFonts w:ascii="Times New Roman" w:hAnsi="Times New Roman" w:cs="Times New Roman"/>
          <w:noProof/>
          <w:sz w:val="20"/>
          <w:szCs w:val="24"/>
        </w:rPr>
        <w:t xml:space="preserve">,” </w:t>
      </w:r>
      <w:r w:rsidRPr="00366D85">
        <w:rPr>
          <w:rFonts w:ascii="Times New Roman" w:hAnsi="Times New Roman" w:cs="Times New Roman"/>
          <w:i/>
          <w:iCs/>
          <w:noProof/>
          <w:sz w:val="20"/>
          <w:szCs w:val="24"/>
        </w:rPr>
        <w:t>Phytopathology®</w:t>
      </w:r>
      <w:r w:rsidRPr="00366D85">
        <w:rPr>
          <w:rFonts w:ascii="Times New Roman" w:hAnsi="Times New Roman" w:cs="Times New Roman"/>
          <w:noProof/>
          <w:sz w:val="20"/>
          <w:szCs w:val="24"/>
        </w:rPr>
        <w:t>, vol. 105, no. 9, pp. 1183–1190, Sep. 2015, doi: 10.1094/PHYTO-01-15-0006-R.</w:t>
      </w:r>
    </w:p>
    <w:p w14:paraId="2CE5A2C8"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1]</w:t>
      </w:r>
      <w:r w:rsidRPr="00366D85">
        <w:rPr>
          <w:rFonts w:ascii="Times New Roman" w:hAnsi="Times New Roman" w:cs="Times New Roman"/>
          <w:noProof/>
          <w:sz w:val="20"/>
          <w:szCs w:val="24"/>
        </w:rPr>
        <w:tab/>
        <w:t xml:space="preserve">J. T. Buchman, W. H. Elmer, C. Ma, K. M. Landy, J. C. White, and C. L. Haynes, “Chitosan-Coated Mesoporous Silica Nanoparticle Treatment of </w:t>
      </w:r>
      <w:r w:rsidRPr="00366D85">
        <w:rPr>
          <w:rFonts w:ascii="Times New Roman" w:hAnsi="Times New Roman" w:cs="Times New Roman"/>
          <w:i/>
          <w:iCs/>
          <w:noProof/>
          <w:sz w:val="20"/>
          <w:szCs w:val="24"/>
        </w:rPr>
        <w:t>Citrullus lanatus</w:t>
      </w:r>
      <w:r w:rsidRPr="00366D85">
        <w:rPr>
          <w:rFonts w:ascii="Times New Roman" w:hAnsi="Times New Roman" w:cs="Times New Roman"/>
          <w:noProof/>
          <w:sz w:val="20"/>
          <w:szCs w:val="24"/>
        </w:rPr>
        <w:t xml:space="preserve"> (Watermelon): Enhanced Fungal Disease Suppression and Modulated Expression of Stress-Related Genes,” </w:t>
      </w:r>
      <w:r w:rsidRPr="00366D85">
        <w:rPr>
          <w:rFonts w:ascii="Times New Roman" w:hAnsi="Times New Roman" w:cs="Times New Roman"/>
          <w:i/>
          <w:iCs/>
          <w:noProof/>
          <w:sz w:val="20"/>
          <w:szCs w:val="24"/>
        </w:rPr>
        <w:t>ACS Sustain. Chem. Eng.</w:t>
      </w:r>
      <w:r w:rsidRPr="00366D85">
        <w:rPr>
          <w:rFonts w:ascii="Times New Roman" w:hAnsi="Times New Roman" w:cs="Times New Roman"/>
          <w:noProof/>
          <w:sz w:val="20"/>
          <w:szCs w:val="24"/>
        </w:rPr>
        <w:t>, vol. 7, no. 24, pp. 19649–19659, Dec. 2019, doi: 10.1021/acssuschemeng.9b04800.</w:t>
      </w:r>
    </w:p>
    <w:p w14:paraId="00A2A8D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2]</w:t>
      </w:r>
      <w:r w:rsidRPr="00366D85">
        <w:rPr>
          <w:rFonts w:ascii="Times New Roman" w:hAnsi="Times New Roman" w:cs="Times New Roman"/>
          <w:noProof/>
          <w:sz w:val="20"/>
          <w:szCs w:val="24"/>
        </w:rPr>
        <w:tab/>
        <w:t xml:space="preserve">B. D. Mattos and W. L. E. Magalhães, “Biogenic nanosilica blended by nanofibrillated cellulose as support for slow-release of tebuconazole,” </w:t>
      </w:r>
      <w:r w:rsidRPr="00366D85">
        <w:rPr>
          <w:rFonts w:ascii="Times New Roman" w:hAnsi="Times New Roman" w:cs="Times New Roman"/>
          <w:i/>
          <w:iCs/>
          <w:noProof/>
          <w:sz w:val="20"/>
          <w:szCs w:val="24"/>
        </w:rPr>
        <w:t>J. Nanoparticle Res.</w:t>
      </w:r>
      <w:r w:rsidRPr="00366D85">
        <w:rPr>
          <w:rFonts w:ascii="Times New Roman" w:hAnsi="Times New Roman" w:cs="Times New Roman"/>
          <w:noProof/>
          <w:sz w:val="20"/>
          <w:szCs w:val="24"/>
        </w:rPr>
        <w:t>, vol. 18, no. 9, p. 274, Sep. 2016, doi: 10.1007/s11051-016-3586-8.</w:t>
      </w:r>
    </w:p>
    <w:p w14:paraId="7B337C2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3]</w:t>
      </w:r>
      <w:r w:rsidRPr="00366D85">
        <w:rPr>
          <w:rFonts w:ascii="Times New Roman" w:hAnsi="Times New Roman" w:cs="Times New Roman"/>
          <w:noProof/>
          <w:sz w:val="20"/>
          <w:szCs w:val="24"/>
        </w:rPr>
        <w:tab/>
        <w:t xml:space="preserve">S. R. Yearla and K. Padmasree, “Exploitation of subabul stem lignin as a matrix in controlled release agrochemical nanoformulations: a case study with herbicide diuron,” </w:t>
      </w:r>
      <w:r w:rsidRPr="00366D85">
        <w:rPr>
          <w:rFonts w:ascii="Times New Roman" w:hAnsi="Times New Roman" w:cs="Times New Roman"/>
          <w:i/>
          <w:iCs/>
          <w:noProof/>
          <w:sz w:val="20"/>
          <w:szCs w:val="24"/>
        </w:rPr>
        <w:t>Environ. Sci. Pollut. Res.</w:t>
      </w:r>
      <w:r w:rsidRPr="00366D85">
        <w:rPr>
          <w:rFonts w:ascii="Times New Roman" w:hAnsi="Times New Roman" w:cs="Times New Roman"/>
          <w:noProof/>
          <w:sz w:val="20"/>
          <w:szCs w:val="24"/>
        </w:rPr>
        <w:t>, vol. 23, no. 18, pp. 18085–18098, Sep. 2016, doi: 10.1007/s11356-016-6983-8.</w:t>
      </w:r>
    </w:p>
    <w:p w14:paraId="012E7AF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t>[74]</w:t>
      </w:r>
      <w:r w:rsidRPr="00366D85">
        <w:rPr>
          <w:rFonts w:ascii="Times New Roman" w:hAnsi="Times New Roman" w:cs="Times New Roman"/>
          <w:noProof/>
          <w:sz w:val="20"/>
          <w:szCs w:val="24"/>
        </w:rPr>
        <w:tab/>
        <w:t xml:space="preserve">S. Kumar, G. Bhanjana, A. Sharma, N. Dilbaghi, M. C. Sidhu, and K.-H. Kim, “Development of nanoformulation approaches for the control of weeds,” </w:t>
      </w:r>
      <w:r w:rsidRPr="00366D85">
        <w:rPr>
          <w:rFonts w:ascii="Times New Roman" w:hAnsi="Times New Roman" w:cs="Times New Roman"/>
          <w:i/>
          <w:iCs/>
          <w:noProof/>
          <w:sz w:val="20"/>
          <w:szCs w:val="24"/>
        </w:rPr>
        <w:t>Sci. Total Environ.</w:t>
      </w:r>
      <w:r w:rsidRPr="00366D85">
        <w:rPr>
          <w:rFonts w:ascii="Times New Roman" w:hAnsi="Times New Roman" w:cs="Times New Roman"/>
          <w:noProof/>
          <w:sz w:val="20"/>
          <w:szCs w:val="24"/>
        </w:rPr>
        <w:t>, vol. 586, pp. 1272–1278, May 2017, doi: 10.1016/j.scitotenv.2017.02.138.</w:t>
      </w:r>
    </w:p>
    <w:p w14:paraId="6F2F83AE"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szCs w:val="24"/>
        </w:rPr>
      </w:pPr>
      <w:r w:rsidRPr="00366D85">
        <w:rPr>
          <w:rFonts w:ascii="Times New Roman" w:hAnsi="Times New Roman" w:cs="Times New Roman"/>
          <w:noProof/>
          <w:sz w:val="20"/>
          <w:szCs w:val="24"/>
        </w:rPr>
        <w:lastRenderedPageBreak/>
        <w:t>[75]</w:t>
      </w:r>
      <w:r w:rsidRPr="00366D85">
        <w:rPr>
          <w:rFonts w:ascii="Times New Roman" w:hAnsi="Times New Roman" w:cs="Times New Roman"/>
          <w:noProof/>
          <w:sz w:val="20"/>
          <w:szCs w:val="24"/>
        </w:rPr>
        <w:tab/>
        <w:t xml:space="preserve">N. Chauhan, N. Dilbaghi, M. Gopal, R. Kumar, K.-H. Kim, and S. Kumar, “Development of chitosan nanocapsules for the controlled release of hexaconazole,” </w:t>
      </w:r>
      <w:r w:rsidRPr="00366D85">
        <w:rPr>
          <w:rFonts w:ascii="Times New Roman" w:hAnsi="Times New Roman" w:cs="Times New Roman"/>
          <w:i/>
          <w:iCs/>
          <w:noProof/>
          <w:sz w:val="20"/>
          <w:szCs w:val="24"/>
        </w:rPr>
        <w:t>Int. J. Biol. Macromol.</w:t>
      </w:r>
      <w:r w:rsidRPr="00366D85">
        <w:rPr>
          <w:rFonts w:ascii="Times New Roman" w:hAnsi="Times New Roman" w:cs="Times New Roman"/>
          <w:noProof/>
          <w:sz w:val="20"/>
          <w:szCs w:val="24"/>
        </w:rPr>
        <w:t>, vol. 97, pp. 616–624, Apr. 2017, doi: 10.1016/j.ijbiomac.2016.12.059.</w:t>
      </w:r>
    </w:p>
    <w:p w14:paraId="0CDBAE64" w14:textId="77777777" w:rsidR="00366D85" w:rsidRPr="00366D85" w:rsidRDefault="00366D85" w:rsidP="00366D85">
      <w:pPr>
        <w:widowControl w:val="0"/>
        <w:autoSpaceDE w:val="0"/>
        <w:autoSpaceDN w:val="0"/>
        <w:adjustRightInd w:val="0"/>
        <w:spacing w:line="240" w:lineRule="auto"/>
        <w:ind w:left="640" w:hanging="640"/>
        <w:rPr>
          <w:rFonts w:ascii="Times New Roman" w:hAnsi="Times New Roman" w:cs="Times New Roman"/>
          <w:noProof/>
          <w:sz w:val="20"/>
        </w:rPr>
      </w:pPr>
      <w:r w:rsidRPr="00366D85">
        <w:rPr>
          <w:rFonts w:ascii="Times New Roman" w:hAnsi="Times New Roman" w:cs="Times New Roman"/>
          <w:noProof/>
          <w:sz w:val="20"/>
          <w:szCs w:val="24"/>
        </w:rPr>
        <w:t>[76]</w:t>
      </w:r>
      <w:r w:rsidRPr="00366D85">
        <w:rPr>
          <w:rFonts w:ascii="Times New Roman" w:hAnsi="Times New Roman" w:cs="Times New Roman"/>
          <w:noProof/>
          <w:sz w:val="20"/>
          <w:szCs w:val="24"/>
        </w:rPr>
        <w:tab/>
        <w:t xml:space="preserve">G. . N. S. K. R. . M. M. . S. M. . D. T. . D. N. . A. C. . A. B. and P. T. . Narendrakumar, . “Enhancement of biocontrol potential of biocompatible bovine serum albumin (BSA) based protein nanoparticles loaded bacterial chitinase against major plant pathogenic fungi Alternaria alternata,” </w:t>
      </w:r>
      <w:r w:rsidRPr="00366D85">
        <w:rPr>
          <w:rFonts w:ascii="Times New Roman" w:hAnsi="Times New Roman" w:cs="Times New Roman"/>
          <w:i/>
          <w:iCs/>
          <w:noProof/>
          <w:sz w:val="20"/>
          <w:szCs w:val="24"/>
        </w:rPr>
        <w:t>Biocatal. Agric. Biotechnol.</w:t>
      </w:r>
      <w:r w:rsidRPr="00366D85">
        <w:rPr>
          <w:rFonts w:ascii="Times New Roman" w:hAnsi="Times New Roman" w:cs="Times New Roman"/>
          <w:noProof/>
          <w:sz w:val="20"/>
          <w:szCs w:val="24"/>
        </w:rPr>
        <w:t>, vol. 15, pp. 219–228, 2018.</w:t>
      </w:r>
    </w:p>
    <w:p w14:paraId="1D81B042" w14:textId="4D408DC1" w:rsidR="00FD1EED" w:rsidRPr="00AC6524" w:rsidRDefault="00E815E9" w:rsidP="00366D85">
      <w:pPr>
        <w:widowControl w:val="0"/>
        <w:autoSpaceDE w:val="0"/>
        <w:autoSpaceDN w:val="0"/>
        <w:adjustRightInd w:val="0"/>
        <w:spacing w:line="240" w:lineRule="auto"/>
        <w:ind w:left="640" w:hanging="640"/>
        <w:rPr>
          <w:rStyle w:val="Strong"/>
          <w:rFonts w:ascii="Times New Roman" w:hAnsi="Times New Roman" w:cs="Times New Roman"/>
          <w:sz w:val="20"/>
          <w:szCs w:val="20"/>
        </w:rPr>
      </w:pPr>
      <w:r w:rsidRPr="00AC6524">
        <w:rPr>
          <w:rStyle w:val="Strong"/>
          <w:rFonts w:ascii="Times New Roman" w:hAnsi="Times New Roman" w:cs="Times New Roman"/>
          <w:sz w:val="20"/>
          <w:szCs w:val="20"/>
        </w:rPr>
        <w:fldChar w:fldCharType="end"/>
      </w:r>
    </w:p>
    <w:p w14:paraId="13539671" w14:textId="77777777" w:rsidR="00456BC1" w:rsidRPr="00AC6524" w:rsidRDefault="00456BC1" w:rsidP="000D1CDC">
      <w:pPr>
        <w:jc w:val="both"/>
        <w:rPr>
          <w:rFonts w:ascii="Times New Roman" w:hAnsi="Times New Roman" w:cs="Times New Roman"/>
          <w:sz w:val="20"/>
          <w:szCs w:val="20"/>
        </w:rPr>
      </w:pPr>
    </w:p>
    <w:p w14:paraId="08BF24F3" w14:textId="77777777" w:rsidR="002E3631" w:rsidRPr="00AC6524" w:rsidRDefault="002E3631" w:rsidP="000D1CDC">
      <w:pPr>
        <w:jc w:val="both"/>
        <w:rPr>
          <w:rFonts w:ascii="Times New Roman" w:hAnsi="Times New Roman" w:cs="Times New Roman"/>
          <w:sz w:val="20"/>
          <w:szCs w:val="20"/>
        </w:rPr>
      </w:pPr>
    </w:p>
    <w:p w14:paraId="27F94516" w14:textId="77777777" w:rsidR="00E378E1" w:rsidRPr="00AC6524" w:rsidRDefault="00E378E1" w:rsidP="000D1CDC">
      <w:pPr>
        <w:jc w:val="both"/>
        <w:rPr>
          <w:rFonts w:ascii="Times New Roman" w:hAnsi="Times New Roman" w:cs="Times New Roman"/>
        </w:rPr>
      </w:pPr>
    </w:p>
    <w:sectPr w:rsidR="00E378E1" w:rsidRPr="00AC6524" w:rsidSect="000D1CDC">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3631"/>
    <w:rsid w:val="000054FC"/>
    <w:rsid w:val="000059D2"/>
    <w:rsid w:val="00006278"/>
    <w:rsid w:val="00012AD7"/>
    <w:rsid w:val="0001691D"/>
    <w:rsid w:val="000B5B4A"/>
    <w:rsid w:val="000D1CDC"/>
    <w:rsid w:val="000E4A0F"/>
    <w:rsid w:val="001255B7"/>
    <w:rsid w:val="00141D35"/>
    <w:rsid w:val="001459DF"/>
    <w:rsid w:val="001533A5"/>
    <w:rsid w:val="00156F42"/>
    <w:rsid w:val="00165983"/>
    <w:rsid w:val="001711A0"/>
    <w:rsid w:val="0019680D"/>
    <w:rsid w:val="001A1FFE"/>
    <w:rsid w:val="001A4AC4"/>
    <w:rsid w:val="001A4F95"/>
    <w:rsid w:val="001B183E"/>
    <w:rsid w:val="001F08E1"/>
    <w:rsid w:val="001F0937"/>
    <w:rsid w:val="00204EAF"/>
    <w:rsid w:val="00217F12"/>
    <w:rsid w:val="00226E7D"/>
    <w:rsid w:val="00235EFD"/>
    <w:rsid w:val="00267BEA"/>
    <w:rsid w:val="002716E9"/>
    <w:rsid w:val="002824B8"/>
    <w:rsid w:val="0029518E"/>
    <w:rsid w:val="002A25C2"/>
    <w:rsid w:val="002A5B8E"/>
    <w:rsid w:val="002C179E"/>
    <w:rsid w:val="002C74CF"/>
    <w:rsid w:val="002E3631"/>
    <w:rsid w:val="002F2CE7"/>
    <w:rsid w:val="002F327D"/>
    <w:rsid w:val="002F6B50"/>
    <w:rsid w:val="0030376A"/>
    <w:rsid w:val="00316DCA"/>
    <w:rsid w:val="00320816"/>
    <w:rsid w:val="00322009"/>
    <w:rsid w:val="0033241B"/>
    <w:rsid w:val="003364CF"/>
    <w:rsid w:val="003475A7"/>
    <w:rsid w:val="00366D85"/>
    <w:rsid w:val="0037066E"/>
    <w:rsid w:val="00380D1B"/>
    <w:rsid w:val="00386050"/>
    <w:rsid w:val="003A1C15"/>
    <w:rsid w:val="003B0EEA"/>
    <w:rsid w:val="003D323A"/>
    <w:rsid w:val="003D4124"/>
    <w:rsid w:val="003F0BE6"/>
    <w:rsid w:val="003F6AB0"/>
    <w:rsid w:val="00405D55"/>
    <w:rsid w:val="00406D4B"/>
    <w:rsid w:val="00413265"/>
    <w:rsid w:val="004276D9"/>
    <w:rsid w:val="00443469"/>
    <w:rsid w:val="00446B33"/>
    <w:rsid w:val="00456BC1"/>
    <w:rsid w:val="00467AB1"/>
    <w:rsid w:val="0049353C"/>
    <w:rsid w:val="00493EBE"/>
    <w:rsid w:val="004A1F4F"/>
    <w:rsid w:val="004A224B"/>
    <w:rsid w:val="004B2660"/>
    <w:rsid w:val="004D1392"/>
    <w:rsid w:val="004D65FA"/>
    <w:rsid w:val="004E42BE"/>
    <w:rsid w:val="00512467"/>
    <w:rsid w:val="00516D05"/>
    <w:rsid w:val="00537E3A"/>
    <w:rsid w:val="005515D7"/>
    <w:rsid w:val="00556E3C"/>
    <w:rsid w:val="0055764F"/>
    <w:rsid w:val="0057545F"/>
    <w:rsid w:val="00591F36"/>
    <w:rsid w:val="005C1502"/>
    <w:rsid w:val="005D7521"/>
    <w:rsid w:val="005F7E9D"/>
    <w:rsid w:val="006231BA"/>
    <w:rsid w:val="00643DD7"/>
    <w:rsid w:val="0066167C"/>
    <w:rsid w:val="006625BF"/>
    <w:rsid w:val="00665D53"/>
    <w:rsid w:val="00667E0A"/>
    <w:rsid w:val="006A6205"/>
    <w:rsid w:val="006A7F72"/>
    <w:rsid w:val="006B10FA"/>
    <w:rsid w:val="006B2717"/>
    <w:rsid w:val="006E3FE9"/>
    <w:rsid w:val="006E5691"/>
    <w:rsid w:val="006F0C93"/>
    <w:rsid w:val="006F1CCF"/>
    <w:rsid w:val="006F2D32"/>
    <w:rsid w:val="006F551C"/>
    <w:rsid w:val="006F6679"/>
    <w:rsid w:val="0073231B"/>
    <w:rsid w:val="00737035"/>
    <w:rsid w:val="0074615E"/>
    <w:rsid w:val="0074633F"/>
    <w:rsid w:val="00747C51"/>
    <w:rsid w:val="0078371A"/>
    <w:rsid w:val="007A02B5"/>
    <w:rsid w:val="007B7D20"/>
    <w:rsid w:val="007D596C"/>
    <w:rsid w:val="007E3000"/>
    <w:rsid w:val="007E328B"/>
    <w:rsid w:val="007F073C"/>
    <w:rsid w:val="008060BF"/>
    <w:rsid w:val="00813F8C"/>
    <w:rsid w:val="008201DC"/>
    <w:rsid w:val="00826F7B"/>
    <w:rsid w:val="00830425"/>
    <w:rsid w:val="008320AA"/>
    <w:rsid w:val="0089441F"/>
    <w:rsid w:val="008A2EB1"/>
    <w:rsid w:val="008D0E3C"/>
    <w:rsid w:val="008D30AB"/>
    <w:rsid w:val="008D568F"/>
    <w:rsid w:val="0090205D"/>
    <w:rsid w:val="00910874"/>
    <w:rsid w:val="009276B3"/>
    <w:rsid w:val="0093304F"/>
    <w:rsid w:val="00944119"/>
    <w:rsid w:val="009658BE"/>
    <w:rsid w:val="00972FD3"/>
    <w:rsid w:val="009839BF"/>
    <w:rsid w:val="00983F01"/>
    <w:rsid w:val="009844A1"/>
    <w:rsid w:val="009968C3"/>
    <w:rsid w:val="009A7342"/>
    <w:rsid w:val="009B1A42"/>
    <w:rsid w:val="009C4EC8"/>
    <w:rsid w:val="009D4B58"/>
    <w:rsid w:val="009E63A5"/>
    <w:rsid w:val="00A358AA"/>
    <w:rsid w:val="00A53276"/>
    <w:rsid w:val="00AA39C2"/>
    <w:rsid w:val="00AA7E8C"/>
    <w:rsid w:val="00AC12F1"/>
    <w:rsid w:val="00AC33D6"/>
    <w:rsid w:val="00AC6524"/>
    <w:rsid w:val="00AD5F82"/>
    <w:rsid w:val="00AE2B36"/>
    <w:rsid w:val="00B001EC"/>
    <w:rsid w:val="00B01CA9"/>
    <w:rsid w:val="00B03253"/>
    <w:rsid w:val="00B034A0"/>
    <w:rsid w:val="00B14051"/>
    <w:rsid w:val="00B20DCC"/>
    <w:rsid w:val="00B219E0"/>
    <w:rsid w:val="00B4558A"/>
    <w:rsid w:val="00B658EA"/>
    <w:rsid w:val="00B91C2F"/>
    <w:rsid w:val="00BB213F"/>
    <w:rsid w:val="00BD671F"/>
    <w:rsid w:val="00C06F6F"/>
    <w:rsid w:val="00C164DE"/>
    <w:rsid w:val="00C31A6B"/>
    <w:rsid w:val="00C35C66"/>
    <w:rsid w:val="00C4395A"/>
    <w:rsid w:val="00C43E41"/>
    <w:rsid w:val="00C91C8D"/>
    <w:rsid w:val="00CA5CAB"/>
    <w:rsid w:val="00CC755D"/>
    <w:rsid w:val="00CD1928"/>
    <w:rsid w:val="00CE6998"/>
    <w:rsid w:val="00CF1509"/>
    <w:rsid w:val="00D05E90"/>
    <w:rsid w:val="00D37F9C"/>
    <w:rsid w:val="00D46483"/>
    <w:rsid w:val="00D76CED"/>
    <w:rsid w:val="00D8290B"/>
    <w:rsid w:val="00DA2996"/>
    <w:rsid w:val="00DB2EF0"/>
    <w:rsid w:val="00DB31E8"/>
    <w:rsid w:val="00DC5B6F"/>
    <w:rsid w:val="00DD6A28"/>
    <w:rsid w:val="00E06213"/>
    <w:rsid w:val="00E07900"/>
    <w:rsid w:val="00E12692"/>
    <w:rsid w:val="00E2354C"/>
    <w:rsid w:val="00E2413B"/>
    <w:rsid w:val="00E338FB"/>
    <w:rsid w:val="00E37161"/>
    <w:rsid w:val="00E378E1"/>
    <w:rsid w:val="00E42F58"/>
    <w:rsid w:val="00E44944"/>
    <w:rsid w:val="00E66E18"/>
    <w:rsid w:val="00E6750A"/>
    <w:rsid w:val="00E746E0"/>
    <w:rsid w:val="00E76EC5"/>
    <w:rsid w:val="00E815E9"/>
    <w:rsid w:val="00E922E2"/>
    <w:rsid w:val="00E92E36"/>
    <w:rsid w:val="00EA6387"/>
    <w:rsid w:val="00EB0DC4"/>
    <w:rsid w:val="00EB20B2"/>
    <w:rsid w:val="00EF1647"/>
    <w:rsid w:val="00EF22D3"/>
    <w:rsid w:val="00EF270A"/>
    <w:rsid w:val="00EF6F91"/>
    <w:rsid w:val="00F011B7"/>
    <w:rsid w:val="00F31113"/>
    <w:rsid w:val="00F44DDB"/>
    <w:rsid w:val="00F46329"/>
    <w:rsid w:val="00F830B5"/>
    <w:rsid w:val="00FA2135"/>
    <w:rsid w:val="00FB36D7"/>
    <w:rsid w:val="00FC3DA8"/>
    <w:rsid w:val="00FC4661"/>
    <w:rsid w:val="00FD1EED"/>
    <w:rsid w:val="00FE1FBE"/>
    <w:rsid w:val="00FF3B96"/>
    <w:rsid w:val="00FF69D3"/>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DD233"/>
  <w15:docId w15:val="{A38C76D7-3375-4591-9367-698686482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631"/>
  </w:style>
  <w:style w:type="paragraph" w:styleId="Heading3">
    <w:name w:val="heading 3"/>
    <w:basedOn w:val="Normal"/>
    <w:link w:val="Heading3Char"/>
    <w:uiPriority w:val="9"/>
    <w:qFormat/>
    <w:rsid w:val="006A7F72"/>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658BE"/>
    <w:rPr>
      <w:b/>
      <w:bCs/>
    </w:rPr>
  </w:style>
  <w:style w:type="paragraph" w:customStyle="1" w:styleId="Default">
    <w:name w:val="Default"/>
    <w:rsid w:val="00DA2996"/>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7461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615E"/>
    <w:rPr>
      <w:rFonts w:ascii="Tahoma" w:hAnsi="Tahoma" w:cs="Tahoma"/>
      <w:sz w:val="16"/>
      <w:szCs w:val="16"/>
    </w:rPr>
  </w:style>
  <w:style w:type="table" w:styleId="TableGrid">
    <w:name w:val="Table Grid"/>
    <w:basedOn w:val="TableNormal"/>
    <w:uiPriority w:val="59"/>
    <w:unhideWhenUsed/>
    <w:rsid w:val="006B2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A7F72"/>
    <w:rPr>
      <w:rFonts w:ascii="Times New Roman" w:eastAsia="Times New Roman" w:hAnsi="Times New Roman" w:cs="Times New Roman"/>
      <w:b/>
      <w:bCs/>
      <w:sz w:val="27"/>
      <w:szCs w:val="27"/>
      <w:lang w:eastAsia="en-IN"/>
    </w:rPr>
  </w:style>
  <w:style w:type="paragraph" w:customStyle="1" w:styleId="p">
    <w:name w:val="p"/>
    <w:basedOn w:val="Normal"/>
    <w:rsid w:val="006A7F72"/>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semiHidden/>
    <w:unhideWhenUsed/>
    <w:rsid w:val="006A7F72"/>
    <w:rPr>
      <w:color w:val="0000FF"/>
      <w:u w:val="single"/>
    </w:rPr>
  </w:style>
  <w:style w:type="paragraph" w:styleId="NormalWeb">
    <w:name w:val="Normal (Web)"/>
    <w:basedOn w:val="Normal"/>
    <w:uiPriority w:val="99"/>
    <w:semiHidden/>
    <w:unhideWhenUsed/>
    <w:rsid w:val="006A7F72"/>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149990">
      <w:bodyDiv w:val="1"/>
      <w:marLeft w:val="0"/>
      <w:marRight w:val="0"/>
      <w:marTop w:val="0"/>
      <w:marBottom w:val="0"/>
      <w:divBdr>
        <w:top w:val="none" w:sz="0" w:space="0" w:color="auto"/>
        <w:left w:val="none" w:sz="0" w:space="0" w:color="auto"/>
        <w:bottom w:val="none" w:sz="0" w:space="0" w:color="auto"/>
        <w:right w:val="none" w:sz="0" w:space="0" w:color="auto"/>
      </w:divBdr>
      <w:divsChild>
        <w:div w:id="214896999">
          <w:marLeft w:val="0"/>
          <w:marRight w:val="0"/>
          <w:marTop w:val="0"/>
          <w:marBottom w:val="0"/>
          <w:divBdr>
            <w:top w:val="none" w:sz="0" w:space="0" w:color="auto"/>
            <w:left w:val="none" w:sz="0" w:space="0" w:color="auto"/>
            <w:bottom w:val="none" w:sz="0" w:space="0" w:color="auto"/>
            <w:right w:val="none" w:sz="0" w:space="0" w:color="auto"/>
          </w:divBdr>
        </w:div>
      </w:divsChild>
    </w:div>
    <w:div w:id="1937396639">
      <w:bodyDiv w:val="1"/>
      <w:marLeft w:val="0"/>
      <w:marRight w:val="0"/>
      <w:marTop w:val="0"/>
      <w:marBottom w:val="0"/>
      <w:divBdr>
        <w:top w:val="none" w:sz="0" w:space="0" w:color="auto"/>
        <w:left w:val="none" w:sz="0" w:space="0" w:color="auto"/>
        <w:bottom w:val="none" w:sz="0" w:space="0" w:color="auto"/>
        <w:right w:val="none" w:sz="0" w:space="0" w:color="auto"/>
      </w:divBdr>
      <w:divsChild>
        <w:div w:id="678584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535194-F488-41F8-9519-71B604762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44523</Words>
  <Characters>253782</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kan Das</cp:lastModifiedBy>
  <cp:revision>4</cp:revision>
  <dcterms:created xsi:type="dcterms:W3CDTF">2022-08-21T17:05:00Z</dcterms:created>
  <dcterms:modified xsi:type="dcterms:W3CDTF">2022-08-2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629b44-6107-34fe-a518-7e33fb5810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